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09A15" w14:textId="4BAD8D4C" w:rsidR="007F6E4B" w:rsidRPr="00317ECD" w:rsidRDefault="007F6E4B" w:rsidP="007F6E4B">
      <w:pPr>
        <w:pStyle w:val="NormalWeb"/>
        <w:spacing w:before="0" w:beforeAutospacing="0" w:after="160" w:afterAutospacing="0"/>
        <w:jc w:val="center"/>
      </w:pPr>
      <w:bookmarkStart w:id="0" w:name="_Hlk145944737"/>
      <w:bookmarkEnd w:id="0"/>
      <w:r w:rsidRPr="00317ECD">
        <w:rPr>
          <w:noProof/>
          <w:color w:val="000000"/>
          <w:bdr w:val="none" w:sz="0" w:space="0" w:color="auto" w:frame="1"/>
        </w:rPr>
        <w:drawing>
          <wp:inline distT="0" distB="0" distL="0" distR="0" wp14:anchorId="0C7A06B9" wp14:editId="219E2992">
            <wp:extent cx="2918460" cy="1226820"/>
            <wp:effectExtent l="0" t="0" r="0" b="0"/>
            <wp:docPr id="44162392" name="Picture 6"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formatics Institute of Technology - I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460" cy="1226820"/>
                    </a:xfrm>
                    <a:prstGeom prst="rect">
                      <a:avLst/>
                    </a:prstGeom>
                    <a:noFill/>
                    <a:ln>
                      <a:noFill/>
                    </a:ln>
                  </pic:spPr>
                </pic:pic>
              </a:graphicData>
            </a:graphic>
          </wp:inline>
        </w:drawing>
      </w:r>
    </w:p>
    <w:p w14:paraId="5503FE48" w14:textId="77777777" w:rsidR="007F6E4B" w:rsidRPr="00317ECD" w:rsidRDefault="007F6E4B" w:rsidP="007F6E4B">
      <w:pPr>
        <w:rPr>
          <w:rFonts w:ascii="Times New Roman" w:hAnsi="Times New Roman" w:cs="Times New Roman"/>
        </w:rPr>
      </w:pPr>
    </w:p>
    <w:p w14:paraId="153EE427" w14:textId="77777777" w:rsidR="007F6E4B" w:rsidRPr="00317ECD" w:rsidRDefault="007F6E4B" w:rsidP="007F6E4B">
      <w:pPr>
        <w:pStyle w:val="NormalWeb"/>
        <w:spacing w:before="0" w:beforeAutospacing="0" w:after="160" w:afterAutospacing="0"/>
        <w:jc w:val="center"/>
      </w:pPr>
      <w:r w:rsidRPr="00317ECD">
        <w:rPr>
          <w:color w:val="000000"/>
          <w:sz w:val="26"/>
          <w:szCs w:val="26"/>
        </w:rPr>
        <w:t>INFORMATICS INSTITUTE OF TECHNOLOGY</w:t>
      </w:r>
    </w:p>
    <w:p w14:paraId="28C37766" w14:textId="77777777" w:rsidR="007F6E4B" w:rsidRPr="00317ECD" w:rsidRDefault="007F6E4B" w:rsidP="007F6E4B">
      <w:pPr>
        <w:pStyle w:val="NormalWeb"/>
        <w:spacing w:before="0" w:beforeAutospacing="0" w:after="160" w:afterAutospacing="0"/>
        <w:jc w:val="center"/>
      </w:pPr>
      <w:r w:rsidRPr="00317ECD">
        <w:rPr>
          <w:color w:val="000000"/>
          <w:sz w:val="26"/>
          <w:szCs w:val="26"/>
        </w:rPr>
        <w:t>In Collaboration with</w:t>
      </w:r>
    </w:p>
    <w:p w14:paraId="6DC8459D" w14:textId="77777777" w:rsidR="007F6E4B" w:rsidRPr="00317ECD" w:rsidRDefault="007F6E4B" w:rsidP="007F6E4B">
      <w:pPr>
        <w:pStyle w:val="NormalWeb"/>
        <w:spacing w:before="0" w:beforeAutospacing="0" w:after="160" w:afterAutospacing="0"/>
        <w:jc w:val="center"/>
      </w:pPr>
      <w:r w:rsidRPr="00317ECD">
        <w:rPr>
          <w:color w:val="000000"/>
          <w:sz w:val="26"/>
          <w:szCs w:val="26"/>
        </w:rPr>
        <w:t>UNIVERSITY OF WESTMINSTER</w:t>
      </w:r>
    </w:p>
    <w:p w14:paraId="372395C4" w14:textId="77777777" w:rsidR="007F6E4B" w:rsidRPr="00317ECD" w:rsidRDefault="007F6E4B" w:rsidP="007F6E4B">
      <w:pPr>
        <w:rPr>
          <w:rFonts w:ascii="Times New Roman" w:hAnsi="Times New Roman" w:cs="Times New Roman"/>
        </w:rPr>
      </w:pPr>
    </w:p>
    <w:p w14:paraId="6B35523F" w14:textId="1B605559" w:rsidR="007F6E4B" w:rsidRPr="00317ECD" w:rsidRDefault="007F6E4B" w:rsidP="007F6E4B">
      <w:pPr>
        <w:pStyle w:val="NormalWeb"/>
        <w:spacing w:before="0" w:beforeAutospacing="0" w:after="160" w:afterAutospacing="0"/>
        <w:jc w:val="center"/>
      </w:pPr>
      <w:r w:rsidRPr="00317ECD">
        <w:rPr>
          <w:b/>
          <w:bCs/>
          <w:color w:val="000000"/>
          <w:sz w:val="32"/>
          <w:szCs w:val="32"/>
        </w:rPr>
        <w:t xml:space="preserve">LifeVeda: </w:t>
      </w:r>
      <w:r w:rsidR="00D251B3" w:rsidRPr="00317ECD">
        <w:rPr>
          <w:b/>
          <w:bCs/>
          <w:color w:val="000000"/>
          <w:sz w:val="32"/>
          <w:szCs w:val="32"/>
        </w:rPr>
        <w:t>Recognizing</w:t>
      </w:r>
      <w:r w:rsidRPr="00317ECD">
        <w:rPr>
          <w:b/>
          <w:bCs/>
          <w:color w:val="000000"/>
          <w:sz w:val="32"/>
          <w:szCs w:val="32"/>
        </w:rPr>
        <w:t xml:space="preserve"> Ayurvedic Medicinal plants under natural background conditions.</w:t>
      </w:r>
    </w:p>
    <w:p w14:paraId="77A1371D" w14:textId="77777777" w:rsidR="007F6E4B" w:rsidRPr="00317ECD" w:rsidRDefault="007F6E4B" w:rsidP="007F6E4B">
      <w:pPr>
        <w:rPr>
          <w:rFonts w:ascii="Times New Roman" w:hAnsi="Times New Roman" w:cs="Times New Roman"/>
        </w:rPr>
      </w:pPr>
    </w:p>
    <w:p w14:paraId="7ECC5A07" w14:textId="34D8DCFF" w:rsidR="007F6E4B" w:rsidRPr="00317ECD" w:rsidRDefault="007F6E4B" w:rsidP="007F6E4B">
      <w:pPr>
        <w:pStyle w:val="NormalWeb"/>
        <w:spacing w:before="0" w:beforeAutospacing="0" w:after="160" w:afterAutospacing="0"/>
        <w:jc w:val="center"/>
      </w:pPr>
      <w:proofErr w:type="gramStart"/>
      <w:r w:rsidRPr="00317ECD">
        <w:rPr>
          <w:color w:val="000000"/>
          <w:sz w:val="26"/>
          <w:szCs w:val="26"/>
        </w:rPr>
        <w:t>A</w:t>
      </w:r>
      <w:r w:rsidR="006261D3" w:rsidRPr="00317ECD">
        <w:rPr>
          <w:color w:val="000000"/>
          <w:sz w:val="26"/>
          <w:szCs w:val="26"/>
        </w:rPr>
        <w:t>n</w:t>
      </w:r>
      <w:proofErr w:type="gramEnd"/>
      <w:r w:rsidR="006261D3" w:rsidRPr="00317ECD">
        <w:rPr>
          <w:color w:val="000000"/>
          <w:sz w:val="26"/>
          <w:szCs w:val="26"/>
        </w:rPr>
        <w:t xml:space="preserve"> </w:t>
      </w:r>
      <w:r w:rsidR="00FE1101">
        <w:rPr>
          <w:color w:val="000000"/>
          <w:sz w:val="26"/>
          <w:szCs w:val="26"/>
        </w:rPr>
        <w:t>Draft PSPD</w:t>
      </w:r>
      <w:r w:rsidRPr="00317ECD">
        <w:rPr>
          <w:color w:val="000000"/>
          <w:sz w:val="26"/>
          <w:szCs w:val="26"/>
        </w:rPr>
        <w:t xml:space="preserve"> by</w:t>
      </w:r>
    </w:p>
    <w:p w14:paraId="00A6C08C" w14:textId="07E27D3D" w:rsidR="007F6E4B" w:rsidRPr="00317ECD" w:rsidRDefault="003540E2" w:rsidP="007F6E4B">
      <w:pPr>
        <w:pStyle w:val="NormalWeb"/>
        <w:spacing w:before="0" w:beforeAutospacing="0" w:after="160" w:afterAutospacing="0"/>
        <w:jc w:val="center"/>
        <w:rPr>
          <w:color w:val="000000"/>
          <w:sz w:val="26"/>
          <w:szCs w:val="26"/>
        </w:rPr>
      </w:pPr>
      <w:r w:rsidRPr="00317ECD">
        <w:rPr>
          <w:color w:val="000000"/>
          <w:sz w:val="26"/>
          <w:szCs w:val="26"/>
        </w:rPr>
        <w:t>Ms.</w:t>
      </w:r>
      <w:r w:rsidR="007F6E4B" w:rsidRPr="00317ECD">
        <w:rPr>
          <w:color w:val="000000"/>
          <w:sz w:val="26"/>
          <w:szCs w:val="26"/>
        </w:rPr>
        <w:t xml:space="preserve"> </w:t>
      </w:r>
      <w:r w:rsidRPr="00317ECD">
        <w:rPr>
          <w:color w:val="000000"/>
          <w:sz w:val="26"/>
          <w:szCs w:val="26"/>
        </w:rPr>
        <w:t>Minoli Jayasiri</w:t>
      </w:r>
    </w:p>
    <w:p w14:paraId="012E2551" w14:textId="28A8D9C2" w:rsidR="00826DEB" w:rsidRPr="00317ECD" w:rsidRDefault="00826DEB" w:rsidP="007F6E4B">
      <w:pPr>
        <w:pStyle w:val="NormalWeb"/>
        <w:spacing w:before="0" w:beforeAutospacing="0" w:after="160" w:afterAutospacing="0"/>
        <w:jc w:val="center"/>
        <w:rPr>
          <w:sz w:val="22"/>
          <w:szCs w:val="22"/>
        </w:rPr>
      </w:pPr>
      <w:r w:rsidRPr="00317ECD">
        <w:rPr>
          <w:color w:val="000000"/>
          <w:sz w:val="22"/>
          <w:szCs w:val="22"/>
        </w:rPr>
        <w:t>w1867669/20210558</w:t>
      </w:r>
    </w:p>
    <w:p w14:paraId="18357408" w14:textId="77777777" w:rsidR="007F6E4B" w:rsidRPr="00317ECD" w:rsidRDefault="007F6E4B" w:rsidP="007F6E4B">
      <w:pPr>
        <w:rPr>
          <w:rFonts w:ascii="Times New Roman" w:hAnsi="Times New Roman" w:cs="Times New Roman"/>
        </w:rPr>
      </w:pPr>
    </w:p>
    <w:p w14:paraId="55B12116" w14:textId="77777777" w:rsidR="007F6E4B" w:rsidRPr="00317ECD" w:rsidRDefault="007F6E4B" w:rsidP="007F6E4B">
      <w:pPr>
        <w:pStyle w:val="NormalWeb"/>
        <w:spacing w:before="0" w:beforeAutospacing="0" w:after="160" w:afterAutospacing="0"/>
        <w:jc w:val="center"/>
      </w:pPr>
      <w:r w:rsidRPr="00317ECD">
        <w:rPr>
          <w:color w:val="000000"/>
          <w:sz w:val="26"/>
          <w:szCs w:val="26"/>
        </w:rPr>
        <w:t>Supervised by</w:t>
      </w:r>
    </w:p>
    <w:p w14:paraId="074F2798" w14:textId="22E5D4AA" w:rsidR="007F6E4B" w:rsidRPr="00317ECD" w:rsidRDefault="003540E2" w:rsidP="007F6E4B">
      <w:pPr>
        <w:pStyle w:val="NormalWeb"/>
        <w:spacing w:before="0" w:beforeAutospacing="0" w:after="160" w:afterAutospacing="0"/>
        <w:jc w:val="center"/>
      </w:pPr>
      <w:r w:rsidRPr="00317ECD">
        <w:rPr>
          <w:color w:val="000000"/>
          <w:sz w:val="26"/>
          <w:szCs w:val="26"/>
        </w:rPr>
        <w:t>Ms. Malsha Fernando</w:t>
      </w:r>
    </w:p>
    <w:p w14:paraId="02AE9EE1" w14:textId="77777777" w:rsidR="007F6E4B" w:rsidRPr="00317ECD" w:rsidRDefault="007F6E4B" w:rsidP="007F6E4B">
      <w:pPr>
        <w:rPr>
          <w:rFonts w:ascii="Times New Roman" w:hAnsi="Times New Roman" w:cs="Times New Roman"/>
        </w:rPr>
      </w:pPr>
    </w:p>
    <w:p w14:paraId="0011DB1C" w14:textId="26431DBC" w:rsidR="007F6E4B" w:rsidRPr="00317ECD" w:rsidRDefault="007F6E4B" w:rsidP="007F6E4B">
      <w:pPr>
        <w:pStyle w:val="NormalWeb"/>
        <w:spacing w:before="0" w:beforeAutospacing="0" w:after="160" w:afterAutospacing="0"/>
        <w:jc w:val="center"/>
      </w:pPr>
      <w:r w:rsidRPr="00317ECD">
        <w:rPr>
          <w:color w:val="000000"/>
          <w:sz w:val="26"/>
          <w:szCs w:val="26"/>
        </w:rPr>
        <w:t>Submitted in partial fulfilment of the requirements for the</w:t>
      </w:r>
      <w:r w:rsidR="003540E2" w:rsidRPr="00317ECD">
        <w:rPr>
          <w:color w:val="000000"/>
          <w:sz w:val="26"/>
          <w:szCs w:val="26"/>
        </w:rPr>
        <w:t xml:space="preserve"> </w:t>
      </w:r>
      <w:r w:rsidRPr="00317ECD">
        <w:rPr>
          <w:color w:val="000000"/>
          <w:sz w:val="26"/>
          <w:szCs w:val="26"/>
        </w:rPr>
        <w:t xml:space="preserve">BSc </w:t>
      </w:r>
      <w:r w:rsidR="0018196C" w:rsidRPr="00317ECD">
        <w:rPr>
          <w:color w:val="000000"/>
          <w:sz w:val="26"/>
          <w:szCs w:val="26"/>
        </w:rPr>
        <w:t>(Hons)</w:t>
      </w:r>
      <w:r w:rsidR="0077380C" w:rsidRPr="00317ECD">
        <w:rPr>
          <w:color w:val="000000"/>
          <w:sz w:val="26"/>
          <w:szCs w:val="26"/>
        </w:rPr>
        <w:t xml:space="preserve"> </w:t>
      </w:r>
      <w:r w:rsidR="003540E2" w:rsidRPr="00317ECD">
        <w:rPr>
          <w:color w:val="000000"/>
          <w:sz w:val="26"/>
          <w:szCs w:val="26"/>
        </w:rPr>
        <w:t xml:space="preserve">Computer Science </w:t>
      </w:r>
      <w:r w:rsidRPr="00317ECD">
        <w:rPr>
          <w:color w:val="000000"/>
          <w:sz w:val="26"/>
          <w:szCs w:val="26"/>
        </w:rPr>
        <w:t>degree at the University of Westminster.</w:t>
      </w:r>
    </w:p>
    <w:p w14:paraId="480F6B95" w14:textId="77777777" w:rsidR="007F6E4B" w:rsidRPr="00317ECD" w:rsidRDefault="007F6E4B" w:rsidP="007F6E4B">
      <w:pPr>
        <w:rPr>
          <w:rFonts w:ascii="Times New Roman" w:hAnsi="Times New Roman" w:cs="Times New Roman"/>
        </w:rPr>
      </w:pPr>
    </w:p>
    <w:p w14:paraId="129F1CA0" w14:textId="760B8DB3" w:rsidR="007F6E4B" w:rsidRPr="00317ECD" w:rsidRDefault="00FE1101" w:rsidP="007F6E4B">
      <w:pPr>
        <w:pStyle w:val="NormalWeb"/>
        <w:spacing w:before="0" w:beforeAutospacing="0" w:after="160" w:afterAutospacing="0"/>
        <w:jc w:val="center"/>
      </w:pPr>
      <w:r>
        <w:rPr>
          <w:b/>
          <w:bCs/>
          <w:color w:val="000000"/>
          <w:sz w:val="26"/>
          <w:szCs w:val="26"/>
        </w:rPr>
        <w:t>February</w:t>
      </w:r>
      <w:r w:rsidR="003540E2" w:rsidRPr="00317ECD">
        <w:rPr>
          <w:b/>
          <w:bCs/>
          <w:color w:val="000000"/>
          <w:sz w:val="26"/>
          <w:szCs w:val="26"/>
        </w:rPr>
        <w:t xml:space="preserve"> 2023</w:t>
      </w:r>
    </w:p>
    <w:p w14:paraId="1E4F4791" w14:textId="7D19E570" w:rsidR="00065F51" w:rsidRPr="00317ECD" w:rsidRDefault="007F6E4B" w:rsidP="007F6E4B">
      <w:pPr>
        <w:pStyle w:val="Heading1"/>
        <w:spacing w:line="276" w:lineRule="auto"/>
        <w:rPr>
          <w:rFonts w:ascii="Times New Roman" w:hAnsi="Times New Roman" w:cs="Times New Roman"/>
        </w:rPr>
      </w:pPr>
      <w:r w:rsidRPr="00317ECD">
        <w:rPr>
          <w:rFonts w:ascii="Times New Roman" w:hAnsi="Times New Roman" w:cs="Times New Roman"/>
        </w:rPr>
        <w:br/>
      </w:r>
    </w:p>
    <w:p w14:paraId="633B74AE" w14:textId="769C0DF3" w:rsidR="00065F51" w:rsidRPr="00317ECD" w:rsidRDefault="00065F51">
      <w:pPr>
        <w:rPr>
          <w:rFonts w:ascii="Times New Roman" w:eastAsiaTheme="majorEastAsia" w:hAnsi="Times New Roman" w:cs="Times New Roman"/>
          <w:color w:val="2F5496" w:themeColor="accent1" w:themeShade="BF"/>
          <w:sz w:val="32"/>
          <w:szCs w:val="32"/>
        </w:rPr>
      </w:pPr>
      <w:r w:rsidRPr="00317ECD">
        <w:rPr>
          <w:rFonts w:ascii="Times New Roman" w:hAnsi="Times New Roman" w:cs="Times New Roman"/>
        </w:rPr>
        <w:br w:type="page"/>
      </w:r>
    </w:p>
    <w:sdt>
      <w:sdtPr>
        <w:rPr>
          <w:rFonts w:ascii="Calibri" w:eastAsia="Calibri" w:hAnsi="Calibri" w:cs="Calibri"/>
          <w:color w:val="auto"/>
          <w:sz w:val="22"/>
          <w:szCs w:val="22"/>
        </w:rPr>
        <w:id w:val="47199225"/>
        <w:docPartObj>
          <w:docPartGallery w:val="Table of Contents"/>
          <w:docPartUnique/>
        </w:docPartObj>
      </w:sdtPr>
      <w:sdtEndPr>
        <w:rPr>
          <w:b/>
          <w:bCs/>
          <w:noProof/>
        </w:rPr>
      </w:sdtEndPr>
      <w:sdtContent>
        <w:p w14:paraId="14FB011E" w14:textId="51B56F7A" w:rsidR="00A34D15" w:rsidRPr="006C1137" w:rsidRDefault="006C1137" w:rsidP="006C1137">
          <w:pPr>
            <w:pStyle w:val="TOCHeading"/>
            <w:spacing w:line="360" w:lineRule="auto"/>
            <w:rPr>
              <w:rStyle w:val="Heading1Char"/>
              <w:rFonts w:ascii="Times New Roman" w:hAnsi="Times New Roman" w:cs="Times New Roman"/>
            </w:rPr>
          </w:pPr>
          <w:r>
            <w:rPr>
              <w:rStyle w:val="Heading1Char"/>
              <w:rFonts w:ascii="Times New Roman" w:hAnsi="Times New Roman" w:cs="Times New Roman"/>
            </w:rPr>
            <w:t>TABLE OF CONTENTS</w:t>
          </w:r>
        </w:p>
        <w:p w14:paraId="0E713670" w14:textId="7E96721F" w:rsidR="00A34D15" w:rsidRDefault="00A34D15"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7351974" w:history="1">
            <w:r w:rsidRPr="00BE5F55">
              <w:rPr>
                <w:rStyle w:val="Hyperlink"/>
                <w:rFonts w:ascii="Times New Roman" w:hAnsi="Times New Roman" w:cs="Times New Roman"/>
                <w:noProof/>
              </w:rPr>
              <w:t>CHAPTER 01: PROBLEM</w:t>
            </w:r>
            <w:r>
              <w:rPr>
                <w:noProof/>
                <w:webHidden/>
              </w:rPr>
              <w:tab/>
            </w:r>
            <w:r>
              <w:rPr>
                <w:noProof/>
                <w:webHidden/>
              </w:rPr>
              <w:fldChar w:fldCharType="begin"/>
            </w:r>
            <w:r>
              <w:rPr>
                <w:noProof/>
                <w:webHidden/>
              </w:rPr>
              <w:instrText xml:space="preserve"> PAGEREF _Toc147351974 \h </w:instrText>
            </w:r>
            <w:r>
              <w:rPr>
                <w:noProof/>
                <w:webHidden/>
              </w:rPr>
            </w:r>
            <w:r>
              <w:rPr>
                <w:noProof/>
                <w:webHidden/>
              </w:rPr>
              <w:fldChar w:fldCharType="separate"/>
            </w:r>
            <w:r>
              <w:rPr>
                <w:noProof/>
                <w:webHidden/>
              </w:rPr>
              <w:t>4</w:t>
            </w:r>
            <w:r>
              <w:rPr>
                <w:noProof/>
                <w:webHidden/>
              </w:rPr>
              <w:fldChar w:fldCharType="end"/>
            </w:r>
          </w:hyperlink>
        </w:p>
        <w:p w14:paraId="28421E5C" w14:textId="78BA426D" w:rsidR="00A34D15" w:rsidRDefault="00000000" w:rsidP="006C1137">
          <w:pPr>
            <w:pStyle w:val="TOC2"/>
            <w:rPr>
              <w:rFonts w:asciiTheme="minorHAnsi" w:eastAsiaTheme="minorEastAsia" w:hAnsiTheme="minorHAnsi" w:cstheme="minorBidi"/>
              <w:noProof/>
              <w:kern w:val="2"/>
              <w14:ligatures w14:val="standardContextual"/>
            </w:rPr>
          </w:pPr>
          <w:hyperlink w:anchor="_Toc147351975" w:history="1">
            <w:r w:rsidR="00A34D15" w:rsidRPr="00BE5F55">
              <w:rPr>
                <w:rStyle w:val="Hyperlink"/>
                <w:rFonts w:ascii="Times New Roman" w:hAnsi="Times New Roman" w:cs="Times New Roman"/>
                <w:noProof/>
              </w:rPr>
              <w:t>1.1Chapter Overview</w:t>
            </w:r>
            <w:r w:rsidR="00A34D15">
              <w:rPr>
                <w:noProof/>
                <w:webHidden/>
              </w:rPr>
              <w:tab/>
            </w:r>
            <w:r w:rsidR="00A34D15">
              <w:rPr>
                <w:noProof/>
                <w:webHidden/>
              </w:rPr>
              <w:fldChar w:fldCharType="begin"/>
            </w:r>
            <w:r w:rsidR="00A34D15">
              <w:rPr>
                <w:noProof/>
                <w:webHidden/>
              </w:rPr>
              <w:instrText xml:space="preserve"> PAGEREF _Toc147351975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35C943BA" w14:textId="5F8341E1" w:rsidR="00A34D15" w:rsidRDefault="00000000" w:rsidP="006C1137">
          <w:pPr>
            <w:pStyle w:val="TOC2"/>
            <w:rPr>
              <w:rFonts w:asciiTheme="minorHAnsi" w:eastAsiaTheme="minorEastAsia" w:hAnsiTheme="minorHAnsi" w:cstheme="minorBidi"/>
              <w:noProof/>
              <w:kern w:val="2"/>
              <w14:ligatures w14:val="standardContextual"/>
            </w:rPr>
          </w:pPr>
          <w:hyperlink w:anchor="_Toc147351977" w:history="1">
            <w:r w:rsidR="00A34D15" w:rsidRPr="00BE5F55">
              <w:rPr>
                <w:rStyle w:val="Hyperlink"/>
                <w:rFonts w:ascii="Times New Roman" w:hAnsi="Times New Roman" w:cs="Times New Roman"/>
                <w:noProof/>
              </w:rPr>
              <w:t>1.2 Introduction</w:t>
            </w:r>
            <w:r w:rsidR="00A34D15">
              <w:rPr>
                <w:noProof/>
                <w:webHidden/>
              </w:rPr>
              <w:tab/>
            </w:r>
            <w:r w:rsidR="00A34D15">
              <w:rPr>
                <w:noProof/>
                <w:webHidden/>
              </w:rPr>
              <w:fldChar w:fldCharType="begin"/>
            </w:r>
            <w:r w:rsidR="00A34D15">
              <w:rPr>
                <w:noProof/>
                <w:webHidden/>
              </w:rPr>
              <w:instrText xml:space="preserve"> PAGEREF _Toc147351977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5441ADA6" w14:textId="7966985D" w:rsidR="00A34D15" w:rsidRDefault="00000000" w:rsidP="006C1137">
          <w:pPr>
            <w:pStyle w:val="TOC2"/>
            <w:rPr>
              <w:rFonts w:asciiTheme="minorHAnsi" w:eastAsiaTheme="minorEastAsia" w:hAnsiTheme="minorHAnsi" w:cstheme="minorBidi"/>
              <w:noProof/>
              <w:kern w:val="2"/>
              <w14:ligatures w14:val="standardContextual"/>
            </w:rPr>
          </w:pPr>
          <w:hyperlink w:anchor="_Toc147351979" w:history="1">
            <w:r w:rsidR="00A34D15" w:rsidRPr="00BE5F55">
              <w:rPr>
                <w:rStyle w:val="Hyperlink"/>
                <w:rFonts w:ascii="Times New Roman" w:hAnsi="Times New Roman" w:cs="Times New Roman"/>
                <w:noProof/>
              </w:rPr>
              <w:t>1.3 Problem Domain</w:t>
            </w:r>
            <w:r w:rsidR="00A34D15">
              <w:rPr>
                <w:noProof/>
                <w:webHidden/>
              </w:rPr>
              <w:tab/>
            </w:r>
            <w:r w:rsidR="00A34D15">
              <w:rPr>
                <w:noProof/>
                <w:webHidden/>
              </w:rPr>
              <w:fldChar w:fldCharType="begin"/>
            </w:r>
            <w:r w:rsidR="00A34D15">
              <w:rPr>
                <w:noProof/>
                <w:webHidden/>
              </w:rPr>
              <w:instrText xml:space="preserve"> PAGEREF _Toc147351979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76AFA8A5" w14:textId="20D6382A"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0" w:history="1">
            <w:r w:rsidR="00A34D15" w:rsidRPr="00BE5F55">
              <w:rPr>
                <w:rStyle w:val="Hyperlink"/>
                <w:rFonts w:ascii="Times New Roman" w:hAnsi="Times New Roman" w:cs="Times New Roman"/>
                <w:noProof/>
              </w:rPr>
              <w:t>1.3.1 Ayurvedic Medicine in Sri Lanka</w:t>
            </w:r>
            <w:r w:rsidR="00A34D15">
              <w:rPr>
                <w:noProof/>
                <w:webHidden/>
              </w:rPr>
              <w:tab/>
            </w:r>
            <w:r w:rsidR="00A34D15">
              <w:rPr>
                <w:noProof/>
                <w:webHidden/>
              </w:rPr>
              <w:fldChar w:fldCharType="begin"/>
            </w:r>
            <w:r w:rsidR="00A34D15">
              <w:rPr>
                <w:noProof/>
                <w:webHidden/>
              </w:rPr>
              <w:instrText xml:space="preserve"> PAGEREF _Toc147351980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4BE5BEFF" w14:textId="113F942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1" w:history="1">
            <w:r w:rsidR="00A34D15" w:rsidRPr="00BE5F55">
              <w:rPr>
                <w:rStyle w:val="Hyperlink"/>
                <w:rFonts w:ascii="Times New Roman" w:hAnsi="Times New Roman" w:cs="Times New Roman"/>
                <w:noProof/>
              </w:rPr>
              <w:t>1.3.2 Image Recognition</w:t>
            </w:r>
            <w:r w:rsidR="00A34D15">
              <w:rPr>
                <w:noProof/>
                <w:webHidden/>
              </w:rPr>
              <w:tab/>
            </w:r>
            <w:r w:rsidR="00A34D15">
              <w:rPr>
                <w:noProof/>
                <w:webHidden/>
              </w:rPr>
              <w:fldChar w:fldCharType="begin"/>
            </w:r>
            <w:r w:rsidR="00A34D15">
              <w:rPr>
                <w:noProof/>
                <w:webHidden/>
              </w:rPr>
              <w:instrText xml:space="preserve"> PAGEREF _Toc147351981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47DD1C9F" w14:textId="5AAD01D1"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2" w:history="1">
            <w:r w:rsidR="00A34D15" w:rsidRPr="00BE5F55">
              <w:rPr>
                <w:rStyle w:val="Hyperlink"/>
                <w:rFonts w:ascii="Times New Roman" w:hAnsi="Times New Roman" w:cs="Times New Roman"/>
                <w:noProof/>
              </w:rPr>
              <w:t>1.3.3 Plant recognition</w:t>
            </w:r>
            <w:r w:rsidR="00A34D15">
              <w:rPr>
                <w:noProof/>
                <w:webHidden/>
              </w:rPr>
              <w:tab/>
            </w:r>
            <w:r w:rsidR="00A34D15">
              <w:rPr>
                <w:noProof/>
                <w:webHidden/>
              </w:rPr>
              <w:fldChar w:fldCharType="begin"/>
            </w:r>
            <w:r w:rsidR="00A34D15">
              <w:rPr>
                <w:noProof/>
                <w:webHidden/>
              </w:rPr>
              <w:instrText xml:space="preserve"> PAGEREF _Toc147351982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089FCD64" w14:textId="171D6E4D" w:rsidR="00A34D15" w:rsidRDefault="00000000" w:rsidP="006C1137">
          <w:pPr>
            <w:pStyle w:val="TOC2"/>
            <w:rPr>
              <w:rFonts w:asciiTheme="minorHAnsi" w:eastAsiaTheme="minorEastAsia" w:hAnsiTheme="minorHAnsi" w:cstheme="minorBidi"/>
              <w:noProof/>
              <w:kern w:val="2"/>
              <w14:ligatures w14:val="standardContextual"/>
            </w:rPr>
          </w:pPr>
          <w:hyperlink w:anchor="_Toc147351983" w:history="1">
            <w:r w:rsidR="00A34D15" w:rsidRPr="00BE5F55">
              <w:rPr>
                <w:rStyle w:val="Hyperlink"/>
                <w:rFonts w:ascii="Times New Roman" w:hAnsi="Times New Roman" w:cs="Times New Roman"/>
                <w:noProof/>
              </w:rPr>
              <w:t>1.4 Problem Definition</w:t>
            </w:r>
            <w:r w:rsidR="00A34D15">
              <w:rPr>
                <w:noProof/>
                <w:webHidden/>
              </w:rPr>
              <w:tab/>
            </w:r>
            <w:r w:rsidR="00A34D15">
              <w:rPr>
                <w:noProof/>
                <w:webHidden/>
              </w:rPr>
              <w:fldChar w:fldCharType="begin"/>
            </w:r>
            <w:r w:rsidR="00A34D15">
              <w:rPr>
                <w:noProof/>
                <w:webHidden/>
              </w:rPr>
              <w:instrText xml:space="preserve"> PAGEREF _Toc147351983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75972FB2" w14:textId="1B1695B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4" w:history="1">
            <w:r w:rsidR="00A34D15" w:rsidRPr="00BE5F55">
              <w:rPr>
                <w:rStyle w:val="Hyperlink"/>
                <w:rFonts w:ascii="Times New Roman" w:hAnsi="Times New Roman" w:cs="Times New Roman"/>
                <w:noProof/>
              </w:rPr>
              <w:t>1.4.1 Problem Statement</w:t>
            </w:r>
            <w:r w:rsidR="00A34D15">
              <w:rPr>
                <w:noProof/>
                <w:webHidden/>
              </w:rPr>
              <w:tab/>
            </w:r>
            <w:r w:rsidR="00A34D15">
              <w:rPr>
                <w:noProof/>
                <w:webHidden/>
              </w:rPr>
              <w:fldChar w:fldCharType="begin"/>
            </w:r>
            <w:r w:rsidR="00A34D15">
              <w:rPr>
                <w:noProof/>
                <w:webHidden/>
              </w:rPr>
              <w:instrText xml:space="preserve"> PAGEREF _Toc147351984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440DAC9C" w14:textId="677511A8" w:rsidR="00A34D15" w:rsidRDefault="00000000" w:rsidP="006C1137">
          <w:pPr>
            <w:pStyle w:val="TOC2"/>
            <w:rPr>
              <w:rFonts w:asciiTheme="minorHAnsi" w:eastAsiaTheme="minorEastAsia" w:hAnsiTheme="minorHAnsi" w:cstheme="minorBidi"/>
              <w:noProof/>
              <w:kern w:val="2"/>
              <w14:ligatures w14:val="standardContextual"/>
            </w:rPr>
          </w:pPr>
          <w:hyperlink w:anchor="_Toc147351985" w:history="1">
            <w:r w:rsidR="00A34D15" w:rsidRPr="00BE5F55">
              <w:rPr>
                <w:rStyle w:val="Hyperlink"/>
                <w:rFonts w:ascii="Times New Roman" w:hAnsi="Times New Roman" w:cs="Times New Roman"/>
                <w:noProof/>
              </w:rPr>
              <w:t>1.5 Research Motivation</w:t>
            </w:r>
            <w:r w:rsidR="00A34D15">
              <w:rPr>
                <w:noProof/>
                <w:webHidden/>
              </w:rPr>
              <w:tab/>
            </w:r>
            <w:r w:rsidR="00A34D15">
              <w:rPr>
                <w:noProof/>
                <w:webHidden/>
              </w:rPr>
              <w:fldChar w:fldCharType="begin"/>
            </w:r>
            <w:r w:rsidR="00A34D15">
              <w:rPr>
                <w:noProof/>
                <w:webHidden/>
              </w:rPr>
              <w:instrText xml:space="preserve"> PAGEREF _Toc147351985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5BA3BAB5" w14:textId="7D2AD050" w:rsidR="00A34D15" w:rsidRDefault="00000000" w:rsidP="006C1137">
          <w:pPr>
            <w:pStyle w:val="TOC2"/>
            <w:rPr>
              <w:rFonts w:asciiTheme="minorHAnsi" w:eastAsiaTheme="minorEastAsia" w:hAnsiTheme="minorHAnsi" w:cstheme="minorBidi"/>
              <w:noProof/>
              <w:kern w:val="2"/>
              <w14:ligatures w14:val="standardContextual"/>
            </w:rPr>
          </w:pPr>
          <w:hyperlink w:anchor="_Toc147351986" w:history="1">
            <w:r w:rsidR="00A34D15" w:rsidRPr="00BE5F55">
              <w:rPr>
                <w:rStyle w:val="Hyperlink"/>
                <w:rFonts w:ascii="Times New Roman" w:hAnsi="Times New Roman" w:cs="Times New Roman"/>
                <w:noProof/>
              </w:rPr>
              <w:t>1.6 Existing work</w:t>
            </w:r>
            <w:r w:rsidR="00A34D15">
              <w:rPr>
                <w:noProof/>
                <w:webHidden/>
              </w:rPr>
              <w:tab/>
            </w:r>
            <w:r w:rsidR="00A34D15">
              <w:rPr>
                <w:noProof/>
                <w:webHidden/>
              </w:rPr>
              <w:fldChar w:fldCharType="begin"/>
            </w:r>
            <w:r w:rsidR="00A34D15">
              <w:rPr>
                <w:noProof/>
                <w:webHidden/>
              </w:rPr>
              <w:instrText xml:space="preserve"> PAGEREF _Toc147351986 \h </w:instrText>
            </w:r>
            <w:r w:rsidR="00A34D15">
              <w:rPr>
                <w:noProof/>
                <w:webHidden/>
              </w:rPr>
            </w:r>
            <w:r w:rsidR="00A34D15">
              <w:rPr>
                <w:noProof/>
                <w:webHidden/>
              </w:rPr>
              <w:fldChar w:fldCharType="separate"/>
            </w:r>
            <w:r w:rsidR="00A34D15">
              <w:rPr>
                <w:noProof/>
                <w:webHidden/>
              </w:rPr>
              <w:t>7</w:t>
            </w:r>
            <w:r w:rsidR="00A34D15">
              <w:rPr>
                <w:noProof/>
                <w:webHidden/>
              </w:rPr>
              <w:fldChar w:fldCharType="end"/>
            </w:r>
          </w:hyperlink>
        </w:p>
        <w:p w14:paraId="333E8A05" w14:textId="31CDC7C4" w:rsidR="00A34D15" w:rsidRDefault="00000000" w:rsidP="006C1137">
          <w:pPr>
            <w:pStyle w:val="TOC2"/>
            <w:rPr>
              <w:rFonts w:asciiTheme="minorHAnsi" w:eastAsiaTheme="minorEastAsia" w:hAnsiTheme="minorHAnsi" w:cstheme="minorBidi"/>
              <w:noProof/>
              <w:kern w:val="2"/>
              <w14:ligatures w14:val="standardContextual"/>
            </w:rPr>
          </w:pPr>
          <w:hyperlink w:anchor="_Toc147351987" w:history="1">
            <w:r w:rsidR="00A34D15" w:rsidRPr="00BE5F55">
              <w:rPr>
                <w:rStyle w:val="Hyperlink"/>
                <w:rFonts w:ascii="Times New Roman" w:hAnsi="Times New Roman" w:cs="Times New Roman"/>
                <w:noProof/>
              </w:rPr>
              <w:t>1.7 Research Gap</w:t>
            </w:r>
            <w:r w:rsidR="00A34D15">
              <w:rPr>
                <w:noProof/>
                <w:webHidden/>
              </w:rPr>
              <w:tab/>
            </w:r>
            <w:r w:rsidR="00A34D15">
              <w:rPr>
                <w:noProof/>
                <w:webHidden/>
              </w:rPr>
              <w:fldChar w:fldCharType="begin"/>
            </w:r>
            <w:r w:rsidR="00A34D15">
              <w:rPr>
                <w:noProof/>
                <w:webHidden/>
              </w:rPr>
              <w:instrText xml:space="preserve"> PAGEREF _Toc147351987 \h </w:instrText>
            </w:r>
            <w:r w:rsidR="00A34D15">
              <w:rPr>
                <w:noProof/>
                <w:webHidden/>
              </w:rPr>
            </w:r>
            <w:r w:rsidR="00A34D15">
              <w:rPr>
                <w:noProof/>
                <w:webHidden/>
              </w:rPr>
              <w:fldChar w:fldCharType="separate"/>
            </w:r>
            <w:r w:rsidR="00A34D15">
              <w:rPr>
                <w:noProof/>
                <w:webHidden/>
              </w:rPr>
              <w:t>8</w:t>
            </w:r>
            <w:r w:rsidR="00A34D15">
              <w:rPr>
                <w:noProof/>
                <w:webHidden/>
              </w:rPr>
              <w:fldChar w:fldCharType="end"/>
            </w:r>
          </w:hyperlink>
        </w:p>
        <w:p w14:paraId="0141BA9C" w14:textId="26B6B21F" w:rsidR="00A34D15" w:rsidRDefault="00000000" w:rsidP="006C1137">
          <w:pPr>
            <w:pStyle w:val="TOC2"/>
            <w:rPr>
              <w:rFonts w:asciiTheme="minorHAnsi" w:eastAsiaTheme="minorEastAsia" w:hAnsiTheme="minorHAnsi" w:cstheme="minorBidi"/>
              <w:noProof/>
              <w:kern w:val="2"/>
              <w14:ligatures w14:val="standardContextual"/>
            </w:rPr>
          </w:pPr>
          <w:hyperlink w:anchor="_Toc147351988" w:history="1">
            <w:r w:rsidR="00A34D15" w:rsidRPr="00BE5F55">
              <w:rPr>
                <w:rStyle w:val="Hyperlink"/>
                <w:rFonts w:ascii="Times New Roman" w:hAnsi="Times New Roman" w:cs="Times New Roman"/>
                <w:noProof/>
              </w:rPr>
              <w:t>1.8  Contribution to the Body of Knowledge</w:t>
            </w:r>
            <w:r w:rsidR="00A34D15">
              <w:rPr>
                <w:noProof/>
                <w:webHidden/>
              </w:rPr>
              <w:tab/>
            </w:r>
            <w:r w:rsidR="00A34D15">
              <w:rPr>
                <w:noProof/>
                <w:webHidden/>
              </w:rPr>
              <w:fldChar w:fldCharType="begin"/>
            </w:r>
            <w:r w:rsidR="00A34D15">
              <w:rPr>
                <w:noProof/>
                <w:webHidden/>
              </w:rPr>
              <w:instrText xml:space="preserve"> PAGEREF _Toc147351988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51A0AF83" w14:textId="326AA747"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9" w:history="1">
            <w:r w:rsidR="00A34D15" w:rsidRPr="00BE5F55">
              <w:rPr>
                <w:rStyle w:val="Hyperlink"/>
                <w:rFonts w:ascii="Times New Roman" w:hAnsi="Times New Roman" w:cs="Times New Roman"/>
                <w:noProof/>
              </w:rPr>
              <w:t>1.8.1 Contribution to the problem domain</w:t>
            </w:r>
            <w:r w:rsidR="00A34D15">
              <w:rPr>
                <w:noProof/>
                <w:webHidden/>
              </w:rPr>
              <w:tab/>
            </w:r>
            <w:r w:rsidR="00A34D15">
              <w:rPr>
                <w:noProof/>
                <w:webHidden/>
              </w:rPr>
              <w:fldChar w:fldCharType="begin"/>
            </w:r>
            <w:r w:rsidR="00A34D15">
              <w:rPr>
                <w:noProof/>
                <w:webHidden/>
              </w:rPr>
              <w:instrText xml:space="preserve"> PAGEREF _Toc147351989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C7A2151" w14:textId="7635780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0" w:history="1">
            <w:r w:rsidR="00A34D15" w:rsidRPr="00BE5F55">
              <w:rPr>
                <w:rStyle w:val="Hyperlink"/>
                <w:rFonts w:ascii="Times New Roman" w:hAnsi="Times New Roman" w:cs="Times New Roman"/>
                <w:noProof/>
              </w:rPr>
              <w:t>1.8.2 Contribution to the research domain</w:t>
            </w:r>
            <w:r w:rsidR="00A34D15">
              <w:rPr>
                <w:noProof/>
                <w:webHidden/>
              </w:rPr>
              <w:tab/>
            </w:r>
            <w:r w:rsidR="00A34D15">
              <w:rPr>
                <w:noProof/>
                <w:webHidden/>
              </w:rPr>
              <w:fldChar w:fldCharType="begin"/>
            </w:r>
            <w:r w:rsidR="00A34D15">
              <w:rPr>
                <w:noProof/>
                <w:webHidden/>
              </w:rPr>
              <w:instrText xml:space="preserve"> PAGEREF _Toc147351990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45CCE82" w14:textId="201C2E6B" w:rsidR="00A34D15" w:rsidRDefault="00000000" w:rsidP="006C1137">
          <w:pPr>
            <w:pStyle w:val="TOC2"/>
            <w:rPr>
              <w:rFonts w:asciiTheme="minorHAnsi" w:eastAsiaTheme="minorEastAsia" w:hAnsiTheme="minorHAnsi" w:cstheme="minorBidi"/>
              <w:noProof/>
              <w:kern w:val="2"/>
              <w14:ligatures w14:val="standardContextual"/>
            </w:rPr>
          </w:pPr>
          <w:hyperlink w:anchor="_Toc147351991" w:history="1">
            <w:r w:rsidR="00A34D15" w:rsidRPr="00BE5F55">
              <w:rPr>
                <w:rStyle w:val="Hyperlink"/>
                <w:rFonts w:ascii="Times New Roman" w:hAnsi="Times New Roman" w:cs="Times New Roman"/>
                <w:noProof/>
              </w:rPr>
              <w:t>1.9 Research Challenge</w:t>
            </w:r>
            <w:r w:rsidR="00A34D15">
              <w:rPr>
                <w:noProof/>
                <w:webHidden/>
              </w:rPr>
              <w:tab/>
            </w:r>
            <w:r w:rsidR="00A34D15">
              <w:rPr>
                <w:noProof/>
                <w:webHidden/>
              </w:rPr>
              <w:fldChar w:fldCharType="begin"/>
            </w:r>
            <w:r w:rsidR="00A34D15">
              <w:rPr>
                <w:noProof/>
                <w:webHidden/>
              </w:rPr>
              <w:instrText xml:space="preserve"> PAGEREF _Toc147351991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476B1FE7" w14:textId="25D3943B" w:rsidR="00A34D15" w:rsidRDefault="00000000" w:rsidP="006C1137">
          <w:pPr>
            <w:pStyle w:val="TOC2"/>
            <w:rPr>
              <w:rFonts w:asciiTheme="minorHAnsi" w:eastAsiaTheme="minorEastAsia" w:hAnsiTheme="minorHAnsi" w:cstheme="minorBidi"/>
              <w:noProof/>
              <w:kern w:val="2"/>
              <w14:ligatures w14:val="standardContextual"/>
            </w:rPr>
          </w:pPr>
          <w:hyperlink w:anchor="_Toc147351992" w:history="1">
            <w:r w:rsidR="00A34D15" w:rsidRPr="00BE5F55">
              <w:rPr>
                <w:rStyle w:val="Hyperlink"/>
                <w:rFonts w:ascii="Times New Roman" w:hAnsi="Times New Roman" w:cs="Times New Roman"/>
                <w:noProof/>
              </w:rPr>
              <w:t>1.10 Research Questions</w:t>
            </w:r>
            <w:r w:rsidR="00A34D15">
              <w:rPr>
                <w:noProof/>
                <w:webHidden/>
              </w:rPr>
              <w:tab/>
            </w:r>
            <w:r w:rsidR="00A34D15">
              <w:rPr>
                <w:noProof/>
                <w:webHidden/>
              </w:rPr>
              <w:fldChar w:fldCharType="begin"/>
            </w:r>
            <w:r w:rsidR="00A34D15">
              <w:rPr>
                <w:noProof/>
                <w:webHidden/>
              </w:rPr>
              <w:instrText xml:space="preserve"> PAGEREF _Toc147351992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73B3B01D" w14:textId="5BA40590" w:rsidR="00A34D15" w:rsidRDefault="00000000" w:rsidP="006C1137">
          <w:pPr>
            <w:pStyle w:val="TOC2"/>
            <w:rPr>
              <w:rFonts w:asciiTheme="minorHAnsi" w:eastAsiaTheme="minorEastAsia" w:hAnsiTheme="minorHAnsi" w:cstheme="minorBidi"/>
              <w:noProof/>
              <w:kern w:val="2"/>
              <w14:ligatures w14:val="standardContextual"/>
            </w:rPr>
          </w:pPr>
          <w:hyperlink w:anchor="_Toc147351993" w:history="1">
            <w:r w:rsidR="00A34D15" w:rsidRPr="00BE5F55">
              <w:rPr>
                <w:rStyle w:val="Hyperlink"/>
                <w:rFonts w:ascii="Times New Roman" w:hAnsi="Times New Roman" w:cs="Times New Roman"/>
                <w:noProof/>
              </w:rPr>
              <w:t>1.11 Research Aim</w:t>
            </w:r>
            <w:r w:rsidR="00A34D15">
              <w:rPr>
                <w:noProof/>
                <w:webHidden/>
              </w:rPr>
              <w:tab/>
            </w:r>
            <w:r w:rsidR="00A34D15">
              <w:rPr>
                <w:noProof/>
                <w:webHidden/>
              </w:rPr>
              <w:fldChar w:fldCharType="begin"/>
            </w:r>
            <w:r w:rsidR="00A34D15">
              <w:rPr>
                <w:noProof/>
                <w:webHidden/>
              </w:rPr>
              <w:instrText xml:space="preserve"> PAGEREF _Toc147351993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4F784883" w14:textId="5AFFF21F" w:rsidR="00A34D15" w:rsidRDefault="00000000" w:rsidP="006C1137">
          <w:pPr>
            <w:pStyle w:val="TOC2"/>
            <w:rPr>
              <w:rFonts w:asciiTheme="minorHAnsi" w:eastAsiaTheme="minorEastAsia" w:hAnsiTheme="minorHAnsi" w:cstheme="minorBidi"/>
              <w:noProof/>
              <w:kern w:val="2"/>
              <w14:ligatures w14:val="standardContextual"/>
            </w:rPr>
          </w:pPr>
          <w:hyperlink w:anchor="_Toc147351994" w:history="1">
            <w:r w:rsidR="00A34D15" w:rsidRPr="00BE5F55">
              <w:rPr>
                <w:rStyle w:val="Hyperlink"/>
                <w:rFonts w:ascii="Times New Roman" w:hAnsi="Times New Roman" w:cs="Times New Roman"/>
                <w:noProof/>
              </w:rPr>
              <w:t>1.12 Research Objectives</w:t>
            </w:r>
            <w:r w:rsidR="00A34D15">
              <w:rPr>
                <w:noProof/>
                <w:webHidden/>
              </w:rPr>
              <w:tab/>
            </w:r>
            <w:r w:rsidR="00A34D15">
              <w:rPr>
                <w:noProof/>
                <w:webHidden/>
              </w:rPr>
              <w:fldChar w:fldCharType="begin"/>
            </w:r>
            <w:r w:rsidR="00A34D15">
              <w:rPr>
                <w:noProof/>
                <w:webHidden/>
              </w:rPr>
              <w:instrText xml:space="preserve"> PAGEREF _Toc147351994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5482ACB8" w14:textId="44423E61" w:rsidR="00A34D15" w:rsidRDefault="00000000" w:rsidP="006C1137">
          <w:pPr>
            <w:pStyle w:val="TOC2"/>
            <w:rPr>
              <w:rFonts w:asciiTheme="minorHAnsi" w:eastAsiaTheme="minorEastAsia" w:hAnsiTheme="minorHAnsi" w:cstheme="minorBidi"/>
              <w:noProof/>
              <w:kern w:val="2"/>
              <w14:ligatures w14:val="standardContextual"/>
            </w:rPr>
          </w:pPr>
          <w:hyperlink w:anchor="_Toc147351995" w:history="1">
            <w:r w:rsidR="00A34D15" w:rsidRPr="00BE5F55">
              <w:rPr>
                <w:rStyle w:val="Hyperlink"/>
                <w:rFonts w:ascii="Times New Roman" w:hAnsi="Times New Roman" w:cs="Times New Roman"/>
                <w:noProof/>
              </w:rPr>
              <w:t>1.13 Chapter Summary</w:t>
            </w:r>
            <w:r w:rsidR="00A34D15">
              <w:rPr>
                <w:noProof/>
                <w:webHidden/>
              </w:rPr>
              <w:tab/>
            </w:r>
            <w:r w:rsidR="00A34D15">
              <w:rPr>
                <w:noProof/>
                <w:webHidden/>
              </w:rPr>
              <w:fldChar w:fldCharType="begin"/>
            </w:r>
            <w:r w:rsidR="00A34D15">
              <w:rPr>
                <w:noProof/>
                <w:webHidden/>
              </w:rPr>
              <w:instrText xml:space="preserve"> PAGEREF _Toc147351995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3428F499" w14:textId="0EFDBEEE" w:rsidR="00A34D15" w:rsidRDefault="00000000"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6" w:history="1">
            <w:r w:rsidR="00A34D15" w:rsidRPr="00BE5F55">
              <w:rPr>
                <w:rStyle w:val="Hyperlink"/>
                <w:rFonts w:ascii="Times New Roman" w:hAnsi="Times New Roman" w:cs="Times New Roman"/>
                <w:noProof/>
              </w:rPr>
              <w:t>CHAPTER 02: METHODOLOGY</w:t>
            </w:r>
            <w:r w:rsidR="00A34D15">
              <w:rPr>
                <w:noProof/>
                <w:webHidden/>
              </w:rPr>
              <w:tab/>
            </w:r>
            <w:r w:rsidR="00A34D15">
              <w:rPr>
                <w:noProof/>
                <w:webHidden/>
              </w:rPr>
              <w:fldChar w:fldCharType="begin"/>
            </w:r>
            <w:r w:rsidR="00A34D15">
              <w:rPr>
                <w:noProof/>
                <w:webHidden/>
              </w:rPr>
              <w:instrText xml:space="preserve"> PAGEREF _Toc147351996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223C5EAF" w14:textId="167071FC" w:rsidR="00A34D15" w:rsidRDefault="00000000" w:rsidP="006C1137">
          <w:pPr>
            <w:pStyle w:val="TOC2"/>
            <w:rPr>
              <w:rFonts w:asciiTheme="minorHAnsi" w:eastAsiaTheme="minorEastAsia" w:hAnsiTheme="minorHAnsi" w:cstheme="minorBidi"/>
              <w:noProof/>
              <w:kern w:val="2"/>
              <w14:ligatures w14:val="standardContextual"/>
            </w:rPr>
          </w:pPr>
          <w:hyperlink w:anchor="_Toc147351997" w:history="1">
            <w:r w:rsidR="00A34D15" w:rsidRPr="00BE5F55">
              <w:rPr>
                <w:rStyle w:val="Hyperlink"/>
                <w:rFonts w:ascii="Times New Roman" w:hAnsi="Times New Roman" w:cs="Times New Roman"/>
                <w:noProof/>
              </w:rPr>
              <w:t>2.1 Chapter Overview</w:t>
            </w:r>
            <w:r w:rsidR="00A34D15">
              <w:rPr>
                <w:noProof/>
                <w:webHidden/>
              </w:rPr>
              <w:tab/>
            </w:r>
            <w:r w:rsidR="00A34D15">
              <w:rPr>
                <w:noProof/>
                <w:webHidden/>
              </w:rPr>
              <w:fldChar w:fldCharType="begin"/>
            </w:r>
            <w:r w:rsidR="00A34D15">
              <w:rPr>
                <w:noProof/>
                <w:webHidden/>
              </w:rPr>
              <w:instrText xml:space="preserve"> PAGEREF _Toc147351997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010935E5" w14:textId="07998311" w:rsidR="00A34D15" w:rsidRDefault="00000000" w:rsidP="006C1137">
          <w:pPr>
            <w:pStyle w:val="TOC2"/>
            <w:rPr>
              <w:rFonts w:asciiTheme="minorHAnsi" w:eastAsiaTheme="minorEastAsia" w:hAnsiTheme="minorHAnsi" w:cstheme="minorBidi"/>
              <w:noProof/>
              <w:kern w:val="2"/>
              <w14:ligatures w14:val="standardContextual"/>
            </w:rPr>
          </w:pPr>
          <w:hyperlink w:anchor="_Toc147351998" w:history="1">
            <w:r w:rsidR="00A34D15" w:rsidRPr="00BE5F55">
              <w:rPr>
                <w:rStyle w:val="Hyperlink"/>
                <w:rFonts w:ascii="Times New Roman" w:hAnsi="Times New Roman" w:cs="Times New Roman"/>
                <w:noProof/>
              </w:rPr>
              <w:t>2.2 Research Methodology</w:t>
            </w:r>
            <w:r w:rsidR="00A34D15">
              <w:rPr>
                <w:noProof/>
                <w:webHidden/>
              </w:rPr>
              <w:tab/>
            </w:r>
            <w:r w:rsidR="00A34D15">
              <w:rPr>
                <w:noProof/>
                <w:webHidden/>
              </w:rPr>
              <w:fldChar w:fldCharType="begin"/>
            </w:r>
            <w:r w:rsidR="00A34D15">
              <w:rPr>
                <w:noProof/>
                <w:webHidden/>
              </w:rPr>
              <w:instrText xml:space="preserve"> PAGEREF _Toc147351998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59654F42" w14:textId="71D3DA0C" w:rsidR="00A34D15" w:rsidRDefault="00000000" w:rsidP="006C1137">
          <w:pPr>
            <w:pStyle w:val="TOC2"/>
            <w:rPr>
              <w:rFonts w:asciiTheme="minorHAnsi" w:eastAsiaTheme="minorEastAsia" w:hAnsiTheme="minorHAnsi" w:cstheme="minorBidi"/>
              <w:noProof/>
              <w:kern w:val="2"/>
              <w14:ligatures w14:val="standardContextual"/>
            </w:rPr>
          </w:pPr>
          <w:hyperlink w:anchor="_Toc147351999" w:history="1">
            <w:r w:rsidR="00A34D15" w:rsidRPr="00BE5F55">
              <w:rPr>
                <w:rStyle w:val="Hyperlink"/>
                <w:rFonts w:ascii="Times New Roman" w:hAnsi="Times New Roman" w:cs="Times New Roman"/>
                <w:noProof/>
              </w:rPr>
              <w:t>2.3 Development Methodology</w:t>
            </w:r>
            <w:r w:rsidR="00A34D15">
              <w:rPr>
                <w:noProof/>
                <w:webHidden/>
              </w:rPr>
              <w:tab/>
            </w:r>
            <w:r w:rsidR="00A34D15">
              <w:rPr>
                <w:noProof/>
                <w:webHidden/>
              </w:rPr>
              <w:fldChar w:fldCharType="begin"/>
            </w:r>
            <w:r w:rsidR="00A34D15">
              <w:rPr>
                <w:noProof/>
                <w:webHidden/>
              </w:rPr>
              <w:instrText xml:space="preserve"> PAGEREF _Toc147351999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1E9E723E" w14:textId="30D78C3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0" w:history="1">
            <w:r w:rsidR="00A34D15" w:rsidRPr="00BE5F55">
              <w:rPr>
                <w:rStyle w:val="Hyperlink"/>
                <w:rFonts w:ascii="Times New Roman" w:hAnsi="Times New Roman" w:cs="Times New Roman"/>
                <w:noProof/>
              </w:rPr>
              <w:t>2.3.1 Design Methodology</w:t>
            </w:r>
            <w:r w:rsidR="00A34D15">
              <w:rPr>
                <w:noProof/>
                <w:webHidden/>
              </w:rPr>
              <w:tab/>
            </w:r>
            <w:r w:rsidR="00A34D15">
              <w:rPr>
                <w:noProof/>
                <w:webHidden/>
              </w:rPr>
              <w:fldChar w:fldCharType="begin"/>
            </w:r>
            <w:r w:rsidR="00A34D15">
              <w:rPr>
                <w:noProof/>
                <w:webHidden/>
              </w:rPr>
              <w:instrText xml:space="preserve"> PAGEREF _Toc147352000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3F917C9B" w14:textId="0E86A2FE" w:rsidR="00A34D15" w:rsidRDefault="00000000" w:rsidP="006C1137">
          <w:pPr>
            <w:pStyle w:val="TOC2"/>
            <w:rPr>
              <w:rFonts w:asciiTheme="minorHAnsi" w:eastAsiaTheme="minorEastAsia" w:hAnsiTheme="minorHAnsi" w:cstheme="minorBidi"/>
              <w:noProof/>
              <w:kern w:val="2"/>
              <w14:ligatures w14:val="standardContextual"/>
            </w:rPr>
          </w:pPr>
          <w:hyperlink w:anchor="_Toc147352001" w:history="1">
            <w:r w:rsidR="00A34D15" w:rsidRPr="00BE5F55">
              <w:rPr>
                <w:rStyle w:val="Hyperlink"/>
                <w:rFonts w:ascii="Times New Roman" w:hAnsi="Times New Roman" w:cs="Times New Roman"/>
                <w:noProof/>
              </w:rPr>
              <w:t>2.3.2 Programming Paradigm</w:t>
            </w:r>
            <w:r w:rsidR="00A34D15">
              <w:rPr>
                <w:noProof/>
                <w:webHidden/>
              </w:rPr>
              <w:tab/>
            </w:r>
            <w:r w:rsidR="00A34D15">
              <w:rPr>
                <w:noProof/>
                <w:webHidden/>
              </w:rPr>
              <w:fldChar w:fldCharType="begin"/>
            </w:r>
            <w:r w:rsidR="00A34D15">
              <w:rPr>
                <w:noProof/>
                <w:webHidden/>
              </w:rPr>
              <w:instrText xml:space="preserve"> PAGEREF _Toc147352001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4B66161B" w14:textId="1F76AAE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2" w:history="1">
            <w:r w:rsidR="00A34D15" w:rsidRPr="00BE5F55">
              <w:rPr>
                <w:rStyle w:val="Hyperlink"/>
                <w:rFonts w:ascii="Times New Roman" w:hAnsi="Times New Roman" w:cs="Times New Roman"/>
                <w:noProof/>
              </w:rPr>
              <w:t>2.3.3 Testing Methodology</w:t>
            </w:r>
            <w:r w:rsidR="00A34D15">
              <w:rPr>
                <w:noProof/>
                <w:webHidden/>
              </w:rPr>
              <w:tab/>
            </w:r>
            <w:r w:rsidR="00A34D15">
              <w:rPr>
                <w:noProof/>
                <w:webHidden/>
              </w:rPr>
              <w:fldChar w:fldCharType="begin"/>
            </w:r>
            <w:r w:rsidR="00A34D15">
              <w:rPr>
                <w:noProof/>
                <w:webHidden/>
              </w:rPr>
              <w:instrText xml:space="preserve"> PAGEREF _Toc147352002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66AF4CF" w14:textId="1EB80838"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3" w:history="1">
            <w:r w:rsidR="00A34D15" w:rsidRPr="00BE5F55">
              <w:rPr>
                <w:rStyle w:val="Hyperlink"/>
                <w:rFonts w:ascii="Times New Roman" w:hAnsi="Times New Roman" w:cs="Times New Roman"/>
                <w:noProof/>
              </w:rPr>
              <w:t>2.3.4</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Solution Methodology</w:t>
            </w:r>
            <w:r w:rsidR="00A34D15">
              <w:rPr>
                <w:noProof/>
                <w:webHidden/>
              </w:rPr>
              <w:tab/>
            </w:r>
            <w:r w:rsidR="00A34D15">
              <w:rPr>
                <w:noProof/>
                <w:webHidden/>
              </w:rPr>
              <w:fldChar w:fldCharType="begin"/>
            </w:r>
            <w:r w:rsidR="00A34D15">
              <w:rPr>
                <w:noProof/>
                <w:webHidden/>
              </w:rPr>
              <w:instrText xml:space="preserve"> PAGEREF _Toc147352003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703E6B5C" w14:textId="0C832330" w:rsidR="00A34D15" w:rsidRDefault="00000000" w:rsidP="006C1137">
          <w:pPr>
            <w:pStyle w:val="TOC2"/>
            <w:rPr>
              <w:rFonts w:asciiTheme="minorHAnsi" w:eastAsiaTheme="minorEastAsia" w:hAnsiTheme="minorHAnsi" w:cstheme="minorBidi"/>
              <w:noProof/>
              <w:kern w:val="2"/>
              <w14:ligatures w14:val="standardContextual"/>
            </w:rPr>
          </w:pPr>
          <w:hyperlink w:anchor="_Toc147352004" w:history="1">
            <w:r w:rsidR="00A34D15" w:rsidRPr="00BE5F55">
              <w:rPr>
                <w:rStyle w:val="Hyperlink"/>
                <w:rFonts w:ascii="Times New Roman" w:hAnsi="Times New Roman" w:cs="Times New Roman"/>
                <w:noProof/>
              </w:rPr>
              <w:t>2.4 Project Management Methodology</w:t>
            </w:r>
            <w:r w:rsidR="00A34D15">
              <w:rPr>
                <w:noProof/>
                <w:webHidden/>
              </w:rPr>
              <w:tab/>
            </w:r>
            <w:r w:rsidR="00A34D15">
              <w:rPr>
                <w:noProof/>
                <w:webHidden/>
              </w:rPr>
              <w:fldChar w:fldCharType="begin"/>
            </w:r>
            <w:r w:rsidR="00A34D15">
              <w:rPr>
                <w:noProof/>
                <w:webHidden/>
              </w:rPr>
              <w:instrText xml:space="preserve"> PAGEREF _Toc147352004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5A9912C" w14:textId="6CF8466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5" w:history="1">
            <w:r w:rsidR="00A34D15" w:rsidRPr="00BE5F55">
              <w:rPr>
                <w:rStyle w:val="Hyperlink"/>
                <w:rFonts w:ascii="Times New Roman" w:hAnsi="Times New Roman" w:cs="Times New Roman"/>
                <w:noProof/>
              </w:rPr>
              <w:t>2.4.1 Project Scope</w:t>
            </w:r>
            <w:r w:rsidR="00A34D15">
              <w:rPr>
                <w:noProof/>
                <w:webHidden/>
              </w:rPr>
              <w:tab/>
            </w:r>
            <w:r w:rsidR="00A34D15">
              <w:rPr>
                <w:noProof/>
                <w:webHidden/>
              </w:rPr>
              <w:fldChar w:fldCharType="begin"/>
            </w:r>
            <w:r w:rsidR="00A34D15">
              <w:rPr>
                <w:noProof/>
                <w:webHidden/>
              </w:rPr>
              <w:instrText xml:space="preserve"> PAGEREF _Toc147352005 \h </w:instrText>
            </w:r>
            <w:r w:rsidR="00A34D15">
              <w:rPr>
                <w:noProof/>
                <w:webHidden/>
              </w:rPr>
            </w:r>
            <w:r w:rsidR="00A34D15">
              <w:rPr>
                <w:noProof/>
                <w:webHidden/>
              </w:rPr>
              <w:fldChar w:fldCharType="separate"/>
            </w:r>
            <w:r w:rsidR="00A34D15">
              <w:rPr>
                <w:noProof/>
                <w:webHidden/>
              </w:rPr>
              <w:t>16</w:t>
            </w:r>
            <w:r w:rsidR="00A34D15">
              <w:rPr>
                <w:noProof/>
                <w:webHidden/>
              </w:rPr>
              <w:fldChar w:fldCharType="end"/>
            </w:r>
          </w:hyperlink>
        </w:p>
        <w:p w14:paraId="75331C6C" w14:textId="1C94E47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6" w:history="1">
            <w:r w:rsidR="00A34D15" w:rsidRPr="00BE5F55">
              <w:rPr>
                <w:rStyle w:val="Hyperlink"/>
                <w:rFonts w:ascii="Times New Roman" w:hAnsi="Times New Roman" w:cs="Times New Roman"/>
                <w:noProof/>
              </w:rPr>
              <w:t>2.4.2 Schedule</w:t>
            </w:r>
            <w:r w:rsidR="00A34D15">
              <w:rPr>
                <w:noProof/>
                <w:webHidden/>
              </w:rPr>
              <w:tab/>
            </w:r>
            <w:r w:rsidR="00A34D15">
              <w:rPr>
                <w:noProof/>
                <w:webHidden/>
              </w:rPr>
              <w:fldChar w:fldCharType="begin"/>
            </w:r>
            <w:r w:rsidR="00A34D15">
              <w:rPr>
                <w:noProof/>
                <w:webHidden/>
              </w:rPr>
              <w:instrText xml:space="preserve"> PAGEREF _Toc147352006 \h </w:instrText>
            </w:r>
            <w:r w:rsidR="00A34D15">
              <w:rPr>
                <w:noProof/>
                <w:webHidden/>
              </w:rPr>
            </w:r>
            <w:r w:rsidR="00A34D15">
              <w:rPr>
                <w:noProof/>
                <w:webHidden/>
              </w:rPr>
              <w:fldChar w:fldCharType="separate"/>
            </w:r>
            <w:r w:rsidR="00A34D15">
              <w:rPr>
                <w:noProof/>
                <w:webHidden/>
              </w:rPr>
              <w:t>17</w:t>
            </w:r>
            <w:r w:rsidR="00A34D15">
              <w:rPr>
                <w:noProof/>
                <w:webHidden/>
              </w:rPr>
              <w:fldChar w:fldCharType="end"/>
            </w:r>
          </w:hyperlink>
        </w:p>
        <w:p w14:paraId="44D65A76" w14:textId="084F8556"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7" w:history="1">
            <w:r w:rsidR="00A34D15" w:rsidRPr="00BE5F55">
              <w:rPr>
                <w:rStyle w:val="Hyperlink"/>
                <w:rFonts w:ascii="Times New Roman" w:hAnsi="Times New Roman" w:cs="Times New Roman"/>
                <w:noProof/>
              </w:rPr>
              <w:t>2.4.3</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Resource Requirements</w:t>
            </w:r>
            <w:r w:rsidR="00A34D15">
              <w:rPr>
                <w:noProof/>
                <w:webHidden/>
              </w:rPr>
              <w:tab/>
            </w:r>
            <w:r w:rsidR="00A34D15">
              <w:rPr>
                <w:noProof/>
                <w:webHidden/>
              </w:rPr>
              <w:fldChar w:fldCharType="begin"/>
            </w:r>
            <w:r w:rsidR="00A34D15">
              <w:rPr>
                <w:noProof/>
                <w:webHidden/>
              </w:rPr>
              <w:instrText xml:space="preserve"> PAGEREF _Toc147352007 \h </w:instrText>
            </w:r>
            <w:r w:rsidR="00A34D15">
              <w:rPr>
                <w:noProof/>
                <w:webHidden/>
              </w:rPr>
            </w:r>
            <w:r w:rsidR="00A34D15">
              <w:rPr>
                <w:noProof/>
                <w:webHidden/>
              </w:rPr>
              <w:fldChar w:fldCharType="separate"/>
            </w:r>
            <w:r w:rsidR="00A34D15">
              <w:rPr>
                <w:noProof/>
                <w:webHidden/>
              </w:rPr>
              <w:t>19</w:t>
            </w:r>
            <w:r w:rsidR="00A34D15">
              <w:rPr>
                <w:noProof/>
                <w:webHidden/>
              </w:rPr>
              <w:fldChar w:fldCharType="end"/>
            </w:r>
          </w:hyperlink>
        </w:p>
        <w:p w14:paraId="6E594B30" w14:textId="7C60C552"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8" w:history="1">
            <w:r w:rsidR="00A34D15" w:rsidRPr="00BE5F55">
              <w:rPr>
                <w:rStyle w:val="Hyperlink"/>
                <w:rFonts w:ascii="Times New Roman" w:hAnsi="Times New Roman" w:cs="Times New Roman"/>
                <w:noProof/>
              </w:rPr>
              <w:t>2.4.4 Risk and Mitigation</w:t>
            </w:r>
            <w:r w:rsidR="00A34D15">
              <w:rPr>
                <w:noProof/>
                <w:webHidden/>
              </w:rPr>
              <w:tab/>
            </w:r>
            <w:r w:rsidR="00A34D15">
              <w:rPr>
                <w:noProof/>
                <w:webHidden/>
              </w:rPr>
              <w:fldChar w:fldCharType="begin"/>
            </w:r>
            <w:r w:rsidR="00A34D15">
              <w:rPr>
                <w:noProof/>
                <w:webHidden/>
              </w:rPr>
              <w:instrText xml:space="preserve"> PAGEREF _Toc147352008 \h </w:instrText>
            </w:r>
            <w:r w:rsidR="00A34D15">
              <w:rPr>
                <w:noProof/>
                <w:webHidden/>
              </w:rPr>
            </w:r>
            <w:r w:rsidR="00A34D15">
              <w:rPr>
                <w:noProof/>
                <w:webHidden/>
              </w:rPr>
              <w:fldChar w:fldCharType="separate"/>
            </w:r>
            <w:r w:rsidR="00A34D15">
              <w:rPr>
                <w:noProof/>
                <w:webHidden/>
              </w:rPr>
              <w:t>20</w:t>
            </w:r>
            <w:r w:rsidR="00A34D15">
              <w:rPr>
                <w:noProof/>
                <w:webHidden/>
              </w:rPr>
              <w:fldChar w:fldCharType="end"/>
            </w:r>
          </w:hyperlink>
        </w:p>
        <w:p w14:paraId="72A666F9" w14:textId="3455C6AA" w:rsidR="00A34D15" w:rsidRDefault="00000000" w:rsidP="006C1137">
          <w:pPr>
            <w:pStyle w:val="TOC2"/>
            <w:rPr>
              <w:rFonts w:asciiTheme="minorHAnsi" w:eastAsiaTheme="minorEastAsia" w:hAnsiTheme="minorHAnsi" w:cstheme="minorBidi"/>
              <w:noProof/>
              <w:kern w:val="2"/>
              <w14:ligatures w14:val="standardContextual"/>
            </w:rPr>
          </w:pPr>
          <w:hyperlink w:anchor="_Toc147352009" w:history="1">
            <w:r w:rsidR="00A34D15" w:rsidRPr="00BE5F55">
              <w:rPr>
                <w:rStyle w:val="Hyperlink"/>
                <w:rFonts w:ascii="Times New Roman" w:hAnsi="Times New Roman" w:cs="Times New Roman"/>
                <w:noProof/>
              </w:rPr>
              <w:t>2.5</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Chapter Summary</w:t>
            </w:r>
            <w:r w:rsidR="00A34D15">
              <w:rPr>
                <w:noProof/>
                <w:webHidden/>
              </w:rPr>
              <w:tab/>
            </w:r>
            <w:r w:rsidR="00A34D15">
              <w:rPr>
                <w:noProof/>
                <w:webHidden/>
              </w:rPr>
              <w:fldChar w:fldCharType="begin"/>
            </w:r>
            <w:r w:rsidR="00A34D15">
              <w:rPr>
                <w:noProof/>
                <w:webHidden/>
              </w:rPr>
              <w:instrText xml:space="preserve"> PAGEREF _Toc147352009 \h </w:instrText>
            </w:r>
            <w:r w:rsidR="00A34D15">
              <w:rPr>
                <w:noProof/>
                <w:webHidden/>
              </w:rPr>
            </w:r>
            <w:r w:rsidR="00A34D15">
              <w:rPr>
                <w:noProof/>
                <w:webHidden/>
              </w:rPr>
              <w:fldChar w:fldCharType="separate"/>
            </w:r>
            <w:r w:rsidR="00A34D15">
              <w:rPr>
                <w:noProof/>
                <w:webHidden/>
              </w:rPr>
              <w:t>21</w:t>
            </w:r>
            <w:r w:rsidR="00A34D15">
              <w:rPr>
                <w:noProof/>
                <w:webHidden/>
              </w:rPr>
              <w:fldChar w:fldCharType="end"/>
            </w:r>
          </w:hyperlink>
        </w:p>
        <w:p w14:paraId="77D00098" w14:textId="77777777" w:rsidR="001F398A" w:rsidRDefault="00A34D15" w:rsidP="006C1137">
          <w:pPr>
            <w:spacing w:line="360" w:lineRule="auto"/>
            <w:rPr>
              <w:b/>
              <w:bCs/>
              <w:noProof/>
            </w:rPr>
          </w:pPr>
          <w:r>
            <w:rPr>
              <w:b/>
              <w:bCs/>
              <w:noProof/>
            </w:rPr>
            <w:fldChar w:fldCharType="end"/>
          </w:r>
        </w:p>
      </w:sdtContent>
    </w:sdt>
    <w:p w14:paraId="5528C405" w14:textId="729073D9" w:rsidR="002D224E" w:rsidRPr="0086412C" w:rsidRDefault="0086412C" w:rsidP="0086412C">
      <w:pPr>
        <w:pStyle w:val="Heading1"/>
        <w:spacing w:line="360" w:lineRule="auto"/>
        <w:rPr>
          <w:rFonts w:ascii="Times New Roman" w:hAnsi="Times New Roman" w:cs="Times New Roman"/>
        </w:rPr>
      </w:pPr>
      <w:r w:rsidRPr="0086412C">
        <w:rPr>
          <w:rFonts w:ascii="Times New Roman" w:hAnsi="Times New Roman" w:cs="Times New Roman"/>
        </w:rPr>
        <w:t>LIST OF TABLES</w:t>
      </w:r>
      <w:r w:rsidR="00D96812">
        <w:rPr>
          <w:rFonts w:ascii="Times New Roman" w:hAnsi="Times New Roman" w:cs="Times New Roman"/>
        </w:rPr>
        <w:fldChar w:fldCharType="begin"/>
      </w:r>
      <w:r w:rsidR="00D96812" w:rsidRPr="0086412C">
        <w:rPr>
          <w:rFonts w:ascii="Times New Roman" w:hAnsi="Times New Roman" w:cs="Times New Roman"/>
        </w:rPr>
        <w:instrText xml:space="preserve"> TOC \h \z \c "Table" </w:instrText>
      </w:r>
      <w:r w:rsidR="00D96812">
        <w:rPr>
          <w:rFonts w:ascii="Times New Roman" w:hAnsi="Times New Roman" w:cs="Times New Roman"/>
        </w:rPr>
        <w:fldChar w:fldCharType="separate"/>
      </w:r>
    </w:p>
    <w:p w14:paraId="17F4CDE2" w14:textId="2A96A928" w:rsidR="002D224E" w:rsidRDefault="00000000" w:rsidP="0086412C">
      <w:pPr>
        <w:pStyle w:val="TableofFigures"/>
        <w:tabs>
          <w:tab w:val="right" w:leader="dot" w:pos="9350"/>
        </w:tabs>
        <w:spacing w:line="360" w:lineRule="auto"/>
        <w:rPr>
          <w:noProof/>
        </w:rPr>
      </w:pPr>
      <w:hyperlink w:anchor="_Toc147354078" w:history="1">
        <w:r w:rsidR="002D224E" w:rsidRPr="00255CF6">
          <w:rPr>
            <w:rStyle w:val="Hyperlink"/>
            <w:rFonts w:cs="Times New Roman"/>
            <w:noProof/>
          </w:rPr>
          <w:t>Table 1: Existing Work</w:t>
        </w:r>
        <w:r w:rsidR="002D224E">
          <w:rPr>
            <w:noProof/>
            <w:webHidden/>
          </w:rPr>
          <w:tab/>
        </w:r>
        <w:r w:rsidR="002D224E">
          <w:rPr>
            <w:noProof/>
            <w:webHidden/>
          </w:rPr>
          <w:fldChar w:fldCharType="begin"/>
        </w:r>
        <w:r w:rsidR="002D224E">
          <w:rPr>
            <w:noProof/>
            <w:webHidden/>
          </w:rPr>
          <w:instrText xml:space="preserve"> PAGEREF _Toc147354078 \h </w:instrText>
        </w:r>
        <w:r w:rsidR="002D224E">
          <w:rPr>
            <w:noProof/>
            <w:webHidden/>
          </w:rPr>
        </w:r>
        <w:r w:rsidR="002D224E">
          <w:rPr>
            <w:noProof/>
            <w:webHidden/>
          </w:rPr>
          <w:fldChar w:fldCharType="separate"/>
        </w:r>
        <w:r w:rsidR="002D224E">
          <w:rPr>
            <w:noProof/>
            <w:webHidden/>
          </w:rPr>
          <w:t>8</w:t>
        </w:r>
        <w:r w:rsidR="002D224E">
          <w:rPr>
            <w:noProof/>
            <w:webHidden/>
          </w:rPr>
          <w:fldChar w:fldCharType="end"/>
        </w:r>
      </w:hyperlink>
    </w:p>
    <w:p w14:paraId="258B1751" w14:textId="084711AB" w:rsidR="002D224E" w:rsidRDefault="00000000" w:rsidP="0086412C">
      <w:pPr>
        <w:pStyle w:val="TableofFigures"/>
        <w:tabs>
          <w:tab w:val="right" w:leader="dot" w:pos="9350"/>
        </w:tabs>
        <w:spacing w:line="360" w:lineRule="auto"/>
        <w:rPr>
          <w:noProof/>
        </w:rPr>
      </w:pPr>
      <w:hyperlink w:anchor="_Toc147354079" w:history="1">
        <w:r w:rsidR="002D224E" w:rsidRPr="00255CF6">
          <w:rPr>
            <w:rStyle w:val="Hyperlink"/>
            <w:rFonts w:cs="Times New Roman"/>
            <w:noProof/>
          </w:rPr>
          <w:t>Table 2: Research objectives</w:t>
        </w:r>
        <w:r w:rsidR="002D224E">
          <w:rPr>
            <w:noProof/>
            <w:webHidden/>
          </w:rPr>
          <w:tab/>
        </w:r>
        <w:r w:rsidR="002D224E">
          <w:rPr>
            <w:noProof/>
            <w:webHidden/>
          </w:rPr>
          <w:fldChar w:fldCharType="begin"/>
        </w:r>
        <w:r w:rsidR="002D224E">
          <w:rPr>
            <w:noProof/>
            <w:webHidden/>
          </w:rPr>
          <w:instrText xml:space="preserve"> PAGEREF _Toc147354079 \h </w:instrText>
        </w:r>
        <w:r w:rsidR="002D224E">
          <w:rPr>
            <w:noProof/>
            <w:webHidden/>
          </w:rPr>
        </w:r>
        <w:r w:rsidR="002D224E">
          <w:rPr>
            <w:noProof/>
            <w:webHidden/>
          </w:rPr>
          <w:fldChar w:fldCharType="separate"/>
        </w:r>
        <w:r w:rsidR="002D224E">
          <w:rPr>
            <w:noProof/>
            <w:webHidden/>
          </w:rPr>
          <w:t>12</w:t>
        </w:r>
        <w:r w:rsidR="002D224E">
          <w:rPr>
            <w:noProof/>
            <w:webHidden/>
          </w:rPr>
          <w:fldChar w:fldCharType="end"/>
        </w:r>
      </w:hyperlink>
    </w:p>
    <w:p w14:paraId="640A4B73" w14:textId="7A455961" w:rsidR="002D224E" w:rsidRDefault="00000000" w:rsidP="0086412C">
      <w:pPr>
        <w:pStyle w:val="TableofFigures"/>
        <w:tabs>
          <w:tab w:val="right" w:leader="dot" w:pos="9350"/>
        </w:tabs>
        <w:spacing w:line="360" w:lineRule="auto"/>
        <w:rPr>
          <w:noProof/>
        </w:rPr>
      </w:pPr>
      <w:hyperlink w:anchor="_Toc147354080" w:history="1">
        <w:r w:rsidR="002D224E" w:rsidRPr="00255CF6">
          <w:rPr>
            <w:rStyle w:val="Hyperlink"/>
            <w:rFonts w:cs="Times New Roman"/>
            <w:noProof/>
          </w:rPr>
          <w:t>Table 3: Research Methodology</w:t>
        </w:r>
        <w:r w:rsidR="002D224E">
          <w:rPr>
            <w:noProof/>
            <w:webHidden/>
          </w:rPr>
          <w:tab/>
        </w:r>
        <w:r w:rsidR="002D224E">
          <w:rPr>
            <w:noProof/>
            <w:webHidden/>
          </w:rPr>
          <w:fldChar w:fldCharType="begin"/>
        </w:r>
        <w:r w:rsidR="002D224E">
          <w:rPr>
            <w:noProof/>
            <w:webHidden/>
          </w:rPr>
          <w:instrText xml:space="preserve"> PAGEREF _Toc147354080 \h </w:instrText>
        </w:r>
        <w:r w:rsidR="002D224E">
          <w:rPr>
            <w:noProof/>
            <w:webHidden/>
          </w:rPr>
        </w:r>
        <w:r w:rsidR="002D224E">
          <w:rPr>
            <w:noProof/>
            <w:webHidden/>
          </w:rPr>
          <w:fldChar w:fldCharType="separate"/>
        </w:r>
        <w:r w:rsidR="002D224E">
          <w:rPr>
            <w:noProof/>
            <w:webHidden/>
          </w:rPr>
          <w:t>14</w:t>
        </w:r>
        <w:r w:rsidR="002D224E">
          <w:rPr>
            <w:noProof/>
            <w:webHidden/>
          </w:rPr>
          <w:fldChar w:fldCharType="end"/>
        </w:r>
      </w:hyperlink>
    </w:p>
    <w:p w14:paraId="79FD707D" w14:textId="2EB2186E" w:rsidR="002D224E" w:rsidRDefault="00000000" w:rsidP="0086412C">
      <w:pPr>
        <w:pStyle w:val="TableofFigures"/>
        <w:tabs>
          <w:tab w:val="right" w:leader="dot" w:pos="9350"/>
        </w:tabs>
        <w:spacing w:line="360" w:lineRule="auto"/>
        <w:rPr>
          <w:noProof/>
        </w:rPr>
      </w:pPr>
      <w:hyperlink w:anchor="_Toc147354081" w:history="1">
        <w:r w:rsidR="002D224E" w:rsidRPr="00255CF6">
          <w:rPr>
            <w:rStyle w:val="Hyperlink"/>
            <w:rFonts w:cs="Times New Roman"/>
            <w:noProof/>
          </w:rPr>
          <w:t>Table 4: Deliverables and Dates</w:t>
        </w:r>
        <w:r w:rsidR="002D224E">
          <w:rPr>
            <w:noProof/>
            <w:webHidden/>
          </w:rPr>
          <w:tab/>
        </w:r>
        <w:r w:rsidR="002D224E">
          <w:rPr>
            <w:noProof/>
            <w:webHidden/>
          </w:rPr>
          <w:fldChar w:fldCharType="begin"/>
        </w:r>
        <w:r w:rsidR="002D224E">
          <w:rPr>
            <w:noProof/>
            <w:webHidden/>
          </w:rPr>
          <w:instrText xml:space="preserve"> PAGEREF _Toc147354081 \h </w:instrText>
        </w:r>
        <w:r w:rsidR="002D224E">
          <w:rPr>
            <w:noProof/>
            <w:webHidden/>
          </w:rPr>
        </w:r>
        <w:r w:rsidR="002D224E">
          <w:rPr>
            <w:noProof/>
            <w:webHidden/>
          </w:rPr>
          <w:fldChar w:fldCharType="separate"/>
        </w:r>
        <w:r w:rsidR="002D224E">
          <w:rPr>
            <w:noProof/>
            <w:webHidden/>
          </w:rPr>
          <w:t>19</w:t>
        </w:r>
        <w:r w:rsidR="002D224E">
          <w:rPr>
            <w:noProof/>
            <w:webHidden/>
          </w:rPr>
          <w:fldChar w:fldCharType="end"/>
        </w:r>
      </w:hyperlink>
    </w:p>
    <w:p w14:paraId="0AD152F7" w14:textId="1DD32DEC" w:rsidR="002D224E" w:rsidRDefault="00000000" w:rsidP="0086412C">
      <w:pPr>
        <w:pStyle w:val="TableofFigures"/>
        <w:tabs>
          <w:tab w:val="right" w:leader="dot" w:pos="9350"/>
        </w:tabs>
        <w:spacing w:line="360" w:lineRule="auto"/>
        <w:rPr>
          <w:noProof/>
        </w:rPr>
      </w:pPr>
      <w:hyperlink w:anchor="_Toc147354082" w:history="1">
        <w:r w:rsidR="002D224E" w:rsidRPr="00255CF6">
          <w:rPr>
            <w:rStyle w:val="Hyperlink"/>
            <w:rFonts w:cs="Times New Roman"/>
            <w:noProof/>
          </w:rPr>
          <w:t>Table 5: Risks and Mitigations</w:t>
        </w:r>
        <w:r w:rsidR="002D224E">
          <w:rPr>
            <w:noProof/>
            <w:webHidden/>
          </w:rPr>
          <w:tab/>
        </w:r>
        <w:r w:rsidR="002D224E">
          <w:rPr>
            <w:noProof/>
            <w:webHidden/>
          </w:rPr>
          <w:fldChar w:fldCharType="begin"/>
        </w:r>
        <w:r w:rsidR="002D224E">
          <w:rPr>
            <w:noProof/>
            <w:webHidden/>
          </w:rPr>
          <w:instrText xml:space="preserve"> PAGEREF _Toc147354082 \h </w:instrText>
        </w:r>
        <w:r w:rsidR="002D224E">
          <w:rPr>
            <w:noProof/>
            <w:webHidden/>
          </w:rPr>
        </w:r>
        <w:r w:rsidR="002D224E">
          <w:rPr>
            <w:noProof/>
            <w:webHidden/>
          </w:rPr>
          <w:fldChar w:fldCharType="separate"/>
        </w:r>
        <w:r w:rsidR="002D224E">
          <w:rPr>
            <w:noProof/>
            <w:webHidden/>
          </w:rPr>
          <w:t>21</w:t>
        </w:r>
        <w:r w:rsidR="002D224E">
          <w:rPr>
            <w:noProof/>
            <w:webHidden/>
          </w:rPr>
          <w:fldChar w:fldCharType="end"/>
        </w:r>
      </w:hyperlink>
    </w:p>
    <w:p w14:paraId="1A5ABB66" w14:textId="2725DCB3" w:rsidR="0086412C" w:rsidRDefault="00D96812" w:rsidP="00822FF1">
      <w:pPr>
        <w:spacing w:line="360" w:lineRule="auto"/>
        <w:rPr>
          <w:rFonts w:ascii="Times New Roman" w:hAnsi="Times New Roman" w:cs="Times New Roman"/>
        </w:rPr>
      </w:pPr>
      <w:r>
        <w:rPr>
          <w:rFonts w:ascii="Times New Roman" w:hAnsi="Times New Roman" w:cs="Times New Roman"/>
        </w:rPr>
        <w:fldChar w:fldCharType="end"/>
      </w:r>
    </w:p>
    <w:p w14:paraId="47E716EA" w14:textId="6004458F" w:rsidR="0086412C" w:rsidRPr="00005D3D" w:rsidRDefault="00005D3D" w:rsidP="00822FF1">
      <w:pPr>
        <w:pStyle w:val="Heading1"/>
        <w:spacing w:line="360" w:lineRule="auto"/>
        <w:rPr>
          <w:rFonts w:ascii="Times New Roman" w:hAnsi="Times New Roman" w:cs="Times New Roman"/>
        </w:rPr>
      </w:pPr>
      <w:r w:rsidRPr="00005D3D">
        <w:rPr>
          <w:rFonts w:ascii="Times New Roman" w:hAnsi="Times New Roman" w:cs="Times New Roman"/>
        </w:rPr>
        <w:t>LIST OF TABLES</w:t>
      </w:r>
    </w:p>
    <w:p w14:paraId="08CA627F" w14:textId="387D1E5E" w:rsidR="00005D3D" w:rsidRDefault="00005D3D"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47354686" w:history="1">
        <w:r w:rsidRPr="003F72DE">
          <w:rPr>
            <w:rStyle w:val="Hyperlink"/>
            <w:rFonts w:cs="Times New Roman"/>
            <w:noProof/>
          </w:rPr>
          <w:t>Figure 1: Prototype Feature Diagram</w:t>
        </w:r>
        <w:r>
          <w:rPr>
            <w:noProof/>
            <w:webHidden/>
          </w:rPr>
          <w:tab/>
        </w:r>
        <w:r>
          <w:rPr>
            <w:noProof/>
            <w:webHidden/>
          </w:rPr>
          <w:fldChar w:fldCharType="begin"/>
        </w:r>
        <w:r>
          <w:rPr>
            <w:noProof/>
            <w:webHidden/>
          </w:rPr>
          <w:instrText xml:space="preserve"> PAGEREF _Toc147354686 \h </w:instrText>
        </w:r>
        <w:r>
          <w:rPr>
            <w:noProof/>
            <w:webHidden/>
          </w:rPr>
        </w:r>
        <w:r>
          <w:rPr>
            <w:noProof/>
            <w:webHidden/>
          </w:rPr>
          <w:fldChar w:fldCharType="separate"/>
        </w:r>
        <w:r>
          <w:rPr>
            <w:noProof/>
            <w:webHidden/>
          </w:rPr>
          <w:t>17</w:t>
        </w:r>
        <w:r>
          <w:rPr>
            <w:noProof/>
            <w:webHidden/>
          </w:rPr>
          <w:fldChar w:fldCharType="end"/>
        </w:r>
      </w:hyperlink>
    </w:p>
    <w:p w14:paraId="573157C9" w14:textId="5D170A72" w:rsidR="00005D3D" w:rsidRDefault="00000000"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47354687" w:history="1">
        <w:r w:rsidR="00005D3D" w:rsidRPr="003F72DE">
          <w:rPr>
            <w:rStyle w:val="Hyperlink"/>
            <w:rFonts w:cs="Times New Roman"/>
            <w:noProof/>
          </w:rPr>
          <w:t>Figure 2: Gantt Chart</w:t>
        </w:r>
        <w:r w:rsidR="00005D3D">
          <w:rPr>
            <w:noProof/>
            <w:webHidden/>
          </w:rPr>
          <w:tab/>
        </w:r>
        <w:r w:rsidR="00005D3D">
          <w:rPr>
            <w:noProof/>
            <w:webHidden/>
          </w:rPr>
          <w:fldChar w:fldCharType="begin"/>
        </w:r>
        <w:r w:rsidR="00005D3D">
          <w:rPr>
            <w:noProof/>
            <w:webHidden/>
          </w:rPr>
          <w:instrText xml:space="preserve"> PAGEREF _Toc147354687 \h </w:instrText>
        </w:r>
        <w:r w:rsidR="00005D3D">
          <w:rPr>
            <w:noProof/>
            <w:webHidden/>
          </w:rPr>
        </w:r>
        <w:r w:rsidR="00005D3D">
          <w:rPr>
            <w:noProof/>
            <w:webHidden/>
          </w:rPr>
          <w:fldChar w:fldCharType="separate"/>
        </w:r>
        <w:r w:rsidR="00005D3D">
          <w:rPr>
            <w:noProof/>
            <w:webHidden/>
          </w:rPr>
          <w:t>19</w:t>
        </w:r>
        <w:r w:rsidR="00005D3D">
          <w:rPr>
            <w:noProof/>
            <w:webHidden/>
          </w:rPr>
          <w:fldChar w:fldCharType="end"/>
        </w:r>
      </w:hyperlink>
    </w:p>
    <w:p w14:paraId="1F1AB0AD" w14:textId="0E49E849" w:rsidR="0086412C" w:rsidRDefault="00005D3D" w:rsidP="00822FF1">
      <w:pPr>
        <w:pStyle w:val="Heading1"/>
        <w:spacing w:line="360" w:lineRule="auto"/>
        <w:rPr>
          <w:rFonts w:ascii="Times New Roman" w:hAnsi="Times New Roman" w:cs="Times New Roman"/>
        </w:rPr>
      </w:pPr>
      <w:r>
        <w:rPr>
          <w:rFonts w:ascii="Times New Roman" w:hAnsi="Times New Roman" w:cs="Times New Roman"/>
        </w:rPr>
        <w:fldChar w:fldCharType="end"/>
      </w:r>
      <w:r w:rsidR="00822FF1" w:rsidRPr="00005D3D">
        <w:rPr>
          <w:rFonts w:ascii="Times New Roman" w:hAnsi="Times New Roman" w:cs="Times New Roman"/>
        </w:rPr>
        <w:t xml:space="preserve">LIST OF </w:t>
      </w:r>
      <w:r w:rsidR="00822FF1">
        <w:rPr>
          <w:rFonts w:ascii="Times New Roman" w:hAnsi="Times New Roman" w:cs="Times New Roman"/>
        </w:rPr>
        <w:t>ABBREVIATIONS</w:t>
      </w:r>
    </w:p>
    <w:tbl>
      <w:tblPr>
        <w:tblStyle w:val="TableGrid"/>
        <w:tblW w:w="9485" w:type="dxa"/>
        <w:tblLook w:val="04A0" w:firstRow="1" w:lastRow="0" w:firstColumn="1" w:lastColumn="0" w:noHBand="0" w:noVBand="1"/>
      </w:tblPr>
      <w:tblGrid>
        <w:gridCol w:w="2824"/>
        <w:gridCol w:w="6661"/>
      </w:tblGrid>
      <w:tr w:rsidR="00DE3A73" w14:paraId="5B0B1B83" w14:textId="77777777" w:rsidTr="006F54D5">
        <w:trPr>
          <w:trHeight w:val="480"/>
        </w:trPr>
        <w:tc>
          <w:tcPr>
            <w:tcW w:w="2824" w:type="dxa"/>
          </w:tcPr>
          <w:p w14:paraId="271BDA74" w14:textId="5652E46F"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Acronym</w:t>
            </w:r>
          </w:p>
        </w:tc>
        <w:tc>
          <w:tcPr>
            <w:tcW w:w="6661" w:type="dxa"/>
          </w:tcPr>
          <w:p w14:paraId="72986296" w14:textId="4A0F4F4D"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 xml:space="preserve">Description </w:t>
            </w:r>
          </w:p>
        </w:tc>
      </w:tr>
      <w:tr w:rsidR="00822FF1" w14:paraId="34F30950" w14:textId="77777777" w:rsidTr="006F54D5">
        <w:trPr>
          <w:trHeight w:val="455"/>
        </w:trPr>
        <w:tc>
          <w:tcPr>
            <w:tcW w:w="2824" w:type="dxa"/>
          </w:tcPr>
          <w:p w14:paraId="542B56B7" w14:textId="598D552F"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CNNs</w:t>
            </w:r>
          </w:p>
        </w:tc>
        <w:tc>
          <w:tcPr>
            <w:tcW w:w="6661" w:type="dxa"/>
          </w:tcPr>
          <w:p w14:paraId="1DAA9A6D" w14:textId="45FBE57F" w:rsidR="00822FF1" w:rsidRPr="006F54D5" w:rsidRDefault="0064773E" w:rsidP="00822FF1">
            <w:pPr>
              <w:spacing w:line="360" w:lineRule="auto"/>
              <w:rPr>
                <w:rFonts w:ascii="Times New Roman" w:hAnsi="Times New Roman" w:cs="Times New Roman"/>
              </w:rPr>
            </w:pPr>
            <w:r w:rsidRPr="006F54D5">
              <w:rPr>
                <w:rFonts w:ascii="Times New Roman" w:hAnsi="Times New Roman" w:cs="Times New Roman"/>
              </w:rPr>
              <w:t>Convolutional Neural Networks</w:t>
            </w:r>
          </w:p>
        </w:tc>
      </w:tr>
      <w:tr w:rsidR="00C218C5" w14:paraId="3282D975" w14:textId="77777777" w:rsidTr="006F54D5">
        <w:trPr>
          <w:trHeight w:val="455"/>
        </w:trPr>
        <w:tc>
          <w:tcPr>
            <w:tcW w:w="2824" w:type="dxa"/>
          </w:tcPr>
          <w:p w14:paraId="5E9E2BD1" w14:textId="2F673B0A" w:rsidR="00C218C5" w:rsidRPr="00C218C5" w:rsidRDefault="00C218C5" w:rsidP="006F54D5">
            <w:pPr>
              <w:spacing w:line="360" w:lineRule="auto"/>
              <w:jc w:val="center"/>
              <w:rPr>
                <w:rFonts w:ascii="Times New Roman" w:hAnsi="Times New Roman" w:cs="Times New Roman"/>
              </w:rPr>
            </w:pPr>
            <w:r w:rsidRPr="00C218C5">
              <w:rPr>
                <w:rFonts w:ascii="Times New Roman" w:hAnsi="Times New Roman" w:cs="Times New Roman"/>
              </w:rPr>
              <w:t>SVMs</w:t>
            </w:r>
          </w:p>
        </w:tc>
        <w:tc>
          <w:tcPr>
            <w:tcW w:w="6661" w:type="dxa"/>
          </w:tcPr>
          <w:p w14:paraId="7503EC08" w14:textId="60DD1C5E" w:rsidR="00C218C5" w:rsidRPr="00C218C5" w:rsidRDefault="00C218C5" w:rsidP="00822FF1">
            <w:pPr>
              <w:spacing w:line="360" w:lineRule="auto"/>
              <w:rPr>
                <w:rFonts w:ascii="Times New Roman" w:hAnsi="Times New Roman" w:cs="Times New Roman"/>
              </w:rPr>
            </w:pPr>
            <w:r w:rsidRPr="00C218C5">
              <w:rPr>
                <w:rFonts w:ascii="Times New Roman" w:hAnsi="Times New Roman" w:cs="Times New Roman"/>
                <w:color w:val="000000" w:themeColor="text1"/>
                <w:shd w:val="clear" w:color="auto" w:fill="FFFFFF"/>
              </w:rPr>
              <w:t>Support Vector Machines</w:t>
            </w:r>
          </w:p>
        </w:tc>
      </w:tr>
      <w:tr w:rsidR="00822FF1" w14:paraId="7A5F817E" w14:textId="77777777" w:rsidTr="006F54D5">
        <w:trPr>
          <w:trHeight w:val="442"/>
        </w:trPr>
        <w:tc>
          <w:tcPr>
            <w:tcW w:w="2824" w:type="dxa"/>
          </w:tcPr>
          <w:p w14:paraId="6AB90100" w14:textId="2FB45FC2"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OOAD</w:t>
            </w:r>
          </w:p>
        </w:tc>
        <w:tc>
          <w:tcPr>
            <w:tcW w:w="6661" w:type="dxa"/>
          </w:tcPr>
          <w:p w14:paraId="56684D04" w14:textId="09D90342"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bject Oriented Analysis and Design</w:t>
            </w:r>
          </w:p>
        </w:tc>
      </w:tr>
      <w:tr w:rsidR="00822FF1" w14:paraId="31D57A52" w14:textId="77777777" w:rsidTr="006F54D5">
        <w:trPr>
          <w:trHeight w:val="442"/>
        </w:trPr>
        <w:tc>
          <w:tcPr>
            <w:tcW w:w="2824" w:type="dxa"/>
          </w:tcPr>
          <w:p w14:paraId="3CF7C652" w14:textId="7DFDF6CC" w:rsidR="00822FF1" w:rsidRPr="006F54D5" w:rsidRDefault="008E4461" w:rsidP="006F54D5">
            <w:pPr>
              <w:spacing w:line="360" w:lineRule="auto"/>
              <w:jc w:val="center"/>
              <w:rPr>
                <w:rFonts w:ascii="Times New Roman" w:hAnsi="Times New Roman" w:cs="Times New Roman"/>
              </w:rPr>
            </w:pPr>
            <w:r w:rsidRPr="006F54D5">
              <w:rPr>
                <w:rFonts w:ascii="Times New Roman" w:hAnsi="Times New Roman" w:cs="Times New Roman"/>
              </w:rPr>
              <w:t>OS</w:t>
            </w:r>
          </w:p>
        </w:tc>
        <w:tc>
          <w:tcPr>
            <w:tcW w:w="6661" w:type="dxa"/>
          </w:tcPr>
          <w:p w14:paraId="088001E6" w14:textId="57A5E7E3"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perating System</w:t>
            </w:r>
          </w:p>
        </w:tc>
      </w:tr>
    </w:tbl>
    <w:p w14:paraId="4B397B24" w14:textId="77777777" w:rsidR="0086412C" w:rsidRPr="001F398A" w:rsidRDefault="0086412C" w:rsidP="0086412C">
      <w:pPr>
        <w:spacing w:line="360" w:lineRule="auto"/>
      </w:pPr>
    </w:p>
    <w:p w14:paraId="7D13F884" w14:textId="03DF078D" w:rsidR="00BA6A2E" w:rsidRPr="000D2B12" w:rsidRDefault="00B329B3" w:rsidP="00B47323">
      <w:pPr>
        <w:pStyle w:val="Heading1"/>
        <w:spacing w:line="276" w:lineRule="auto"/>
        <w:rPr>
          <w:rFonts w:ascii="Times New Roman" w:hAnsi="Times New Roman" w:cs="Times New Roman"/>
          <w:b/>
          <w:bCs/>
          <w:color w:val="000000" w:themeColor="text1"/>
        </w:rPr>
      </w:pPr>
      <w:bookmarkStart w:id="1" w:name="_Toc147351974"/>
      <w:r w:rsidRPr="000D2B12">
        <w:rPr>
          <w:rFonts w:ascii="Times New Roman" w:hAnsi="Times New Roman" w:cs="Times New Roman"/>
          <w:b/>
          <w:bCs/>
          <w:color w:val="000000" w:themeColor="text1"/>
        </w:rPr>
        <w:lastRenderedPageBreak/>
        <w:t>CHAPTER 0</w:t>
      </w:r>
      <w:r w:rsidR="00BE011E" w:rsidRPr="000D2B12">
        <w:rPr>
          <w:rFonts w:ascii="Times New Roman" w:hAnsi="Times New Roman" w:cs="Times New Roman"/>
          <w:b/>
          <w:bCs/>
          <w:color w:val="000000" w:themeColor="text1"/>
        </w:rPr>
        <w:t>1</w:t>
      </w:r>
      <w:r w:rsidRPr="000D2B12">
        <w:rPr>
          <w:rFonts w:ascii="Times New Roman" w:hAnsi="Times New Roman" w:cs="Times New Roman"/>
          <w:b/>
          <w:bCs/>
          <w:color w:val="000000" w:themeColor="text1"/>
        </w:rPr>
        <w:t>:</w:t>
      </w:r>
      <w:r w:rsidR="00BA6A2E" w:rsidRPr="000D2B12">
        <w:rPr>
          <w:rFonts w:ascii="Times New Roman" w:hAnsi="Times New Roman" w:cs="Times New Roman"/>
          <w:b/>
          <w:bCs/>
          <w:color w:val="000000" w:themeColor="text1"/>
        </w:rPr>
        <w:t xml:space="preserve"> PROBLEM</w:t>
      </w:r>
      <w:bookmarkEnd w:id="1"/>
    </w:p>
    <w:p w14:paraId="59B2BAB3" w14:textId="549461D7" w:rsidR="00BA6A2E" w:rsidRPr="000D2B12" w:rsidRDefault="00BA6A2E" w:rsidP="00BA6A2E">
      <w:pPr>
        <w:pStyle w:val="Heading2"/>
        <w:rPr>
          <w:rFonts w:ascii="Times New Roman" w:hAnsi="Times New Roman" w:cs="Times New Roman"/>
          <w:b/>
          <w:bCs/>
          <w:color w:val="000000" w:themeColor="text1"/>
          <w:sz w:val="28"/>
          <w:szCs w:val="28"/>
        </w:rPr>
      </w:pPr>
      <w:bookmarkStart w:id="2" w:name="_Toc147351975"/>
      <w:r w:rsidRPr="000D2B12">
        <w:rPr>
          <w:rFonts w:ascii="Times New Roman" w:hAnsi="Times New Roman" w:cs="Times New Roman"/>
          <w:b/>
          <w:bCs/>
          <w:color w:val="000000" w:themeColor="text1"/>
          <w:sz w:val="28"/>
          <w:szCs w:val="28"/>
        </w:rPr>
        <w:t>1.1Chapter Overview</w:t>
      </w:r>
      <w:bookmarkEnd w:id="2"/>
    </w:p>
    <w:p w14:paraId="5B7B5055" w14:textId="2D88AFF5" w:rsidR="009B6E2B" w:rsidRPr="009B6E2B" w:rsidRDefault="009B6E2B" w:rsidP="009B6E2B">
      <w:pPr>
        <w:pStyle w:val="Heading2"/>
        <w:spacing w:line="360" w:lineRule="auto"/>
        <w:rPr>
          <w:rFonts w:ascii="Times New Roman" w:eastAsia="Calibri" w:hAnsi="Times New Roman" w:cs="Times New Roman"/>
          <w:color w:val="auto"/>
          <w:sz w:val="22"/>
          <w:szCs w:val="22"/>
        </w:rPr>
      </w:pPr>
      <w:bookmarkStart w:id="3" w:name="_Toc144458220"/>
      <w:bookmarkStart w:id="4" w:name="_Toc144458256"/>
      <w:bookmarkStart w:id="5" w:name="_Toc144458412"/>
      <w:bookmarkStart w:id="6" w:name="_Toc144460291"/>
      <w:bookmarkStart w:id="7" w:name="_Toc144460314"/>
      <w:bookmarkStart w:id="8" w:name="_Toc146148944"/>
      <w:bookmarkStart w:id="9" w:name="_Toc147351976"/>
      <w:r w:rsidRPr="0052670E">
        <w:rPr>
          <w:rFonts w:ascii="Times New Roman" w:eastAsia="Calibri" w:hAnsi="Times New Roman" w:cs="Times New Roman"/>
          <w:color w:val="auto"/>
          <w:sz w:val="24"/>
          <w:szCs w:val="24"/>
        </w:rPr>
        <w:t xml:space="preserve">This </w:t>
      </w:r>
      <w:r w:rsidR="00FA05CF">
        <w:rPr>
          <w:rFonts w:ascii="Times New Roman" w:eastAsia="Calibri" w:hAnsi="Times New Roman" w:cs="Times New Roman"/>
          <w:color w:val="auto"/>
          <w:sz w:val="24"/>
          <w:szCs w:val="24"/>
        </w:rPr>
        <w:t xml:space="preserve">chapter </w:t>
      </w:r>
      <w:r w:rsidRPr="0052670E">
        <w:rPr>
          <w:rFonts w:ascii="Times New Roman" w:eastAsia="Calibri" w:hAnsi="Times New Roman" w:cs="Times New Roman"/>
          <w:color w:val="auto"/>
          <w:sz w:val="24"/>
          <w:szCs w:val="24"/>
        </w:rPr>
        <w:t>aims to give the reader</w:t>
      </w:r>
      <w:r w:rsidR="00A82DC4">
        <w:rPr>
          <w:rFonts w:ascii="Times New Roman" w:eastAsia="Calibri" w:hAnsi="Times New Roman" w:cs="Times New Roman"/>
          <w:color w:val="auto"/>
          <w:sz w:val="24"/>
          <w:szCs w:val="24"/>
        </w:rPr>
        <w:t xml:space="preserve"> an insight</w:t>
      </w:r>
      <w:r w:rsidRPr="0052670E">
        <w:rPr>
          <w:rFonts w:ascii="Times New Roman" w:eastAsia="Calibri" w:hAnsi="Times New Roman" w:cs="Times New Roman"/>
          <w:color w:val="auto"/>
          <w:sz w:val="24"/>
          <w:szCs w:val="24"/>
        </w:rPr>
        <w:t xml:space="preserve"> </w:t>
      </w:r>
      <w:r w:rsidR="00694C22">
        <w:rPr>
          <w:rFonts w:ascii="Times New Roman" w:eastAsia="Calibri" w:hAnsi="Times New Roman" w:cs="Times New Roman"/>
          <w:color w:val="auto"/>
          <w:sz w:val="24"/>
          <w:szCs w:val="24"/>
        </w:rPr>
        <w:t>into</w:t>
      </w:r>
      <w:r w:rsidR="000E69F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 xml:space="preserve">the problem that the author </w:t>
      </w:r>
      <w:r w:rsidR="000E69FB">
        <w:rPr>
          <w:rFonts w:ascii="Times New Roman" w:eastAsia="Calibri" w:hAnsi="Times New Roman" w:cs="Times New Roman"/>
          <w:color w:val="auto"/>
          <w:sz w:val="24"/>
          <w:szCs w:val="24"/>
        </w:rPr>
        <w:t xml:space="preserve">is going to solve through this </w:t>
      </w:r>
      <w:r w:rsidR="00FA05CF">
        <w:rPr>
          <w:rFonts w:ascii="Times New Roman" w:eastAsia="Calibri" w:hAnsi="Times New Roman" w:cs="Times New Roman"/>
          <w:color w:val="auto"/>
          <w:sz w:val="24"/>
          <w:szCs w:val="24"/>
        </w:rPr>
        <w:t>research</w:t>
      </w:r>
      <w:r w:rsidR="00FA05CF" w:rsidRPr="0052670E">
        <w:rPr>
          <w:rFonts w:ascii="Times New Roman" w:eastAsia="Calibri" w:hAnsi="Times New Roman" w:cs="Times New Roman"/>
          <w:color w:val="auto"/>
          <w:sz w:val="24"/>
          <w:szCs w:val="24"/>
        </w:rPr>
        <w:t xml:space="preserve"> and</w:t>
      </w:r>
      <w:r w:rsidRPr="0052670E">
        <w:rPr>
          <w:rFonts w:ascii="Times New Roman" w:eastAsia="Calibri" w:hAnsi="Times New Roman" w:cs="Times New Roman"/>
          <w:color w:val="auto"/>
          <w:sz w:val="24"/>
          <w:szCs w:val="24"/>
        </w:rPr>
        <w:t xml:space="preserve"> the gaps in the existing systems that have been proposed to solve this problem. The objectives and the scope of the research</w:t>
      </w:r>
      <w:r w:rsidR="00E72953">
        <w:rPr>
          <w:rFonts w:ascii="Times New Roman" w:eastAsia="Calibri" w:hAnsi="Times New Roman" w:cs="Times New Roman"/>
          <w:color w:val="auto"/>
          <w:sz w:val="24"/>
          <w:szCs w:val="24"/>
        </w:rPr>
        <w:t xml:space="preserve"> and t</w:t>
      </w:r>
      <w:r w:rsidRPr="0052670E">
        <w:rPr>
          <w:rFonts w:ascii="Times New Roman" w:eastAsia="Calibri" w:hAnsi="Times New Roman" w:cs="Times New Roman"/>
          <w:color w:val="auto"/>
          <w:sz w:val="24"/>
          <w:szCs w:val="24"/>
        </w:rPr>
        <w:t xml:space="preserve">he anticipated challenges in implementing the solution will also be outlined in this </w:t>
      </w:r>
      <w:r w:rsidR="00E72953">
        <w:rPr>
          <w:rFonts w:ascii="Times New Roman" w:eastAsia="Calibri" w:hAnsi="Times New Roman" w:cs="Times New Roman"/>
          <w:color w:val="auto"/>
          <w:sz w:val="24"/>
          <w:szCs w:val="24"/>
        </w:rPr>
        <w:t>chapter</w:t>
      </w:r>
      <w:r w:rsidRPr="00317ECD">
        <w:rPr>
          <w:rFonts w:ascii="Times New Roman" w:eastAsia="Calibri" w:hAnsi="Times New Roman" w:cs="Times New Roman"/>
          <w:color w:val="auto"/>
          <w:sz w:val="22"/>
          <w:szCs w:val="22"/>
        </w:rPr>
        <w:t>.</w:t>
      </w:r>
      <w:bookmarkEnd w:id="3"/>
      <w:bookmarkEnd w:id="4"/>
      <w:bookmarkEnd w:id="5"/>
      <w:bookmarkEnd w:id="6"/>
      <w:bookmarkEnd w:id="7"/>
      <w:bookmarkEnd w:id="8"/>
      <w:bookmarkEnd w:id="9"/>
    </w:p>
    <w:p w14:paraId="60E7DC8C" w14:textId="4842F592" w:rsidR="00862266"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0" w:name="_Toc144460289"/>
      <w:bookmarkStart w:id="11" w:name="_Toc147351977"/>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2</w:t>
      </w:r>
      <w:r w:rsidRPr="000D2B12">
        <w:rPr>
          <w:rFonts w:ascii="Times New Roman" w:hAnsi="Times New Roman" w:cs="Times New Roman"/>
          <w:b/>
          <w:bCs/>
          <w:color w:val="000000" w:themeColor="text1"/>
          <w:sz w:val="28"/>
          <w:szCs w:val="28"/>
        </w:rPr>
        <w:t xml:space="preserve"> </w:t>
      </w:r>
      <w:r w:rsidR="00862266" w:rsidRPr="000D2B12">
        <w:rPr>
          <w:rFonts w:ascii="Times New Roman" w:hAnsi="Times New Roman" w:cs="Times New Roman"/>
          <w:b/>
          <w:bCs/>
          <w:color w:val="000000" w:themeColor="text1"/>
          <w:sz w:val="28"/>
          <w:szCs w:val="28"/>
        </w:rPr>
        <w:t>Introduction</w:t>
      </w:r>
      <w:bookmarkEnd w:id="10"/>
      <w:bookmarkEnd w:id="11"/>
    </w:p>
    <w:p w14:paraId="25A2A311" w14:textId="4E9E07B5" w:rsidR="00C00D94" w:rsidRPr="00317ECD" w:rsidRDefault="00C00D94" w:rsidP="00C00D94">
      <w:pPr>
        <w:pStyle w:val="Heading2"/>
        <w:spacing w:line="360" w:lineRule="auto"/>
        <w:rPr>
          <w:rFonts w:ascii="Times New Roman" w:eastAsia="Calibri" w:hAnsi="Times New Roman" w:cs="Times New Roman"/>
          <w:color w:val="auto"/>
          <w:sz w:val="22"/>
          <w:szCs w:val="22"/>
        </w:rPr>
      </w:pPr>
      <w:bookmarkStart w:id="12" w:name="_Toc144458219"/>
      <w:bookmarkStart w:id="13" w:name="_Toc144458255"/>
      <w:bookmarkStart w:id="14" w:name="_Toc144458411"/>
      <w:bookmarkStart w:id="15" w:name="_Toc144460290"/>
      <w:bookmarkStart w:id="16" w:name="_Toc144460313"/>
      <w:bookmarkStart w:id="17" w:name="_Toc146148943"/>
      <w:bookmarkStart w:id="18" w:name="_Toc147351978"/>
      <w:r w:rsidRPr="0052670E">
        <w:rPr>
          <w:rFonts w:ascii="Times New Roman" w:eastAsia="Calibri" w:hAnsi="Times New Roman" w:cs="Times New Roman"/>
          <w:color w:val="auto"/>
          <w:sz w:val="24"/>
          <w:szCs w:val="24"/>
        </w:rPr>
        <w:t xml:space="preserve">Ayurveda holds a significant place as a traditional medical system in Sri Lanka. Ayurvedic medicine is used by many citizens of Sri Lankan. </w:t>
      </w:r>
      <w:r w:rsidR="00473BD1">
        <w:rPr>
          <w:rFonts w:ascii="Times New Roman" w:eastAsia="Calibri" w:hAnsi="Times New Roman" w:cs="Times New Roman"/>
          <w:color w:val="auto"/>
          <w:sz w:val="24"/>
          <w:szCs w:val="24"/>
        </w:rPr>
        <w:t>Natural ingredients like plants</w:t>
      </w:r>
      <w:r w:rsidR="000C5C9B">
        <w:rPr>
          <w:rFonts w:ascii="Times New Roman" w:eastAsia="Calibri" w:hAnsi="Times New Roman" w:cs="Times New Roman"/>
          <w:color w:val="auto"/>
          <w:sz w:val="24"/>
          <w:szCs w:val="24"/>
        </w:rPr>
        <w:t>, plant leaves, flowers</w:t>
      </w:r>
      <w:r w:rsidR="00473BD1">
        <w:rPr>
          <w:rFonts w:ascii="Times New Roman" w:eastAsia="Calibri" w:hAnsi="Times New Roman" w:cs="Times New Roman"/>
          <w:color w:val="auto"/>
          <w:sz w:val="24"/>
          <w:szCs w:val="24"/>
        </w:rPr>
        <w:t xml:space="preserve">, </w:t>
      </w:r>
      <w:r w:rsidR="000C5C9B">
        <w:rPr>
          <w:rFonts w:ascii="Times New Roman" w:eastAsia="Calibri" w:hAnsi="Times New Roman" w:cs="Times New Roman"/>
          <w:color w:val="auto"/>
          <w:sz w:val="24"/>
          <w:szCs w:val="24"/>
        </w:rPr>
        <w:t>roots, minerals</w:t>
      </w:r>
      <w:r w:rsidR="00473BD1">
        <w:rPr>
          <w:rFonts w:ascii="Times New Roman" w:eastAsia="Calibri" w:hAnsi="Times New Roman" w:cs="Times New Roman"/>
          <w:color w:val="auto"/>
          <w:sz w:val="24"/>
          <w:szCs w:val="24"/>
        </w:rPr>
        <w:t xml:space="preserve"> etc. are used in the preparation of Ayurvedic medicine.</w:t>
      </w:r>
      <w:r w:rsidR="000C5C9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Due to certain issue</w:t>
      </w:r>
      <w:r w:rsidR="000C0545" w:rsidRPr="0052670E">
        <w:rPr>
          <w:rFonts w:ascii="Times New Roman" w:eastAsia="Calibri" w:hAnsi="Times New Roman" w:cs="Times New Roman"/>
          <w:color w:val="auto"/>
          <w:sz w:val="24"/>
          <w:szCs w:val="24"/>
        </w:rPr>
        <w:t>s</w:t>
      </w:r>
      <w:r w:rsidRPr="0052670E">
        <w:rPr>
          <w:rFonts w:ascii="Times New Roman" w:eastAsia="Calibri" w:hAnsi="Times New Roman" w:cs="Times New Roman"/>
          <w:color w:val="auto"/>
          <w:sz w:val="24"/>
          <w:szCs w:val="24"/>
        </w:rPr>
        <w:t xml:space="preserve"> that have been identified in the process of preparing ayurvedic medicine, the author has identified an application to recognize ayurvedic medicinal plants would be beneficial in aiding the ayurvedic medical system in Sri</w:t>
      </w:r>
      <w:r w:rsidRPr="00317ECD">
        <w:rPr>
          <w:rFonts w:ascii="Times New Roman" w:eastAsia="Calibri" w:hAnsi="Times New Roman" w:cs="Times New Roman"/>
          <w:color w:val="auto"/>
          <w:sz w:val="22"/>
          <w:szCs w:val="22"/>
        </w:rPr>
        <w:t xml:space="preserve"> Lanka.</w:t>
      </w:r>
      <w:bookmarkEnd w:id="12"/>
      <w:bookmarkEnd w:id="13"/>
      <w:bookmarkEnd w:id="14"/>
      <w:bookmarkEnd w:id="15"/>
      <w:bookmarkEnd w:id="16"/>
      <w:bookmarkEnd w:id="17"/>
      <w:bookmarkEnd w:id="18"/>
    </w:p>
    <w:p w14:paraId="6A6FD221" w14:textId="1268EB9C" w:rsidR="00395B70"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9" w:name="_Toc147351979"/>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3</w:t>
      </w:r>
      <w:r w:rsidRPr="000D2B12">
        <w:rPr>
          <w:rFonts w:ascii="Times New Roman" w:hAnsi="Times New Roman" w:cs="Times New Roman"/>
          <w:b/>
          <w:bCs/>
          <w:color w:val="000000" w:themeColor="text1"/>
          <w:sz w:val="28"/>
          <w:szCs w:val="28"/>
        </w:rPr>
        <w:t xml:space="preserve"> </w:t>
      </w:r>
      <w:r w:rsidR="00C261DA" w:rsidRPr="000D2B12">
        <w:rPr>
          <w:rFonts w:ascii="Times New Roman" w:hAnsi="Times New Roman" w:cs="Times New Roman"/>
          <w:b/>
          <w:bCs/>
          <w:color w:val="000000" w:themeColor="text1"/>
          <w:sz w:val="28"/>
          <w:szCs w:val="28"/>
        </w:rPr>
        <w:t>Pro</w:t>
      </w:r>
      <w:r w:rsidR="00F32D45" w:rsidRPr="000D2B12">
        <w:rPr>
          <w:rFonts w:ascii="Times New Roman" w:hAnsi="Times New Roman" w:cs="Times New Roman"/>
          <w:b/>
          <w:bCs/>
          <w:color w:val="000000" w:themeColor="text1"/>
          <w:sz w:val="28"/>
          <w:szCs w:val="28"/>
        </w:rPr>
        <w:t>blem Domain</w:t>
      </w:r>
      <w:bookmarkEnd w:id="19"/>
    </w:p>
    <w:p w14:paraId="7E1EAB78" w14:textId="0E4751D3" w:rsidR="00351B97" w:rsidRPr="000D2B12" w:rsidRDefault="00FE70D0" w:rsidP="00037E9B">
      <w:pPr>
        <w:pStyle w:val="Heading3"/>
        <w:rPr>
          <w:rFonts w:ascii="Times New Roman" w:hAnsi="Times New Roman" w:cs="Times New Roman"/>
          <w:b/>
          <w:bCs/>
          <w:color w:val="000000" w:themeColor="text1"/>
        </w:rPr>
      </w:pPr>
      <w:bookmarkStart w:id="20" w:name="_Toc147351980"/>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1 </w:t>
      </w:r>
      <w:r w:rsidR="00BF6577" w:rsidRPr="000D2B12">
        <w:rPr>
          <w:rFonts w:ascii="Times New Roman" w:hAnsi="Times New Roman" w:cs="Times New Roman"/>
          <w:b/>
          <w:bCs/>
          <w:color w:val="000000" w:themeColor="text1"/>
        </w:rPr>
        <w:t>Ayurvedic Medicine in Sri Lanka</w:t>
      </w:r>
      <w:bookmarkEnd w:id="20"/>
    </w:p>
    <w:p w14:paraId="4DE44104" w14:textId="7F59777E" w:rsidR="00A53B10" w:rsidRPr="0052670E" w:rsidRDefault="00602BD1" w:rsidP="00F12053">
      <w:pPr>
        <w:spacing w:line="360" w:lineRule="auto"/>
        <w:rPr>
          <w:rFonts w:ascii="Times New Roman" w:hAnsi="Times New Roman" w:cs="Times New Roman"/>
          <w:sz w:val="24"/>
          <w:szCs w:val="24"/>
          <w:shd w:val="clear" w:color="auto" w:fill="F7F7F8"/>
        </w:rPr>
      </w:pPr>
      <w:r w:rsidRPr="0052670E">
        <w:rPr>
          <w:rFonts w:ascii="Times New Roman" w:hAnsi="Times New Roman" w:cs="Times New Roman"/>
          <w:sz w:val="24"/>
          <w:szCs w:val="24"/>
          <w:shd w:val="clear" w:color="auto" w:fill="F7F7F8"/>
        </w:rPr>
        <w:t>Ayurveda</w:t>
      </w:r>
      <w:r w:rsidR="002608E8" w:rsidRPr="0052670E">
        <w:rPr>
          <w:rFonts w:ascii="Times New Roman" w:hAnsi="Times New Roman" w:cs="Times New Roman"/>
          <w:sz w:val="24"/>
          <w:szCs w:val="24"/>
          <w:shd w:val="clear" w:color="auto" w:fill="F7F7F8"/>
        </w:rPr>
        <w:t xml:space="preserve">, originating in India, </w:t>
      </w:r>
      <w:r w:rsidRPr="0052670E">
        <w:rPr>
          <w:rFonts w:ascii="Times New Roman" w:hAnsi="Times New Roman" w:cs="Times New Roman"/>
          <w:sz w:val="24"/>
          <w:szCs w:val="24"/>
          <w:shd w:val="clear" w:color="auto" w:fill="F7F7F8"/>
        </w:rPr>
        <w:t>is a traditional system of medicine in Sri Lanka</w:t>
      </w:r>
      <w:r w:rsidR="008E041E" w:rsidRPr="0052670E">
        <w:rPr>
          <w:rFonts w:ascii="Times New Roman" w:hAnsi="Times New Roman" w:cs="Times New Roman"/>
          <w:sz w:val="24"/>
          <w:szCs w:val="24"/>
          <w:shd w:val="clear" w:color="auto" w:fill="F7F7F8"/>
        </w:rPr>
        <w:t>.</w:t>
      </w:r>
      <w:r w:rsidR="00031755" w:rsidRPr="0052670E">
        <w:rPr>
          <w:rFonts w:ascii="Times New Roman" w:hAnsi="Times New Roman" w:cs="Times New Roman"/>
          <w:sz w:val="24"/>
          <w:szCs w:val="24"/>
          <w:shd w:val="clear" w:color="auto" w:fill="F7F7F8"/>
        </w:rPr>
        <w:t xml:space="preserve"> </w:t>
      </w:r>
      <w:r w:rsidR="008D0F44" w:rsidRPr="0052670E">
        <w:rPr>
          <w:rFonts w:ascii="Times New Roman" w:hAnsi="Times New Roman" w:cs="Times New Roman"/>
          <w:sz w:val="24"/>
          <w:szCs w:val="24"/>
          <w:shd w:val="clear" w:color="auto" w:fill="F7F7F8"/>
        </w:rPr>
        <w:t>Ayurveda has been practiced in Sri Lanka for more than 3000 years</w:t>
      </w:r>
      <w:r w:rsidR="00C26005" w:rsidRPr="0052670E">
        <w:rPr>
          <w:rFonts w:ascii="Times New Roman" w:hAnsi="Times New Roman" w:cs="Times New Roman"/>
          <w:sz w:val="24"/>
          <w:szCs w:val="24"/>
        </w:rPr>
        <w:t>.</w:t>
      </w:r>
      <w:r w:rsidR="00D94DA9" w:rsidRPr="0052670E">
        <w:rPr>
          <w:rFonts w:ascii="Times New Roman" w:hAnsi="Times New Roman" w:cs="Times New Roman"/>
          <w:sz w:val="24"/>
          <w:szCs w:val="24"/>
        </w:rPr>
        <w:t xml:space="preserve"> </w:t>
      </w:r>
      <w:r w:rsidR="00C26005" w:rsidRPr="0052670E">
        <w:rPr>
          <w:rFonts w:ascii="Times New Roman" w:hAnsi="Times New Roman" w:cs="Times New Roman"/>
          <w:sz w:val="24"/>
          <w:szCs w:val="24"/>
        </w:rPr>
        <w:t>In Ayurveda various pa</w:t>
      </w:r>
      <w:r w:rsidR="004436B6" w:rsidRPr="0052670E">
        <w:rPr>
          <w:rFonts w:ascii="Times New Roman" w:hAnsi="Times New Roman" w:cs="Times New Roman"/>
          <w:sz w:val="24"/>
          <w:szCs w:val="24"/>
        </w:rPr>
        <w:t xml:space="preserve">rts of plants such as leaves, roots, fruits, </w:t>
      </w:r>
      <w:r w:rsidR="00BE3B35" w:rsidRPr="0052670E">
        <w:rPr>
          <w:rFonts w:ascii="Times New Roman" w:hAnsi="Times New Roman" w:cs="Times New Roman"/>
          <w:sz w:val="24"/>
          <w:szCs w:val="24"/>
        </w:rPr>
        <w:t>flowers,</w:t>
      </w:r>
      <w:r w:rsidR="00881F9F" w:rsidRPr="0052670E">
        <w:rPr>
          <w:rFonts w:ascii="Times New Roman" w:hAnsi="Times New Roman" w:cs="Times New Roman"/>
          <w:sz w:val="24"/>
          <w:szCs w:val="24"/>
        </w:rPr>
        <w:t xml:space="preserve"> and</w:t>
      </w:r>
      <w:r w:rsidR="004436B6" w:rsidRPr="0052670E">
        <w:rPr>
          <w:rFonts w:ascii="Times New Roman" w:hAnsi="Times New Roman" w:cs="Times New Roman"/>
          <w:sz w:val="24"/>
          <w:szCs w:val="24"/>
        </w:rPr>
        <w:t xml:space="preserve"> barks are used for the treatment of diseases.</w:t>
      </w:r>
      <w:r w:rsidR="00805454"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Among these,</w:t>
      </w:r>
      <w:r w:rsidR="004D4AD8"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leaves play a</w:t>
      </w:r>
      <w:r w:rsidR="00881F9F" w:rsidRPr="0052670E">
        <w:rPr>
          <w:rFonts w:ascii="Times New Roman" w:hAnsi="Times New Roman" w:cs="Times New Roman"/>
          <w:sz w:val="24"/>
          <w:szCs w:val="24"/>
        </w:rPr>
        <w:t xml:space="preserve"> significant</w:t>
      </w:r>
      <w:r w:rsidR="006B63B4" w:rsidRPr="0052670E">
        <w:rPr>
          <w:rFonts w:ascii="Times New Roman" w:hAnsi="Times New Roman" w:cs="Times New Roman"/>
          <w:sz w:val="24"/>
          <w:szCs w:val="24"/>
        </w:rPr>
        <w:t xml:space="preserve"> role </w:t>
      </w:r>
      <w:r w:rsidR="00881F9F" w:rsidRPr="0052670E">
        <w:rPr>
          <w:rFonts w:ascii="Times New Roman" w:hAnsi="Times New Roman" w:cs="Times New Roman"/>
          <w:sz w:val="24"/>
          <w:szCs w:val="24"/>
        </w:rPr>
        <w:t>in the formulation of ayurvedic</w:t>
      </w:r>
      <w:r w:rsidR="006B63B4" w:rsidRPr="0052670E">
        <w:rPr>
          <w:rFonts w:ascii="Times New Roman" w:hAnsi="Times New Roman" w:cs="Times New Roman"/>
          <w:sz w:val="24"/>
          <w:szCs w:val="24"/>
        </w:rPr>
        <w:t xml:space="preserve"> </w:t>
      </w:r>
      <w:r w:rsidR="00D567AA" w:rsidRPr="0052670E">
        <w:rPr>
          <w:rFonts w:ascii="Times New Roman" w:hAnsi="Times New Roman" w:cs="Times New Roman"/>
          <w:sz w:val="24"/>
          <w:szCs w:val="24"/>
        </w:rPr>
        <w:t>medicines.</w:t>
      </w:r>
      <w:r w:rsidR="00D567AA" w:rsidRPr="0052670E">
        <w:rPr>
          <w:rFonts w:ascii="Times New Roman" w:hAnsi="Times New Roman" w:cs="Times New Roman"/>
          <w:sz w:val="24"/>
          <w:szCs w:val="24"/>
          <w:shd w:val="clear" w:color="auto" w:fill="F7F7F8"/>
        </w:rPr>
        <w:t xml:space="preserve"> Plants</w:t>
      </w:r>
      <w:r w:rsidR="00787A09" w:rsidRPr="0052670E">
        <w:rPr>
          <w:rFonts w:ascii="Times New Roman" w:hAnsi="Times New Roman" w:cs="Times New Roman"/>
          <w:sz w:val="24"/>
          <w:szCs w:val="24"/>
          <w:shd w:val="clear" w:color="auto" w:fill="F7F7F8"/>
        </w:rPr>
        <w:t xml:space="preserve"> used in ayurvedic medicine are mostly collected from </w:t>
      </w:r>
      <w:r w:rsidR="00B9437D" w:rsidRPr="0052670E">
        <w:rPr>
          <w:rFonts w:ascii="Times New Roman" w:hAnsi="Times New Roman" w:cs="Times New Roman"/>
          <w:sz w:val="24"/>
          <w:szCs w:val="24"/>
          <w:shd w:val="clear" w:color="auto" w:fill="F7F7F8"/>
        </w:rPr>
        <w:t xml:space="preserve">forests and </w:t>
      </w:r>
      <w:r w:rsidR="00AE7C73" w:rsidRPr="0052670E">
        <w:rPr>
          <w:rFonts w:ascii="Times New Roman" w:hAnsi="Times New Roman" w:cs="Times New Roman"/>
          <w:sz w:val="24"/>
          <w:szCs w:val="24"/>
          <w:shd w:val="clear" w:color="auto" w:fill="F7F7F8"/>
        </w:rPr>
        <w:t>gardens</w:t>
      </w:r>
      <w:r w:rsidR="00D818C0" w:rsidRPr="0052670E">
        <w:rPr>
          <w:rFonts w:ascii="Times New Roman" w:hAnsi="Times New Roman" w:cs="Times New Roman"/>
          <w:sz w:val="24"/>
          <w:szCs w:val="24"/>
          <w:shd w:val="clear" w:color="auto" w:fill="F7F7F8"/>
        </w:rPr>
        <w:t>.</w:t>
      </w:r>
    </w:p>
    <w:p w14:paraId="177BBC27" w14:textId="46497F2C" w:rsidR="00D818C0" w:rsidRPr="00AE7CE8" w:rsidRDefault="003541E9" w:rsidP="00F12053">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To</w:t>
      </w:r>
      <w:r w:rsidR="00AE7C73" w:rsidRPr="00AE7CE8">
        <w:rPr>
          <w:rFonts w:ascii="Times New Roman" w:hAnsi="Times New Roman" w:cs="Times New Roman"/>
          <w:sz w:val="24"/>
          <w:szCs w:val="24"/>
          <w:shd w:val="clear" w:color="auto" w:fill="F7F7F8"/>
        </w:rPr>
        <w:t xml:space="preserve"> </w:t>
      </w:r>
      <w:r w:rsidR="00D818C0" w:rsidRPr="00AE7CE8">
        <w:rPr>
          <w:rFonts w:ascii="Times New Roman" w:hAnsi="Times New Roman" w:cs="Times New Roman"/>
          <w:sz w:val="24"/>
          <w:szCs w:val="24"/>
          <w:shd w:val="clear" w:color="auto" w:fill="F7F7F8"/>
        </w:rPr>
        <w:t>collect the correct plants needed for the preparation of the medicines</w:t>
      </w:r>
      <w:r w:rsidR="00DE0216" w:rsidRPr="00AE7CE8">
        <w:rPr>
          <w:rFonts w:ascii="Times New Roman" w:hAnsi="Times New Roman" w:cs="Times New Roman"/>
          <w:sz w:val="24"/>
          <w:szCs w:val="24"/>
          <w:shd w:val="clear" w:color="auto" w:fill="F7F7F8"/>
        </w:rPr>
        <w:t xml:space="preserve"> whi</w:t>
      </w:r>
      <w:r w:rsidR="00B638D8" w:rsidRPr="00AE7CE8">
        <w:rPr>
          <w:rFonts w:ascii="Times New Roman" w:hAnsi="Times New Roman" w:cs="Times New Roman"/>
          <w:sz w:val="24"/>
          <w:szCs w:val="24"/>
          <w:shd w:val="clear" w:color="auto" w:fill="F7F7F8"/>
        </w:rPr>
        <w:t>ch are</w:t>
      </w:r>
      <w:r w:rsidR="00D818C0" w:rsidRPr="00AE7CE8">
        <w:rPr>
          <w:rFonts w:ascii="Times New Roman" w:hAnsi="Times New Roman" w:cs="Times New Roman"/>
          <w:sz w:val="24"/>
          <w:szCs w:val="24"/>
          <w:shd w:val="clear" w:color="auto" w:fill="F7F7F8"/>
        </w:rPr>
        <w:t xml:space="preserve"> used to cure </w:t>
      </w:r>
      <w:r w:rsidR="00296E04" w:rsidRPr="00AE7CE8">
        <w:rPr>
          <w:rFonts w:ascii="Times New Roman" w:hAnsi="Times New Roman" w:cs="Times New Roman"/>
          <w:sz w:val="24"/>
          <w:szCs w:val="24"/>
          <w:shd w:val="clear" w:color="auto" w:fill="F7F7F8"/>
        </w:rPr>
        <w:t>diseases</w:t>
      </w:r>
      <w:r w:rsidR="00B638D8" w:rsidRPr="00AE7CE8">
        <w:rPr>
          <w:rFonts w:ascii="Times New Roman" w:hAnsi="Times New Roman" w:cs="Times New Roman"/>
          <w:sz w:val="24"/>
          <w:szCs w:val="24"/>
          <w:shd w:val="clear" w:color="auto" w:fill="F7F7F8"/>
        </w:rPr>
        <w:t>,</w:t>
      </w:r>
      <w:r w:rsidR="00D818C0" w:rsidRPr="00AE7CE8">
        <w:rPr>
          <w:rFonts w:ascii="Times New Roman" w:hAnsi="Times New Roman" w:cs="Times New Roman"/>
          <w:sz w:val="24"/>
          <w:szCs w:val="24"/>
          <w:shd w:val="clear" w:color="auto" w:fill="F7F7F8"/>
        </w:rPr>
        <w:t xml:space="preserve"> one should be able to accurately identify them but </w:t>
      </w:r>
      <w:r w:rsidR="001D7B17" w:rsidRPr="00AE7CE8">
        <w:rPr>
          <w:rFonts w:ascii="Times New Roman" w:hAnsi="Times New Roman" w:cs="Times New Roman"/>
          <w:sz w:val="24"/>
          <w:szCs w:val="24"/>
          <w:shd w:val="clear" w:color="auto" w:fill="F7F7F8"/>
        </w:rPr>
        <w:t xml:space="preserve">those who collect these plants are not properly trained for it. </w:t>
      </w:r>
      <w:r w:rsidR="00831250" w:rsidRPr="00AE7CE8">
        <w:rPr>
          <w:rFonts w:ascii="Times New Roman" w:hAnsi="Times New Roman" w:cs="Times New Roman"/>
          <w:sz w:val="24"/>
          <w:szCs w:val="24"/>
          <w:shd w:val="clear" w:color="auto" w:fill="F7F7F8"/>
        </w:rPr>
        <w:t xml:space="preserve">There is a risk of human error in this situation. </w:t>
      </w:r>
      <w:r w:rsidR="000257EE" w:rsidRPr="00AE7CE8">
        <w:rPr>
          <w:rFonts w:ascii="Times New Roman" w:hAnsi="Times New Roman" w:cs="Times New Roman"/>
          <w:sz w:val="24"/>
          <w:szCs w:val="24"/>
          <w:shd w:val="clear" w:color="auto" w:fill="F7F7F8"/>
        </w:rPr>
        <w:t xml:space="preserve">Incorrect plants used in the preparation of the medicine used for treatment of diseases can cause the medicine to be </w:t>
      </w:r>
      <w:r w:rsidR="003A1584" w:rsidRPr="00AE7CE8">
        <w:rPr>
          <w:rFonts w:ascii="Times New Roman" w:hAnsi="Times New Roman" w:cs="Times New Roman"/>
          <w:sz w:val="24"/>
          <w:szCs w:val="24"/>
          <w:shd w:val="clear" w:color="auto" w:fill="F7F7F8"/>
        </w:rPr>
        <w:t>ineffective.</w:t>
      </w:r>
      <w:r w:rsidR="000257EE" w:rsidRPr="00AE7CE8">
        <w:rPr>
          <w:rFonts w:ascii="Times New Roman" w:hAnsi="Times New Roman" w:cs="Times New Roman"/>
          <w:sz w:val="24"/>
          <w:szCs w:val="24"/>
          <w:shd w:val="clear" w:color="auto" w:fill="F7F7F8"/>
        </w:rPr>
        <w:t xml:space="preserve"> </w:t>
      </w:r>
      <w:r w:rsidR="009C39AA" w:rsidRPr="00AE7CE8">
        <w:rPr>
          <w:rFonts w:ascii="Times New Roman" w:hAnsi="Times New Roman" w:cs="Times New Roman"/>
          <w:sz w:val="24"/>
          <w:szCs w:val="24"/>
          <w:shd w:val="clear" w:color="auto" w:fill="F7F7F8"/>
        </w:rPr>
        <w:t xml:space="preserve">This might </w:t>
      </w:r>
      <w:r w:rsidR="00296E04" w:rsidRPr="00AE7CE8">
        <w:rPr>
          <w:rFonts w:ascii="Times New Roman" w:hAnsi="Times New Roman" w:cs="Times New Roman"/>
          <w:sz w:val="24"/>
          <w:szCs w:val="24"/>
          <w:shd w:val="clear" w:color="auto" w:fill="F7F7F8"/>
        </w:rPr>
        <w:t xml:space="preserve">also </w:t>
      </w:r>
      <w:r w:rsidR="009C39AA" w:rsidRPr="00AE7CE8">
        <w:rPr>
          <w:rFonts w:ascii="Times New Roman" w:hAnsi="Times New Roman" w:cs="Times New Roman"/>
          <w:sz w:val="24"/>
          <w:szCs w:val="24"/>
          <w:shd w:val="clear" w:color="auto" w:fill="F7F7F8"/>
        </w:rPr>
        <w:t>result in a decline of trust among individuals towards the principles of Ayurvedic healthcare.</w:t>
      </w:r>
    </w:p>
    <w:p w14:paraId="70E7EA9F" w14:textId="4EC01623" w:rsidR="00596CE9" w:rsidRPr="00AE7CE8" w:rsidRDefault="00596CE9" w:rsidP="00F12053">
      <w:pPr>
        <w:spacing w:line="360" w:lineRule="auto"/>
        <w:rPr>
          <w:rFonts w:ascii="Times New Roman" w:hAnsi="Times New Roman" w:cs="Times New Roman"/>
          <w:color w:val="404040" w:themeColor="text1" w:themeTint="BF"/>
          <w:sz w:val="24"/>
          <w:szCs w:val="24"/>
          <w:shd w:val="clear" w:color="auto" w:fill="F7F7F8"/>
        </w:rPr>
      </w:pPr>
      <w:r w:rsidRPr="00AE7CE8">
        <w:rPr>
          <w:rFonts w:ascii="Times New Roman" w:hAnsi="Times New Roman" w:cs="Times New Roman"/>
          <w:sz w:val="24"/>
          <w:szCs w:val="24"/>
          <w:shd w:val="clear" w:color="auto" w:fill="F7F7F8"/>
        </w:rPr>
        <w:t>Certain plants and herbs are at risk of disappearing because the forests they grow in are being destroyed</w:t>
      </w:r>
      <w:r w:rsidR="00AB1F8E" w:rsidRPr="00AE7CE8">
        <w:rPr>
          <w:rFonts w:ascii="Times New Roman" w:hAnsi="Times New Roman" w:cs="Times New Roman"/>
          <w:sz w:val="24"/>
          <w:szCs w:val="24"/>
          <w:shd w:val="clear" w:color="auto" w:fill="F7F7F8"/>
        </w:rPr>
        <w:t xml:space="preserve"> </w:t>
      </w:r>
      <w:r w:rsidR="009F719C" w:rsidRPr="00AE7CE8">
        <w:rPr>
          <w:rFonts w:ascii="Times New Roman" w:hAnsi="Times New Roman" w:cs="Times New Roman"/>
          <w:sz w:val="24"/>
          <w:szCs w:val="24"/>
          <w:shd w:val="clear" w:color="auto" w:fill="F7F7F8"/>
        </w:rPr>
        <w:t>(</w:t>
      </w:r>
      <w:proofErr w:type="spellStart"/>
      <w:r w:rsidR="009F719C" w:rsidRPr="00AE7CE8">
        <w:rPr>
          <w:rFonts w:ascii="Times New Roman" w:hAnsi="Times New Roman" w:cs="Times New Roman"/>
          <w:sz w:val="24"/>
          <w:szCs w:val="24"/>
          <w:shd w:val="clear" w:color="auto" w:fill="F7F7F8"/>
        </w:rPr>
        <w:t>Weragoda</w:t>
      </w:r>
      <w:proofErr w:type="spellEnd"/>
      <w:r w:rsidR="009F719C" w:rsidRPr="00AE7CE8">
        <w:rPr>
          <w:rFonts w:ascii="Times New Roman" w:hAnsi="Times New Roman" w:cs="Times New Roman"/>
          <w:sz w:val="24"/>
          <w:szCs w:val="24"/>
          <w:shd w:val="clear" w:color="auto" w:fill="F7F7F8"/>
        </w:rPr>
        <w:t xml:space="preserve">, 1980). </w:t>
      </w:r>
      <w:r w:rsidR="00112B45" w:rsidRPr="00AE7CE8">
        <w:rPr>
          <w:rFonts w:ascii="Times New Roman" w:hAnsi="Times New Roman" w:cs="Times New Roman"/>
          <w:sz w:val="24"/>
          <w:szCs w:val="24"/>
          <w:shd w:val="clear" w:color="auto" w:fill="F7F7F8"/>
        </w:rPr>
        <w:t xml:space="preserve"> Since individuals aren't familiar with these plants</w:t>
      </w:r>
      <w:r w:rsidR="008A3CB9" w:rsidRPr="00AE7CE8">
        <w:rPr>
          <w:rFonts w:ascii="Times New Roman" w:hAnsi="Times New Roman" w:cs="Times New Roman"/>
          <w:sz w:val="24"/>
          <w:szCs w:val="24"/>
          <w:shd w:val="clear" w:color="auto" w:fill="F7F7F8"/>
        </w:rPr>
        <w:t>, they might unintentionally remove them.</w:t>
      </w:r>
      <w:r w:rsidR="0097028B" w:rsidRPr="00AE7CE8">
        <w:rPr>
          <w:rFonts w:ascii="Times New Roman" w:hAnsi="Times New Roman" w:cs="Times New Roman"/>
          <w:sz w:val="24"/>
          <w:szCs w:val="24"/>
          <w:shd w:val="clear" w:color="auto" w:fill="F7F7F8"/>
        </w:rPr>
        <w:t xml:space="preserve"> If there was a method to easily identify these plants, it could contribute to their preservation</w:t>
      </w:r>
      <w:r w:rsidR="0097028B" w:rsidRPr="00AE7CE8">
        <w:rPr>
          <w:rFonts w:ascii="Times New Roman" w:hAnsi="Times New Roman" w:cs="Times New Roman"/>
          <w:color w:val="404040" w:themeColor="text1" w:themeTint="BF"/>
          <w:sz w:val="24"/>
          <w:szCs w:val="24"/>
          <w:shd w:val="clear" w:color="auto" w:fill="F7F7F8"/>
        </w:rPr>
        <w:t>.</w:t>
      </w:r>
    </w:p>
    <w:p w14:paraId="1BCB4C53" w14:textId="583D5C84" w:rsidR="00741A9E" w:rsidRPr="000D2B12" w:rsidRDefault="00FE70D0" w:rsidP="00037E9B">
      <w:pPr>
        <w:pStyle w:val="Heading3"/>
        <w:rPr>
          <w:rFonts w:ascii="Times New Roman" w:hAnsi="Times New Roman" w:cs="Times New Roman"/>
          <w:b/>
          <w:bCs/>
          <w:color w:val="000000" w:themeColor="text1"/>
        </w:rPr>
      </w:pPr>
      <w:bookmarkStart w:id="21" w:name="_Toc147351981"/>
      <w:r w:rsidRPr="000D2B12">
        <w:rPr>
          <w:rFonts w:ascii="Times New Roman" w:hAnsi="Times New Roman" w:cs="Times New Roman"/>
          <w:b/>
          <w:bCs/>
          <w:color w:val="000000" w:themeColor="text1"/>
        </w:rPr>
        <w:lastRenderedPageBreak/>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2 </w:t>
      </w:r>
      <w:r w:rsidR="00F104E5" w:rsidRPr="000D2B12">
        <w:rPr>
          <w:rFonts w:ascii="Times New Roman" w:hAnsi="Times New Roman" w:cs="Times New Roman"/>
          <w:b/>
          <w:bCs/>
          <w:color w:val="000000" w:themeColor="text1"/>
        </w:rPr>
        <w:t>Image Recognition</w:t>
      </w:r>
      <w:bookmarkEnd w:id="21"/>
      <w:r w:rsidR="00F104E5" w:rsidRPr="000D2B12">
        <w:rPr>
          <w:rFonts w:ascii="Times New Roman" w:hAnsi="Times New Roman" w:cs="Times New Roman"/>
          <w:b/>
          <w:bCs/>
          <w:color w:val="000000" w:themeColor="text1"/>
        </w:rPr>
        <w:t xml:space="preserve"> </w:t>
      </w:r>
    </w:p>
    <w:p w14:paraId="41A262E3" w14:textId="7891829D" w:rsidR="006967D2" w:rsidRPr="00AE7CE8" w:rsidRDefault="00B348C5"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Image recognition is a subset of </w:t>
      </w:r>
      <w:r w:rsidR="00127DAE" w:rsidRPr="00AE7CE8">
        <w:rPr>
          <w:rFonts w:ascii="Times New Roman" w:hAnsi="Times New Roman" w:cs="Times New Roman"/>
          <w:sz w:val="24"/>
          <w:szCs w:val="24"/>
          <w:shd w:val="clear" w:color="auto" w:fill="F7F7F8"/>
        </w:rPr>
        <w:t xml:space="preserve">computer </w:t>
      </w:r>
      <w:r w:rsidR="00174C50" w:rsidRPr="00AE7CE8">
        <w:rPr>
          <w:rFonts w:ascii="Times New Roman" w:hAnsi="Times New Roman" w:cs="Times New Roman"/>
          <w:sz w:val="24"/>
          <w:szCs w:val="24"/>
          <w:shd w:val="clear" w:color="auto" w:fill="F7F7F8"/>
        </w:rPr>
        <w:t>vision</w:t>
      </w:r>
      <w:r w:rsidRPr="00AE7CE8">
        <w:rPr>
          <w:rFonts w:ascii="Times New Roman" w:hAnsi="Times New Roman" w:cs="Times New Roman"/>
          <w:sz w:val="24"/>
          <w:szCs w:val="24"/>
          <w:shd w:val="clear" w:color="auto" w:fill="F7F7F8"/>
        </w:rPr>
        <w:t xml:space="preserve">, </w:t>
      </w:r>
      <w:r w:rsidR="00174C50" w:rsidRPr="00AE7CE8">
        <w:rPr>
          <w:rFonts w:ascii="Times New Roman" w:hAnsi="Times New Roman" w:cs="Times New Roman"/>
          <w:sz w:val="24"/>
          <w:szCs w:val="24"/>
          <w:shd w:val="clear" w:color="auto" w:fill="FFFFFF"/>
        </w:rPr>
        <w:t xml:space="preserve">computer vision involves utilizing computers to interpret digital images. A fundamental aspect of computer vision is image recognition, which aids in identifying and classifying components within images. </w:t>
      </w:r>
      <w:r w:rsidR="00D6750D" w:rsidRPr="00AE7CE8">
        <w:rPr>
          <w:rFonts w:ascii="Times New Roman" w:hAnsi="Times New Roman" w:cs="Times New Roman"/>
          <w:sz w:val="24"/>
          <w:szCs w:val="24"/>
          <w:shd w:val="clear" w:color="auto" w:fill="F7F7F8"/>
        </w:rPr>
        <w:t>Image</w:t>
      </w:r>
      <w:r w:rsidR="006C4576" w:rsidRPr="00AE7CE8">
        <w:rPr>
          <w:rFonts w:ascii="Times New Roman" w:hAnsi="Times New Roman" w:cs="Times New Roman"/>
          <w:sz w:val="24"/>
          <w:szCs w:val="24"/>
          <w:shd w:val="clear" w:color="auto" w:fill="F7F7F8"/>
        </w:rPr>
        <w:t xml:space="preserve"> recognition enables machines to recognize and identify objects, individuals, elements, and other factors within </w:t>
      </w:r>
      <w:r w:rsidR="008A0DED" w:rsidRPr="00AE7CE8">
        <w:rPr>
          <w:rFonts w:ascii="Times New Roman" w:hAnsi="Times New Roman" w:cs="Times New Roman"/>
          <w:sz w:val="24"/>
          <w:szCs w:val="24"/>
          <w:shd w:val="clear" w:color="auto" w:fill="F7F7F8"/>
        </w:rPr>
        <w:t>images. In image recognition</w:t>
      </w:r>
      <w:r w:rsidR="00026EC5" w:rsidRPr="00AE7CE8">
        <w:rPr>
          <w:rFonts w:ascii="Times New Roman" w:hAnsi="Times New Roman" w:cs="Times New Roman"/>
          <w:sz w:val="24"/>
          <w:szCs w:val="24"/>
          <w:shd w:val="clear" w:color="auto" w:fill="F7F7F8"/>
        </w:rPr>
        <w:t xml:space="preserve"> labelled</w:t>
      </w:r>
      <w:r w:rsidR="008A0DED" w:rsidRPr="00AE7CE8">
        <w:rPr>
          <w:rFonts w:ascii="Times New Roman" w:hAnsi="Times New Roman" w:cs="Times New Roman"/>
          <w:sz w:val="24"/>
          <w:szCs w:val="24"/>
          <w:shd w:val="clear" w:color="auto" w:fill="F7F7F8"/>
        </w:rPr>
        <w:t xml:space="preserve"> images</w:t>
      </w:r>
      <w:r w:rsidR="00026EC5" w:rsidRPr="00AE7CE8">
        <w:rPr>
          <w:rFonts w:ascii="Times New Roman" w:hAnsi="Times New Roman" w:cs="Times New Roman"/>
          <w:sz w:val="24"/>
          <w:szCs w:val="24"/>
          <w:shd w:val="clear" w:color="auto" w:fill="F7F7F8"/>
        </w:rPr>
        <w:t xml:space="preserve"> can </w:t>
      </w:r>
      <w:r w:rsidR="00776279" w:rsidRPr="00AE7CE8">
        <w:rPr>
          <w:rFonts w:ascii="Times New Roman" w:hAnsi="Times New Roman" w:cs="Times New Roman"/>
          <w:sz w:val="24"/>
          <w:szCs w:val="24"/>
          <w:shd w:val="clear" w:color="auto" w:fill="F7F7F8"/>
        </w:rPr>
        <w:t>be trained</w:t>
      </w:r>
      <w:r w:rsidR="00026EC5" w:rsidRPr="00AE7CE8">
        <w:rPr>
          <w:rFonts w:ascii="Times New Roman" w:hAnsi="Times New Roman" w:cs="Times New Roman"/>
          <w:sz w:val="24"/>
          <w:szCs w:val="24"/>
          <w:shd w:val="clear" w:color="auto" w:fill="F7F7F8"/>
        </w:rPr>
        <w:t xml:space="preserve"> using a machine learning model</w:t>
      </w:r>
      <w:r w:rsidR="001B6C55" w:rsidRPr="00AE7CE8">
        <w:rPr>
          <w:rFonts w:ascii="Times New Roman" w:hAnsi="Times New Roman" w:cs="Times New Roman"/>
          <w:sz w:val="24"/>
          <w:szCs w:val="24"/>
          <w:shd w:val="clear" w:color="auto" w:fill="F7F7F8"/>
        </w:rPr>
        <w:t xml:space="preserve">, once model is trained </w:t>
      </w:r>
      <w:r w:rsidR="001822CA" w:rsidRPr="00AE7CE8">
        <w:rPr>
          <w:rFonts w:ascii="Times New Roman" w:hAnsi="Times New Roman" w:cs="Times New Roman"/>
          <w:sz w:val="24"/>
          <w:szCs w:val="24"/>
          <w:shd w:val="clear" w:color="auto" w:fill="F7F7F8"/>
        </w:rPr>
        <w:t xml:space="preserve">it can be used to predict </w:t>
      </w:r>
      <w:r w:rsidR="00630575" w:rsidRPr="00AE7CE8">
        <w:rPr>
          <w:rFonts w:ascii="Times New Roman" w:hAnsi="Times New Roman" w:cs="Times New Roman"/>
          <w:sz w:val="24"/>
          <w:szCs w:val="24"/>
          <w:shd w:val="clear" w:color="auto" w:fill="F7F7F8"/>
        </w:rPr>
        <w:t xml:space="preserve">the class of </w:t>
      </w:r>
      <w:r w:rsidR="00776279" w:rsidRPr="00AE7CE8">
        <w:rPr>
          <w:rFonts w:ascii="Times New Roman" w:hAnsi="Times New Roman" w:cs="Times New Roman"/>
          <w:sz w:val="24"/>
          <w:szCs w:val="24"/>
          <w:shd w:val="clear" w:color="auto" w:fill="F7F7F8"/>
        </w:rPr>
        <w:t>previously</w:t>
      </w:r>
      <w:r w:rsidR="002022F1" w:rsidRPr="00AE7CE8">
        <w:rPr>
          <w:rFonts w:ascii="Times New Roman" w:hAnsi="Times New Roman" w:cs="Times New Roman"/>
          <w:sz w:val="24"/>
          <w:szCs w:val="24"/>
          <w:shd w:val="clear" w:color="auto" w:fill="F7F7F8"/>
        </w:rPr>
        <w:t xml:space="preserve"> unseen images.</w:t>
      </w:r>
      <w:r w:rsidR="001B6C55" w:rsidRPr="00AE7CE8">
        <w:rPr>
          <w:rFonts w:ascii="Times New Roman" w:hAnsi="Times New Roman" w:cs="Times New Roman"/>
          <w:sz w:val="24"/>
          <w:szCs w:val="24"/>
          <w:shd w:val="clear" w:color="auto" w:fill="F7F7F8"/>
        </w:rPr>
        <w:t xml:space="preserve"> </w:t>
      </w:r>
      <w:r w:rsidR="00B0670E" w:rsidRPr="00AE7CE8">
        <w:rPr>
          <w:rFonts w:ascii="Times New Roman" w:hAnsi="Times New Roman" w:cs="Times New Roman"/>
          <w:sz w:val="24"/>
          <w:szCs w:val="24"/>
          <w:shd w:val="clear" w:color="auto" w:fill="F7F7F8"/>
        </w:rPr>
        <w:t>Image</w:t>
      </w:r>
      <w:r w:rsidR="009E3F5F" w:rsidRPr="00AE7CE8">
        <w:rPr>
          <w:rFonts w:ascii="Times New Roman" w:hAnsi="Times New Roman" w:cs="Times New Roman"/>
          <w:sz w:val="24"/>
          <w:szCs w:val="24"/>
          <w:shd w:val="clear" w:color="auto" w:fill="F7F7F8"/>
        </w:rPr>
        <w:t xml:space="preserve"> </w:t>
      </w:r>
      <w:r w:rsidR="00FF0F1C" w:rsidRPr="00AE7CE8">
        <w:rPr>
          <w:rFonts w:ascii="Times New Roman" w:hAnsi="Times New Roman" w:cs="Times New Roman"/>
          <w:sz w:val="24"/>
          <w:szCs w:val="24"/>
          <w:shd w:val="clear" w:color="auto" w:fill="F7F7F8"/>
        </w:rPr>
        <w:t>recognition technology automatically extracts</w:t>
      </w:r>
      <w:r w:rsidR="00C9451D" w:rsidRPr="00AE7CE8">
        <w:rPr>
          <w:rFonts w:ascii="Times New Roman" w:hAnsi="Times New Roman" w:cs="Times New Roman"/>
          <w:sz w:val="24"/>
          <w:szCs w:val="24"/>
          <w:shd w:val="clear" w:color="auto" w:fill="F7F7F8"/>
        </w:rPr>
        <w:t xml:space="preserve"> features of the image</w:t>
      </w:r>
      <w:r w:rsidR="00FF0F1C" w:rsidRPr="00AE7CE8">
        <w:rPr>
          <w:rFonts w:ascii="Times New Roman" w:hAnsi="Times New Roman" w:cs="Times New Roman"/>
          <w:sz w:val="24"/>
          <w:szCs w:val="24"/>
          <w:shd w:val="clear" w:color="auto" w:fill="F7F7F8"/>
        </w:rPr>
        <w:t xml:space="preserve"> and </w:t>
      </w:r>
      <w:r w:rsidR="00B0670E" w:rsidRPr="00AE7CE8">
        <w:rPr>
          <w:rFonts w:ascii="Times New Roman" w:hAnsi="Times New Roman" w:cs="Times New Roman"/>
          <w:sz w:val="24"/>
          <w:szCs w:val="24"/>
          <w:shd w:val="clear" w:color="auto" w:fill="F7F7F8"/>
        </w:rPr>
        <w:t>performs image classification</w:t>
      </w:r>
      <w:r w:rsidR="00327994" w:rsidRPr="00AE7CE8">
        <w:rPr>
          <w:rFonts w:ascii="Times New Roman" w:hAnsi="Times New Roman" w:cs="Times New Roman"/>
          <w:sz w:val="24"/>
          <w:szCs w:val="24"/>
          <w:shd w:val="clear" w:color="auto" w:fill="F7F7F8"/>
        </w:rPr>
        <w:t xml:space="preserve"> </w:t>
      </w:r>
      <w:r w:rsidR="00EE5269" w:rsidRPr="00AE7CE8">
        <w:rPr>
          <w:rFonts w:ascii="Times New Roman" w:hAnsi="Times New Roman" w:cs="Times New Roman"/>
          <w:sz w:val="24"/>
          <w:szCs w:val="24"/>
          <w:shd w:val="clear" w:color="auto" w:fill="F7F7F8"/>
        </w:rPr>
        <w:t>(</w:t>
      </w:r>
      <w:proofErr w:type="spellStart"/>
      <w:r w:rsidR="00000000">
        <w:fldChar w:fldCharType="begin"/>
      </w:r>
      <w:r w:rsidR="00000000">
        <w:instrText>HYPERLINK "https://ieeexplore.ieee.org/author/37089736255"</w:instrText>
      </w:r>
      <w:r w:rsidR="00000000">
        <w:fldChar w:fldCharType="separate"/>
      </w:r>
      <w:r w:rsidR="00EE5269" w:rsidRPr="00AE7CE8">
        <w:rPr>
          <w:rStyle w:val="Hyperlink"/>
          <w:rFonts w:ascii="Times New Roman" w:hAnsi="Times New Roman" w:cs="Times New Roman"/>
          <w:color w:val="000000" w:themeColor="text1"/>
          <w:sz w:val="24"/>
          <w:szCs w:val="24"/>
          <w:shd w:val="clear" w:color="auto" w:fill="FFFFFF"/>
        </w:rPr>
        <w:t>Yinglong</w:t>
      </w:r>
      <w:proofErr w:type="spellEnd"/>
      <w:r w:rsidR="00000000">
        <w:rPr>
          <w:rStyle w:val="Hyperlink"/>
          <w:rFonts w:ascii="Times New Roman" w:hAnsi="Times New Roman" w:cs="Times New Roman"/>
          <w:color w:val="000000" w:themeColor="text1"/>
          <w:sz w:val="24"/>
          <w:szCs w:val="24"/>
          <w:shd w:val="clear" w:color="auto" w:fill="FFFFFF"/>
        </w:rPr>
        <w:fldChar w:fldCharType="end"/>
      </w:r>
      <w:r w:rsidR="00EE5269" w:rsidRPr="00AE7CE8">
        <w:rPr>
          <w:rFonts w:ascii="Times New Roman" w:hAnsi="Times New Roman" w:cs="Times New Roman"/>
          <w:sz w:val="24"/>
          <w:szCs w:val="24"/>
        </w:rPr>
        <w:t xml:space="preserve">, </w:t>
      </w:r>
      <w:r w:rsidR="00327994" w:rsidRPr="00AE7CE8">
        <w:rPr>
          <w:rFonts w:ascii="Times New Roman" w:hAnsi="Times New Roman" w:cs="Times New Roman"/>
          <w:sz w:val="24"/>
          <w:szCs w:val="24"/>
        </w:rPr>
        <w:t>2022).</w:t>
      </w:r>
      <w:r w:rsidR="00A57247" w:rsidRPr="00AE7CE8">
        <w:rPr>
          <w:rFonts w:ascii="Times New Roman" w:hAnsi="Times New Roman" w:cs="Times New Roman"/>
          <w:sz w:val="24"/>
          <w:szCs w:val="24"/>
        </w:rPr>
        <w:t xml:space="preserve"> </w:t>
      </w:r>
    </w:p>
    <w:p w14:paraId="0EAA8F8C" w14:textId="73535CE8" w:rsidR="006849E4" w:rsidRPr="00AE7CE8" w:rsidRDefault="00F62A95" w:rsidP="00022A50">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shd w:val="clear" w:color="auto" w:fill="FFFFFF"/>
        </w:rPr>
        <w:t xml:space="preserve">In </w:t>
      </w:r>
      <w:r w:rsidR="003D7057" w:rsidRPr="00AE7CE8">
        <w:rPr>
          <w:rFonts w:ascii="Times New Roman" w:hAnsi="Times New Roman" w:cs="Times New Roman"/>
          <w:color w:val="000000" w:themeColor="text1"/>
          <w:sz w:val="24"/>
          <w:szCs w:val="24"/>
          <w:shd w:val="clear" w:color="auto" w:fill="FFFFFF"/>
        </w:rPr>
        <w:t>recent</w:t>
      </w:r>
      <w:r w:rsidRPr="00AE7CE8">
        <w:rPr>
          <w:rFonts w:ascii="Times New Roman" w:hAnsi="Times New Roman" w:cs="Times New Roman"/>
          <w:color w:val="000000" w:themeColor="text1"/>
          <w:sz w:val="24"/>
          <w:szCs w:val="24"/>
          <w:shd w:val="clear" w:color="auto" w:fill="FFFFFF"/>
        </w:rPr>
        <w:t xml:space="preserve"> years rapid developments</w:t>
      </w:r>
      <w:r w:rsidR="003C2968" w:rsidRPr="00AE7CE8">
        <w:rPr>
          <w:rFonts w:ascii="Times New Roman" w:hAnsi="Times New Roman" w:cs="Times New Roman"/>
          <w:color w:val="000000" w:themeColor="text1"/>
          <w:sz w:val="24"/>
          <w:szCs w:val="24"/>
          <w:shd w:val="clear" w:color="auto" w:fill="FFFFFF"/>
        </w:rPr>
        <w:t xml:space="preserve"> </w:t>
      </w:r>
      <w:r w:rsidR="007537AC" w:rsidRPr="00AE7CE8">
        <w:rPr>
          <w:rFonts w:ascii="Times New Roman" w:hAnsi="Times New Roman" w:cs="Times New Roman"/>
          <w:color w:val="000000" w:themeColor="text1"/>
          <w:sz w:val="24"/>
          <w:szCs w:val="24"/>
          <w:shd w:val="clear" w:color="auto" w:fill="FFFFFF"/>
        </w:rPr>
        <w:t>have been</w:t>
      </w:r>
      <w:r w:rsidR="00093C9D" w:rsidRPr="00AE7CE8">
        <w:rPr>
          <w:rFonts w:ascii="Times New Roman" w:hAnsi="Times New Roman" w:cs="Times New Roman"/>
          <w:color w:val="000000" w:themeColor="text1"/>
          <w:sz w:val="24"/>
          <w:szCs w:val="24"/>
          <w:shd w:val="clear" w:color="auto" w:fill="FFFFFF"/>
        </w:rPr>
        <w:t xml:space="preserve"> made </w:t>
      </w:r>
      <w:r w:rsidR="003C2968" w:rsidRPr="00AE7CE8">
        <w:rPr>
          <w:rFonts w:ascii="Times New Roman" w:hAnsi="Times New Roman" w:cs="Times New Roman"/>
          <w:color w:val="000000" w:themeColor="text1"/>
          <w:sz w:val="24"/>
          <w:szCs w:val="24"/>
          <w:shd w:val="clear" w:color="auto" w:fill="FFFFFF"/>
        </w:rPr>
        <w:t>in image recognition technology.</w:t>
      </w:r>
      <w:r w:rsidR="00392531" w:rsidRPr="00AE7CE8">
        <w:rPr>
          <w:rFonts w:ascii="Times New Roman" w:hAnsi="Times New Roman" w:cs="Times New Roman"/>
          <w:color w:val="000000" w:themeColor="text1"/>
          <w:sz w:val="24"/>
          <w:szCs w:val="24"/>
          <w:shd w:val="clear" w:color="auto" w:fill="FFFFFF"/>
        </w:rPr>
        <w:t xml:space="preserve"> Among these </w:t>
      </w:r>
      <w:r w:rsidRPr="00AE7CE8">
        <w:rPr>
          <w:rFonts w:ascii="Times New Roman" w:hAnsi="Times New Roman" w:cs="Times New Roman"/>
          <w:color w:val="000000" w:themeColor="text1"/>
          <w:sz w:val="24"/>
          <w:szCs w:val="24"/>
          <w:shd w:val="clear" w:color="auto" w:fill="FFFFFF"/>
        </w:rPr>
        <w:t xml:space="preserve">the most </w:t>
      </w:r>
      <w:r w:rsidR="004A3C0F" w:rsidRPr="00AE7CE8">
        <w:rPr>
          <w:rFonts w:ascii="Times New Roman" w:hAnsi="Times New Roman" w:cs="Times New Roman"/>
          <w:color w:val="000000" w:themeColor="text1"/>
          <w:sz w:val="24"/>
          <w:szCs w:val="24"/>
          <w:shd w:val="clear" w:color="auto" w:fill="FFFFFF"/>
        </w:rPr>
        <w:t>popular</w:t>
      </w:r>
      <w:r w:rsidR="003D7057" w:rsidRPr="00AE7CE8">
        <w:rPr>
          <w:rFonts w:ascii="Times New Roman" w:hAnsi="Times New Roman" w:cs="Times New Roman"/>
          <w:color w:val="000000" w:themeColor="text1"/>
          <w:sz w:val="24"/>
          <w:szCs w:val="24"/>
          <w:shd w:val="clear" w:color="auto" w:fill="FFFFFF"/>
        </w:rPr>
        <w:t xml:space="preserve"> traditional </w:t>
      </w:r>
      <w:r w:rsidR="004A3C0F" w:rsidRPr="00AE7CE8">
        <w:rPr>
          <w:rFonts w:ascii="Times New Roman" w:hAnsi="Times New Roman" w:cs="Times New Roman"/>
          <w:color w:val="000000" w:themeColor="text1"/>
          <w:sz w:val="24"/>
          <w:szCs w:val="24"/>
          <w:shd w:val="clear" w:color="auto" w:fill="FFFFFF"/>
        </w:rPr>
        <w:t xml:space="preserve">machine learning models are </w:t>
      </w:r>
      <w:r w:rsidR="00875270" w:rsidRPr="00AE7CE8">
        <w:rPr>
          <w:rFonts w:ascii="Times New Roman" w:hAnsi="Times New Roman" w:cs="Times New Roman"/>
          <w:color w:val="000000" w:themeColor="text1"/>
          <w:sz w:val="24"/>
          <w:szCs w:val="24"/>
          <w:shd w:val="clear" w:color="auto" w:fill="FFFFFF"/>
        </w:rPr>
        <w:t>Support Vector Machines (SVMs)</w:t>
      </w:r>
      <w:r w:rsidR="002F04C9" w:rsidRPr="00AE7CE8">
        <w:rPr>
          <w:rFonts w:ascii="Times New Roman" w:hAnsi="Times New Roman" w:cs="Times New Roman"/>
          <w:color w:val="000000" w:themeColor="text1"/>
          <w:sz w:val="24"/>
          <w:szCs w:val="24"/>
          <w:shd w:val="clear" w:color="auto" w:fill="FFFFFF"/>
        </w:rPr>
        <w:t>,</w:t>
      </w:r>
      <w:r w:rsidR="00CA71E3" w:rsidRPr="00AE7CE8">
        <w:rPr>
          <w:rFonts w:ascii="Times New Roman" w:hAnsi="Times New Roman" w:cs="Times New Roman"/>
          <w:color w:val="000000" w:themeColor="text1"/>
          <w:sz w:val="24"/>
          <w:szCs w:val="24"/>
          <w:shd w:val="clear" w:color="auto" w:fill="FFFFFF"/>
        </w:rPr>
        <w:t xml:space="preserve"> a type of supervised machine learning algorithm that is used for classification and regression tasks</w:t>
      </w:r>
      <w:r w:rsidR="00E46181" w:rsidRPr="00AE7CE8">
        <w:rPr>
          <w:rFonts w:ascii="Times New Roman" w:hAnsi="Times New Roman" w:cs="Times New Roman"/>
          <w:color w:val="000000" w:themeColor="text1"/>
          <w:sz w:val="24"/>
          <w:szCs w:val="24"/>
          <w:shd w:val="clear" w:color="auto" w:fill="FFFFFF"/>
        </w:rPr>
        <w:t xml:space="preserve"> and </w:t>
      </w:r>
      <w:r w:rsidR="002F04C9" w:rsidRPr="00AE7CE8">
        <w:rPr>
          <w:rFonts w:ascii="Times New Roman" w:hAnsi="Times New Roman" w:cs="Times New Roman"/>
          <w:color w:val="000000" w:themeColor="text1"/>
          <w:sz w:val="24"/>
          <w:szCs w:val="24"/>
          <w:shd w:val="clear" w:color="auto" w:fill="FFFFFF"/>
        </w:rPr>
        <w:t>Bag of Features Models</w:t>
      </w:r>
      <w:r w:rsidR="008F1A0C"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a classification method that uses </w:t>
      </w:r>
      <w:r w:rsidR="00E46181" w:rsidRPr="00AE7CE8">
        <w:rPr>
          <w:rFonts w:ascii="Times New Roman" w:hAnsi="Times New Roman" w:cs="Times New Roman"/>
          <w:color w:val="000000" w:themeColor="text1"/>
          <w:sz w:val="24"/>
          <w:szCs w:val="24"/>
          <w:shd w:val="clear" w:color="auto" w:fill="FFFFFF"/>
        </w:rPr>
        <w:t>unordered</w:t>
      </w:r>
      <w:r w:rsidR="00FE1C41" w:rsidRPr="00AE7CE8">
        <w:rPr>
          <w:rFonts w:ascii="Times New Roman" w:hAnsi="Times New Roman" w:cs="Times New Roman"/>
          <w:color w:val="000000" w:themeColor="text1"/>
          <w:sz w:val="24"/>
          <w:szCs w:val="24"/>
          <w:shd w:val="clear" w:color="auto" w:fill="FFFFFF"/>
        </w:rPr>
        <w:t xml:space="preserve"> collection of image features</w:t>
      </w:r>
      <w:r w:rsidR="009C6DC6"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w:t>
      </w:r>
    </w:p>
    <w:p w14:paraId="00946F81" w14:textId="66AAF1EF" w:rsidR="00ED6095" w:rsidRPr="00AE7CE8" w:rsidRDefault="000F5214"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FFFFF"/>
        </w:rPr>
        <w:t>However,</w:t>
      </w:r>
      <w:r w:rsidR="00D91E2B" w:rsidRPr="00AE7CE8">
        <w:rPr>
          <w:rFonts w:ascii="Times New Roman" w:hAnsi="Times New Roman" w:cs="Times New Roman"/>
          <w:sz w:val="24"/>
          <w:szCs w:val="24"/>
          <w:shd w:val="clear" w:color="auto" w:fill="FFFFFF"/>
        </w:rPr>
        <w:t xml:space="preserve"> the latest advancement in the field of image recognition is deep learning</w:t>
      </w:r>
      <w:r w:rsidR="006835E5" w:rsidRPr="00AE7CE8">
        <w:rPr>
          <w:rFonts w:ascii="Times New Roman" w:hAnsi="Times New Roman" w:cs="Times New Roman"/>
          <w:sz w:val="24"/>
          <w:szCs w:val="24"/>
          <w:shd w:val="clear" w:color="auto" w:fill="FFFFFF"/>
        </w:rPr>
        <w:t>. I</w:t>
      </w:r>
      <w:r w:rsidR="00C5423A" w:rsidRPr="00AE7CE8">
        <w:rPr>
          <w:rFonts w:ascii="Times New Roman" w:hAnsi="Times New Roman" w:cs="Times New Roman"/>
          <w:sz w:val="24"/>
          <w:szCs w:val="24"/>
          <w:shd w:val="clear" w:color="auto" w:fill="FFFFFF"/>
        </w:rPr>
        <w:t>t</w:t>
      </w:r>
      <w:r w:rsidRPr="00AE7CE8">
        <w:rPr>
          <w:rFonts w:ascii="Times New Roman" w:hAnsi="Times New Roman" w:cs="Times New Roman"/>
          <w:sz w:val="24"/>
          <w:szCs w:val="24"/>
          <w:shd w:val="clear" w:color="auto" w:fill="FFFFFF"/>
        </w:rPr>
        <w:t xml:space="preserve"> has </w:t>
      </w:r>
      <w:r w:rsidR="00A85583" w:rsidRPr="00AE7CE8">
        <w:rPr>
          <w:rFonts w:ascii="Times New Roman" w:hAnsi="Times New Roman" w:cs="Times New Roman"/>
          <w:sz w:val="24"/>
          <w:szCs w:val="24"/>
          <w:shd w:val="clear" w:color="auto" w:fill="FFFFFF"/>
        </w:rPr>
        <w:t>introduc</w:t>
      </w:r>
      <w:r w:rsidR="00492FCA" w:rsidRPr="00AE7CE8">
        <w:rPr>
          <w:rFonts w:ascii="Times New Roman" w:hAnsi="Times New Roman" w:cs="Times New Roman"/>
          <w:sz w:val="24"/>
          <w:szCs w:val="24"/>
          <w:shd w:val="clear" w:color="auto" w:fill="FFFFFF"/>
        </w:rPr>
        <w:t>ed</w:t>
      </w:r>
      <w:r w:rsidR="00E85A81" w:rsidRPr="00AE7CE8">
        <w:rPr>
          <w:rFonts w:ascii="Times New Roman" w:hAnsi="Times New Roman" w:cs="Times New Roman"/>
          <w:sz w:val="24"/>
          <w:szCs w:val="24"/>
          <w:shd w:val="clear" w:color="auto" w:fill="FFFFFF"/>
        </w:rPr>
        <w:t xml:space="preserve"> more accurate and efficient models for image recognition.</w:t>
      </w:r>
      <w:r w:rsidR="00C14BAB" w:rsidRPr="00AE7CE8">
        <w:rPr>
          <w:rFonts w:ascii="Times New Roman" w:hAnsi="Times New Roman" w:cs="Times New Roman"/>
          <w:sz w:val="24"/>
          <w:szCs w:val="24"/>
        </w:rPr>
        <w:t xml:space="preserve"> In simple words</w:t>
      </w:r>
      <w:r w:rsidR="00D22C0F" w:rsidRPr="00AE7CE8">
        <w:rPr>
          <w:rFonts w:ascii="Times New Roman" w:hAnsi="Times New Roman" w:cs="Times New Roman"/>
          <w:sz w:val="24"/>
          <w:szCs w:val="24"/>
        </w:rPr>
        <w:t xml:space="preserve">, </w:t>
      </w:r>
      <w:r w:rsidR="00C14BAB" w:rsidRPr="00AE7CE8">
        <w:rPr>
          <w:rFonts w:ascii="Times New Roman" w:hAnsi="Times New Roman" w:cs="Times New Roman"/>
          <w:sz w:val="24"/>
          <w:szCs w:val="24"/>
        </w:rPr>
        <w:t xml:space="preserve">deep learning </w:t>
      </w:r>
      <w:r w:rsidR="00D22C0F" w:rsidRPr="00AE7CE8">
        <w:rPr>
          <w:rFonts w:ascii="Times New Roman" w:hAnsi="Times New Roman" w:cs="Times New Roman"/>
          <w:sz w:val="24"/>
          <w:szCs w:val="24"/>
        </w:rPr>
        <w:t xml:space="preserve">is a subset of machine </w:t>
      </w:r>
      <w:r w:rsidR="009F2097" w:rsidRPr="00AE7CE8">
        <w:rPr>
          <w:rFonts w:ascii="Times New Roman" w:hAnsi="Times New Roman" w:cs="Times New Roman"/>
          <w:sz w:val="24"/>
          <w:szCs w:val="24"/>
        </w:rPr>
        <w:t>learning</w:t>
      </w:r>
      <w:r w:rsidR="00C5750D" w:rsidRPr="00AE7CE8">
        <w:rPr>
          <w:rFonts w:ascii="Times New Roman" w:hAnsi="Times New Roman" w:cs="Times New Roman"/>
          <w:sz w:val="24"/>
          <w:szCs w:val="24"/>
        </w:rPr>
        <w:t xml:space="preserve"> that </w:t>
      </w:r>
      <w:r w:rsidR="003A24D1" w:rsidRPr="00AE7CE8">
        <w:rPr>
          <w:rFonts w:ascii="Times New Roman" w:hAnsi="Times New Roman" w:cs="Times New Roman"/>
          <w:sz w:val="24"/>
          <w:szCs w:val="24"/>
        </w:rPr>
        <w:t>mimics our brain</w:t>
      </w:r>
      <w:r w:rsidR="002E74EF" w:rsidRPr="00AE7CE8">
        <w:rPr>
          <w:rFonts w:ascii="Times New Roman" w:hAnsi="Times New Roman" w:cs="Times New Roman"/>
          <w:sz w:val="24"/>
          <w:szCs w:val="24"/>
        </w:rPr>
        <w:t xml:space="preserve">’s functioning </w:t>
      </w:r>
      <w:r w:rsidR="00931FEE" w:rsidRPr="00AE7CE8">
        <w:rPr>
          <w:rFonts w:ascii="Times New Roman" w:hAnsi="Times New Roman" w:cs="Times New Roman"/>
          <w:sz w:val="24"/>
          <w:szCs w:val="24"/>
        </w:rPr>
        <w:t xml:space="preserve">that enables systems to learn </w:t>
      </w:r>
      <w:r w:rsidR="00A4013D" w:rsidRPr="00AE7CE8">
        <w:rPr>
          <w:rFonts w:ascii="Times New Roman" w:hAnsi="Times New Roman" w:cs="Times New Roman"/>
          <w:sz w:val="24"/>
          <w:szCs w:val="24"/>
        </w:rPr>
        <w:t xml:space="preserve">without human </w:t>
      </w:r>
      <w:r w:rsidR="008E6A88" w:rsidRPr="00AE7CE8">
        <w:rPr>
          <w:rFonts w:ascii="Times New Roman" w:hAnsi="Times New Roman" w:cs="Times New Roman"/>
          <w:sz w:val="24"/>
          <w:szCs w:val="24"/>
        </w:rPr>
        <w:t>intervention. Convolutional</w:t>
      </w:r>
      <w:r w:rsidR="00D0000D" w:rsidRPr="00AE7CE8">
        <w:rPr>
          <w:rFonts w:ascii="Times New Roman" w:hAnsi="Times New Roman" w:cs="Times New Roman"/>
          <w:sz w:val="24"/>
          <w:szCs w:val="24"/>
        </w:rPr>
        <w:t xml:space="preserve"> Neural Networks and </w:t>
      </w:r>
      <w:r w:rsidR="005A0E23" w:rsidRPr="00AE7CE8">
        <w:rPr>
          <w:rFonts w:ascii="Times New Roman" w:hAnsi="Times New Roman" w:cs="Times New Roman"/>
          <w:sz w:val="24"/>
          <w:szCs w:val="24"/>
        </w:rPr>
        <w:t>transformer-based</w:t>
      </w:r>
      <w:r w:rsidR="00D0000D" w:rsidRPr="00AE7CE8">
        <w:rPr>
          <w:rFonts w:ascii="Times New Roman" w:hAnsi="Times New Roman" w:cs="Times New Roman"/>
          <w:sz w:val="24"/>
          <w:szCs w:val="24"/>
        </w:rPr>
        <w:t xml:space="preserve"> models </w:t>
      </w:r>
      <w:r w:rsidR="00257306" w:rsidRPr="00AE7CE8">
        <w:rPr>
          <w:rFonts w:ascii="Times New Roman" w:hAnsi="Times New Roman" w:cs="Times New Roman"/>
          <w:sz w:val="24"/>
          <w:szCs w:val="24"/>
        </w:rPr>
        <w:t>are two s</w:t>
      </w:r>
      <w:r w:rsidR="000B1B7F" w:rsidRPr="00AE7CE8">
        <w:rPr>
          <w:rFonts w:ascii="Times New Roman" w:hAnsi="Times New Roman" w:cs="Times New Roman"/>
          <w:sz w:val="24"/>
          <w:szCs w:val="24"/>
        </w:rPr>
        <w:t xml:space="preserve">ignificant </w:t>
      </w:r>
      <w:r w:rsidR="001446C4" w:rsidRPr="00AE7CE8">
        <w:rPr>
          <w:rFonts w:ascii="Times New Roman" w:hAnsi="Times New Roman" w:cs="Times New Roman"/>
          <w:sz w:val="24"/>
          <w:szCs w:val="24"/>
        </w:rPr>
        <w:t xml:space="preserve">deep learning algorithms </w:t>
      </w:r>
      <w:r w:rsidR="000B1B7F" w:rsidRPr="00AE7CE8">
        <w:rPr>
          <w:rFonts w:ascii="Times New Roman" w:hAnsi="Times New Roman" w:cs="Times New Roman"/>
          <w:sz w:val="24"/>
          <w:szCs w:val="24"/>
        </w:rPr>
        <w:t xml:space="preserve">that are used in recognizing </w:t>
      </w:r>
      <w:r w:rsidR="00D636C6" w:rsidRPr="00AE7CE8">
        <w:rPr>
          <w:rFonts w:ascii="Times New Roman" w:hAnsi="Times New Roman" w:cs="Times New Roman"/>
          <w:sz w:val="24"/>
          <w:szCs w:val="24"/>
        </w:rPr>
        <w:t>images. The</w:t>
      </w:r>
      <w:r w:rsidR="00B662A4" w:rsidRPr="00AE7CE8">
        <w:rPr>
          <w:rFonts w:ascii="Times New Roman" w:hAnsi="Times New Roman" w:cs="Times New Roman"/>
          <w:sz w:val="24"/>
          <w:szCs w:val="24"/>
        </w:rPr>
        <w:t xml:space="preserve"> key feature of CNNs </w:t>
      </w:r>
      <w:r w:rsidR="00CF5B97" w:rsidRPr="00AE7CE8">
        <w:rPr>
          <w:rFonts w:ascii="Times New Roman" w:hAnsi="Times New Roman" w:cs="Times New Roman"/>
          <w:sz w:val="24"/>
          <w:szCs w:val="24"/>
        </w:rPr>
        <w:t>is</w:t>
      </w:r>
      <w:r w:rsidR="00A64CB3" w:rsidRPr="00AE7CE8">
        <w:rPr>
          <w:rFonts w:ascii="Times New Roman" w:hAnsi="Times New Roman" w:cs="Times New Roman"/>
          <w:sz w:val="24"/>
          <w:szCs w:val="24"/>
        </w:rPr>
        <w:t xml:space="preserve"> </w:t>
      </w:r>
      <w:r w:rsidR="00B662A4" w:rsidRPr="00AE7CE8">
        <w:rPr>
          <w:rFonts w:ascii="Times New Roman" w:hAnsi="Times New Roman" w:cs="Times New Roman"/>
          <w:sz w:val="24"/>
          <w:szCs w:val="24"/>
        </w:rPr>
        <w:t xml:space="preserve">that they </w:t>
      </w:r>
      <w:r w:rsidR="00D767BD" w:rsidRPr="00AE7CE8">
        <w:rPr>
          <w:rFonts w:ascii="Times New Roman" w:hAnsi="Times New Roman" w:cs="Times New Roman"/>
          <w:sz w:val="24"/>
          <w:szCs w:val="24"/>
        </w:rPr>
        <w:t xml:space="preserve">do the feature extraction themselves </w:t>
      </w:r>
      <w:r w:rsidR="00D636C6" w:rsidRPr="00AE7CE8">
        <w:rPr>
          <w:rFonts w:ascii="Times New Roman" w:hAnsi="Times New Roman" w:cs="Times New Roman"/>
          <w:sz w:val="24"/>
          <w:szCs w:val="24"/>
        </w:rPr>
        <w:t xml:space="preserve">using convolutional layers </w:t>
      </w:r>
      <w:r w:rsidR="00D767BD" w:rsidRPr="00AE7CE8">
        <w:rPr>
          <w:rFonts w:ascii="Times New Roman" w:hAnsi="Times New Roman" w:cs="Times New Roman"/>
          <w:sz w:val="24"/>
          <w:szCs w:val="24"/>
        </w:rPr>
        <w:t xml:space="preserve">unlike traditional </w:t>
      </w:r>
      <w:r w:rsidR="00D636C6" w:rsidRPr="00AE7CE8">
        <w:rPr>
          <w:rFonts w:ascii="Times New Roman" w:hAnsi="Times New Roman" w:cs="Times New Roman"/>
          <w:sz w:val="24"/>
          <w:szCs w:val="24"/>
        </w:rPr>
        <w:t xml:space="preserve">machine learning models where features </w:t>
      </w:r>
      <w:r w:rsidR="00226E47" w:rsidRPr="00AE7CE8">
        <w:rPr>
          <w:rFonts w:ascii="Times New Roman" w:hAnsi="Times New Roman" w:cs="Times New Roman"/>
          <w:sz w:val="24"/>
          <w:szCs w:val="24"/>
        </w:rPr>
        <w:t>must</w:t>
      </w:r>
      <w:r w:rsidR="00D636C6" w:rsidRPr="00AE7CE8">
        <w:rPr>
          <w:rFonts w:ascii="Times New Roman" w:hAnsi="Times New Roman" w:cs="Times New Roman"/>
          <w:sz w:val="24"/>
          <w:szCs w:val="24"/>
        </w:rPr>
        <w:t xml:space="preserve"> be extracted manually.</w:t>
      </w:r>
      <w:r w:rsidR="00BA09CF" w:rsidRPr="00AE7CE8">
        <w:rPr>
          <w:rFonts w:ascii="Times New Roman" w:hAnsi="Times New Roman" w:cs="Times New Roman"/>
          <w:sz w:val="24"/>
          <w:szCs w:val="24"/>
        </w:rPr>
        <w:t xml:space="preserve"> </w:t>
      </w:r>
      <w:r w:rsidR="00FC37F9" w:rsidRPr="00AE7CE8">
        <w:rPr>
          <w:rFonts w:ascii="Times New Roman" w:hAnsi="Times New Roman" w:cs="Times New Roman"/>
          <w:sz w:val="24"/>
          <w:szCs w:val="24"/>
        </w:rPr>
        <w:t xml:space="preserve">The </w:t>
      </w:r>
      <w:r w:rsidR="00BA09CF" w:rsidRPr="00AE7CE8">
        <w:rPr>
          <w:rFonts w:ascii="Times New Roman" w:hAnsi="Times New Roman" w:cs="Times New Roman"/>
          <w:sz w:val="24"/>
          <w:szCs w:val="24"/>
        </w:rPr>
        <w:t xml:space="preserve">Transformer </w:t>
      </w:r>
      <w:r w:rsidR="00FC37F9" w:rsidRPr="00AE7CE8">
        <w:rPr>
          <w:rFonts w:ascii="Times New Roman" w:hAnsi="Times New Roman" w:cs="Times New Roman"/>
          <w:sz w:val="24"/>
          <w:szCs w:val="24"/>
        </w:rPr>
        <w:t>architecture</w:t>
      </w:r>
      <w:r w:rsidR="00BA09CF" w:rsidRPr="00AE7CE8">
        <w:rPr>
          <w:rFonts w:ascii="Times New Roman" w:hAnsi="Times New Roman" w:cs="Times New Roman"/>
          <w:sz w:val="24"/>
          <w:szCs w:val="24"/>
        </w:rPr>
        <w:t xml:space="preserve"> w</w:t>
      </w:r>
      <w:r w:rsidR="00FC37F9" w:rsidRPr="00AE7CE8">
        <w:rPr>
          <w:rFonts w:ascii="Times New Roman" w:hAnsi="Times New Roman" w:cs="Times New Roman"/>
          <w:sz w:val="24"/>
          <w:szCs w:val="24"/>
        </w:rPr>
        <w:t>as</w:t>
      </w:r>
      <w:r w:rsidR="00BA09CF" w:rsidRPr="00AE7CE8">
        <w:rPr>
          <w:rFonts w:ascii="Times New Roman" w:hAnsi="Times New Roman" w:cs="Times New Roman"/>
          <w:sz w:val="24"/>
          <w:szCs w:val="24"/>
        </w:rPr>
        <w:t xml:space="preserve"> </w:t>
      </w:r>
      <w:r w:rsidR="0042176A" w:rsidRPr="00AE7CE8">
        <w:rPr>
          <w:rFonts w:ascii="Times New Roman" w:hAnsi="Times New Roman" w:cs="Times New Roman"/>
          <w:sz w:val="24"/>
          <w:szCs w:val="24"/>
        </w:rPr>
        <w:t>first introduced in 2017</w:t>
      </w:r>
      <w:r w:rsidR="001D060A" w:rsidRPr="00AE7CE8">
        <w:rPr>
          <w:rFonts w:ascii="Times New Roman" w:hAnsi="Times New Roman" w:cs="Times New Roman"/>
          <w:sz w:val="24"/>
          <w:szCs w:val="24"/>
        </w:rPr>
        <w:t xml:space="preserve"> in the paper </w:t>
      </w:r>
      <w:r w:rsidR="00CF5B97" w:rsidRPr="00AE7CE8">
        <w:rPr>
          <w:rFonts w:ascii="Times New Roman" w:hAnsi="Times New Roman" w:cs="Times New Roman"/>
          <w:sz w:val="24"/>
          <w:szCs w:val="24"/>
        </w:rPr>
        <w:t>“Attention Is All You Need” (Vaswani, 2017).</w:t>
      </w:r>
    </w:p>
    <w:p w14:paraId="49A97095" w14:textId="07D6CCFB" w:rsidR="00261996" w:rsidRPr="000D2B12" w:rsidRDefault="00ED6095" w:rsidP="00037E9B">
      <w:pPr>
        <w:pStyle w:val="Heading3"/>
        <w:rPr>
          <w:rFonts w:ascii="Times New Roman" w:hAnsi="Times New Roman" w:cs="Times New Roman"/>
          <w:b/>
          <w:bCs/>
          <w:color w:val="000000" w:themeColor="text1"/>
        </w:rPr>
      </w:pPr>
      <w:bookmarkStart w:id="22" w:name="_Toc147351982"/>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3</w:t>
      </w:r>
      <w:r w:rsidR="00A874B8" w:rsidRPr="000D2B12">
        <w:rPr>
          <w:rFonts w:ascii="Times New Roman" w:hAnsi="Times New Roman" w:cs="Times New Roman"/>
          <w:b/>
          <w:bCs/>
          <w:color w:val="000000" w:themeColor="text1"/>
        </w:rPr>
        <w:t xml:space="preserve"> </w:t>
      </w:r>
      <w:r w:rsidR="00B67AE6" w:rsidRPr="000D2B12">
        <w:rPr>
          <w:rFonts w:ascii="Times New Roman" w:hAnsi="Times New Roman" w:cs="Times New Roman"/>
          <w:b/>
          <w:bCs/>
          <w:color w:val="000000" w:themeColor="text1"/>
        </w:rPr>
        <w:t>Plant recognition</w:t>
      </w:r>
      <w:bookmarkEnd w:id="22"/>
    </w:p>
    <w:p w14:paraId="49EC1038" w14:textId="3C730C3F" w:rsidR="00C332DE" w:rsidRPr="00AE7CE8" w:rsidRDefault="00B7795C"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Plant recognition involves training computer systems to </w:t>
      </w:r>
      <w:r w:rsidR="00F27077" w:rsidRPr="00AE7CE8">
        <w:rPr>
          <w:rFonts w:ascii="Times New Roman" w:hAnsi="Times New Roman" w:cs="Times New Roman"/>
          <w:sz w:val="24"/>
          <w:szCs w:val="24"/>
        </w:rPr>
        <w:t xml:space="preserve">automatically </w:t>
      </w:r>
      <w:r w:rsidRPr="00AE7CE8">
        <w:rPr>
          <w:rFonts w:ascii="Times New Roman" w:hAnsi="Times New Roman" w:cs="Times New Roman"/>
          <w:sz w:val="24"/>
          <w:szCs w:val="24"/>
        </w:rPr>
        <w:t>recognize</w:t>
      </w:r>
      <w:r w:rsidR="00F27077" w:rsidRPr="00AE7CE8">
        <w:rPr>
          <w:rFonts w:ascii="Times New Roman" w:hAnsi="Times New Roman" w:cs="Times New Roman"/>
          <w:sz w:val="24"/>
          <w:szCs w:val="24"/>
        </w:rPr>
        <w:t xml:space="preserve"> and classify</w:t>
      </w:r>
      <w:r w:rsidRPr="00AE7CE8">
        <w:rPr>
          <w:rFonts w:ascii="Times New Roman" w:hAnsi="Times New Roman" w:cs="Times New Roman"/>
          <w:sz w:val="24"/>
          <w:szCs w:val="24"/>
        </w:rPr>
        <w:t xml:space="preserve"> </w:t>
      </w:r>
      <w:r w:rsidR="00F12053" w:rsidRPr="00AE7CE8">
        <w:rPr>
          <w:rFonts w:ascii="Times New Roman" w:hAnsi="Times New Roman" w:cs="Times New Roman"/>
          <w:sz w:val="24"/>
          <w:szCs w:val="24"/>
        </w:rPr>
        <w:t>plants</w:t>
      </w:r>
      <w:r w:rsidR="00813CE0" w:rsidRPr="00AE7CE8">
        <w:rPr>
          <w:rFonts w:ascii="Times New Roman" w:hAnsi="Times New Roman" w:cs="Times New Roman"/>
          <w:sz w:val="24"/>
          <w:szCs w:val="24"/>
        </w:rPr>
        <w:t xml:space="preserve"> mostly using their leaves, flowers, fruits etc. </w:t>
      </w:r>
      <w:r w:rsidR="00F12053" w:rsidRPr="00AE7CE8">
        <w:rPr>
          <w:rFonts w:ascii="Times New Roman" w:hAnsi="Times New Roman" w:cs="Times New Roman"/>
          <w:sz w:val="24"/>
          <w:szCs w:val="24"/>
        </w:rPr>
        <w:t>Identifying</w:t>
      </w:r>
      <w:r w:rsidR="001204CE" w:rsidRPr="00AE7CE8">
        <w:rPr>
          <w:rFonts w:ascii="Times New Roman" w:hAnsi="Times New Roman" w:cs="Times New Roman"/>
          <w:sz w:val="24"/>
          <w:szCs w:val="24"/>
        </w:rPr>
        <w:t xml:space="preserve"> plants through image recognition </w:t>
      </w:r>
      <w:r w:rsidR="00D1495A" w:rsidRPr="00AE7CE8">
        <w:rPr>
          <w:rFonts w:ascii="Times New Roman" w:hAnsi="Times New Roman" w:cs="Times New Roman"/>
          <w:sz w:val="24"/>
          <w:szCs w:val="24"/>
        </w:rPr>
        <w:t>has been a</w:t>
      </w:r>
      <w:r w:rsidR="00E87F93" w:rsidRPr="00AE7CE8">
        <w:rPr>
          <w:rFonts w:ascii="Times New Roman" w:hAnsi="Times New Roman" w:cs="Times New Roman"/>
          <w:sz w:val="24"/>
          <w:szCs w:val="24"/>
        </w:rPr>
        <w:t>n</w:t>
      </w:r>
      <w:r w:rsidR="00D1495A" w:rsidRPr="00AE7CE8">
        <w:rPr>
          <w:rFonts w:ascii="Times New Roman" w:hAnsi="Times New Roman" w:cs="Times New Roman"/>
          <w:sz w:val="24"/>
          <w:szCs w:val="24"/>
        </w:rPr>
        <w:t xml:space="preserve"> </w:t>
      </w:r>
      <w:r w:rsidR="00E87F93" w:rsidRPr="00AE7CE8">
        <w:rPr>
          <w:rFonts w:ascii="Times New Roman" w:hAnsi="Times New Roman" w:cs="Times New Roman"/>
          <w:sz w:val="24"/>
          <w:szCs w:val="24"/>
        </w:rPr>
        <w:t>area</w:t>
      </w:r>
      <w:r w:rsidR="00D1495A" w:rsidRPr="00AE7CE8">
        <w:rPr>
          <w:rFonts w:ascii="Times New Roman" w:hAnsi="Times New Roman" w:cs="Times New Roman"/>
          <w:sz w:val="24"/>
          <w:szCs w:val="24"/>
        </w:rPr>
        <w:t xml:space="preserve"> of research for many </w:t>
      </w:r>
      <w:r w:rsidR="009C1AD4" w:rsidRPr="00AE7CE8">
        <w:rPr>
          <w:rFonts w:ascii="Times New Roman" w:hAnsi="Times New Roman" w:cs="Times New Roman"/>
          <w:sz w:val="24"/>
          <w:szCs w:val="24"/>
        </w:rPr>
        <w:t>years</w:t>
      </w:r>
      <w:r w:rsidR="004A32DE" w:rsidRPr="00AE7CE8">
        <w:rPr>
          <w:rFonts w:ascii="Times New Roman" w:hAnsi="Times New Roman" w:cs="Times New Roman"/>
          <w:sz w:val="24"/>
          <w:szCs w:val="24"/>
        </w:rPr>
        <w:t xml:space="preserve"> now</w:t>
      </w:r>
      <w:r w:rsidR="009C1AD4" w:rsidRPr="00AE7CE8">
        <w:rPr>
          <w:rFonts w:ascii="Times New Roman" w:hAnsi="Times New Roman" w:cs="Times New Roman"/>
          <w:sz w:val="24"/>
          <w:szCs w:val="24"/>
        </w:rPr>
        <w:t>. Often</w:t>
      </w:r>
      <w:r w:rsidR="00311C4F" w:rsidRPr="00AE7CE8">
        <w:rPr>
          <w:rFonts w:ascii="Times New Roman" w:hAnsi="Times New Roman" w:cs="Times New Roman"/>
          <w:sz w:val="24"/>
          <w:szCs w:val="24"/>
        </w:rPr>
        <w:t xml:space="preserve"> leaves have been used for the classification of plants</w:t>
      </w:r>
      <w:r w:rsidR="00D509C3" w:rsidRPr="00AE7CE8">
        <w:rPr>
          <w:rFonts w:ascii="Times New Roman" w:hAnsi="Times New Roman" w:cs="Times New Roman"/>
          <w:sz w:val="24"/>
          <w:szCs w:val="24"/>
        </w:rPr>
        <w:t>. A leaf can be characterized by its color, its texture, and its shape (</w:t>
      </w:r>
      <w:r w:rsidR="0088100A" w:rsidRPr="00AE7CE8">
        <w:rPr>
          <w:rFonts w:ascii="Times New Roman" w:hAnsi="Times New Roman" w:cs="Times New Roman"/>
          <w:sz w:val="24"/>
          <w:szCs w:val="24"/>
        </w:rPr>
        <w:t>Sharma and Gupta, 2015)</w:t>
      </w:r>
      <w:r w:rsidR="006B6474" w:rsidRPr="00AE7CE8">
        <w:rPr>
          <w:rFonts w:ascii="Times New Roman" w:hAnsi="Times New Roman" w:cs="Times New Roman"/>
          <w:sz w:val="24"/>
          <w:szCs w:val="24"/>
        </w:rPr>
        <w:t xml:space="preserve">. </w:t>
      </w:r>
    </w:p>
    <w:p w14:paraId="7E7B1293" w14:textId="6C41EDB6" w:rsidR="00C33B13" w:rsidRPr="00AE7CE8" w:rsidRDefault="00C33B13"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 xml:space="preserve">The process of detection </w:t>
      </w:r>
      <w:r w:rsidR="00262A28" w:rsidRPr="00AE7CE8">
        <w:rPr>
          <w:rFonts w:ascii="Times New Roman" w:hAnsi="Times New Roman" w:cs="Times New Roman"/>
          <w:sz w:val="24"/>
          <w:szCs w:val="24"/>
        </w:rPr>
        <w:t>consists of</w:t>
      </w:r>
      <w:r w:rsidRPr="00AE7CE8">
        <w:rPr>
          <w:rFonts w:ascii="Times New Roman" w:hAnsi="Times New Roman" w:cs="Times New Roman"/>
          <w:sz w:val="24"/>
          <w:szCs w:val="24"/>
        </w:rPr>
        <w:t xml:space="preserve"> various stages, including image pre-processing, image segmentation, image enhancement, and localization. The effective implementation of pre-processing is importan</w:t>
      </w:r>
      <w:r w:rsidR="007A5044" w:rsidRPr="00AE7CE8">
        <w:rPr>
          <w:rFonts w:ascii="Times New Roman" w:hAnsi="Times New Roman" w:cs="Times New Roman"/>
          <w:sz w:val="24"/>
          <w:szCs w:val="24"/>
        </w:rPr>
        <w:t>t</w:t>
      </w:r>
      <w:r w:rsidRPr="00AE7CE8">
        <w:rPr>
          <w:rFonts w:ascii="Times New Roman" w:hAnsi="Times New Roman" w:cs="Times New Roman"/>
          <w:sz w:val="24"/>
          <w:szCs w:val="24"/>
        </w:rPr>
        <w:t xml:space="preserve"> as it significantly reduces computation time and noise, resulting in </w:t>
      </w:r>
      <w:r w:rsidR="00916B0A" w:rsidRPr="00AE7CE8">
        <w:rPr>
          <w:rFonts w:ascii="Times New Roman" w:hAnsi="Times New Roman" w:cs="Times New Roman"/>
          <w:sz w:val="24"/>
          <w:szCs w:val="24"/>
        </w:rPr>
        <w:t>higher</w:t>
      </w:r>
      <w:r w:rsidRPr="00AE7CE8">
        <w:rPr>
          <w:rFonts w:ascii="Times New Roman" w:hAnsi="Times New Roman" w:cs="Times New Roman"/>
          <w:sz w:val="24"/>
          <w:szCs w:val="24"/>
        </w:rPr>
        <w:t xml:space="preserve"> accuracy</w:t>
      </w:r>
      <w:r w:rsidR="009726A6" w:rsidRPr="00AE7CE8">
        <w:rPr>
          <w:rFonts w:ascii="Times New Roman" w:hAnsi="Times New Roman" w:cs="Times New Roman"/>
          <w:sz w:val="24"/>
          <w:szCs w:val="24"/>
        </w:rPr>
        <w:t xml:space="preserve"> (</w:t>
      </w:r>
      <w:proofErr w:type="spellStart"/>
      <w:r w:rsidR="009726A6" w:rsidRPr="00AE7CE8">
        <w:rPr>
          <w:rFonts w:ascii="Times New Roman" w:hAnsi="Times New Roman" w:cs="Times New Roman"/>
          <w:sz w:val="24"/>
          <w:szCs w:val="24"/>
        </w:rPr>
        <w:t>Pushpanathan</w:t>
      </w:r>
      <w:proofErr w:type="spellEnd"/>
      <w:r w:rsidR="00262A28" w:rsidRPr="00AE7CE8">
        <w:rPr>
          <w:rFonts w:ascii="Times New Roman" w:hAnsi="Times New Roman" w:cs="Times New Roman"/>
          <w:sz w:val="24"/>
          <w:szCs w:val="24"/>
        </w:rPr>
        <w:t xml:space="preserve"> et al., 2020).</w:t>
      </w:r>
    </w:p>
    <w:p w14:paraId="6EDAE7EF" w14:textId="6566F75D" w:rsidR="007C2DCC" w:rsidRPr="000D2B12" w:rsidRDefault="002565D7" w:rsidP="002565D7">
      <w:pPr>
        <w:pStyle w:val="Heading2"/>
        <w:rPr>
          <w:rFonts w:ascii="Times New Roman" w:hAnsi="Times New Roman" w:cs="Times New Roman"/>
          <w:b/>
          <w:bCs/>
          <w:sz w:val="28"/>
          <w:szCs w:val="28"/>
        </w:rPr>
      </w:pPr>
      <w:bookmarkStart w:id="23" w:name="_Toc147351983"/>
      <w:r w:rsidRPr="000D2B12">
        <w:rPr>
          <w:rFonts w:ascii="Times New Roman" w:hAnsi="Times New Roman" w:cs="Times New Roman"/>
          <w:b/>
          <w:bCs/>
          <w:color w:val="000000" w:themeColor="text1"/>
          <w:sz w:val="28"/>
          <w:szCs w:val="28"/>
        </w:rPr>
        <w:t>1.</w:t>
      </w:r>
      <w:r w:rsidR="00037E9B" w:rsidRPr="000D2B12">
        <w:rPr>
          <w:rFonts w:ascii="Times New Roman" w:hAnsi="Times New Roman" w:cs="Times New Roman"/>
          <w:b/>
          <w:bCs/>
          <w:color w:val="000000" w:themeColor="text1"/>
          <w:sz w:val="28"/>
          <w:szCs w:val="28"/>
        </w:rPr>
        <w:t>4</w:t>
      </w:r>
      <w:r w:rsidRPr="000D2B12">
        <w:rPr>
          <w:rFonts w:ascii="Times New Roman" w:hAnsi="Times New Roman" w:cs="Times New Roman"/>
          <w:b/>
          <w:bCs/>
          <w:color w:val="000000" w:themeColor="text1"/>
          <w:sz w:val="28"/>
          <w:szCs w:val="28"/>
        </w:rPr>
        <w:t xml:space="preserve"> Problem Definition</w:t>
      </w:r>
      <w:bookmarkEnd w:id="23"/>
    </w:p>
    <w:p w14:paraId="4E2BFD1A" w14:textId="692F5C96" w:rsidR="00874EE1" w:rsidRPr="00AE7CE8" w:rsidRDefault="00A25F15" w:rsidP="00FE2548">
      <w:pPr>
        <w:spacing w:line="360" w:lineRule="auto"/>
        <w:rPr>
          <w:rFonts w:ascii="Times New Roman" w:hAnsi="Times New Roman" w:cs="Times New Roman"/>
          <w:color w:val="000000" w:themeColor="text1"/>
          <w:sz w:val="24"/>
          <w:szCs w:val="24"/>
          <w:shd w:val="clear" w:color="auto" w:fill="F7F7F8"/>
        </w:rPr>
      </w:pPr>
      <w:r w:rsidRPr="00AE7CE8">
        <w:rPr>
          <w:rFonts w:ascii="Times New Roman" w:hAnsi="Times New Roman" w:cs="Times New Roman"/>
          <w:sz w:val="24"/>
          <w:szCs w:val="24"/>
        </w:rPr>
        <w:t xml:space="preserve">Medicinal plants are gaining more attention in the </w:t>
      </w:r>
      <w:r w:rsidR="00EF1FF5" w:rsidRPr="00AE7CE8">
        <w:rPr>
          <w:rFonts w:ascii="Times New Roman" w:hAnsi="Times New Roman" w:cs="Times New Roman"/>
          <w:sz w:val="24"/>
          <w:szCs w:val="24"/>
        </w:rPr>
        <w:t>pharmaceutical industry as they tend to ha</w:t>
      </w:r>
      <w:r w:rsidR="00546485" w:rsidRPr="00AE7CE8">
        <w:rPr>
          <w:rFonts w:ascii="Times New Roman" w:hAnsi="Times New Roman" w:cs="Times New Roman"/>
          <w:sz w:val="24"/>
          <w:szCs w:val="24"/>
        </w:rPr>
        <w:t>ve less harmful effects and are cost e</w:t>
      </w:r>
      <w:r w:rsidR="00371651" w:rsidRPr="00AE7CE8">
        <w:rPr>
          <w:rFonts w:ascii="Times New Roman" w:hAnsi="Times New Roman" w:cs="Times New Roman"/>
          <w:sz w:val="24"/>
          <w:szCs w:val="24"/>
        </w:rPr>
        <w:t>ffective compared to modern medicine (</w:t>
      </w:r>
      <w:proofErr w:type="spellStart"/>
      <w:r w:rsidR="00371651" w:rsidRPr="00AE7CE8">
        <w:rPr>
          <w:rFonts w:ascii="Times New Roman" w:hAnsi="Times New Roman" w:cs="Times New Roman"/>
          <w:sz w:val="24"/>
          <w:szCs w:val="24"/>
        </w:rPr>
        <w:t>Pushpanathan</w:t>
      </w:r>
      <w:proofErr w:type="spellEnd"/>
      <w:r w:rsidR="00371651" w:rsidRPr="00AE7CE8">
        <w:rPr>
          <w:rFonts w:ascii="Times New Roman" w:hAnsi="Times New Roman" w:cs="Times New Roman"/>
          <w:sz w:val="24"/>
          <w:szCs w:val="24"/>
        </w:rPr>
        <w:t xml:space="preserve"> et al., 2020).</w:t>
      </w:r>
      <w:r w:rsidR="00103838" w:rsidRPr="00AE7CE8">
        <w:rPr>
          <w:rFonts w:ascii="Times New Roman" w:hAnsi="Times New Roman" w:cs="Times New Roman"/>
          <w:sz w:val="24"/>
          <w:szCs w:val="24"/>
        </w:rPr>
        <w:t xml:space="preserve"> </w:t>
      </w:r>
      <w:r w:rsidR="00B90C6F" w:rsidRPr="00AE7CE8">
        <w:rPr>
          <w:rFonts w:ascii="Times New Roman" w:hAnsi="Times New Roman" w:cs="Times New Roman"/>
          <w:sz w:val="24"/>
          <w:szCs w:val="24"/>
        </w:rPr>
        <w:t xml:space="preserve">Ayurveda is a traditional system of healing in Sri Lanka where </w:t>
      </w:r>
      <w:r w:rsidR="00707299" w:rsidRPr="00AE7CE8">
        <w:rPr>
          <w:rFonts w:ascii="Times New Roman" w:hAnsi="Times New Roman" w:cs="Times New Roman"/>
          <w:sz w:val="24"/>
          <w:szCs w:val="24"/>
        </w:rPr>
        <w:t>plants and various plant components including leaves, roots, bark, flowers, and fruits, are widely employed as fundamental ingredients</w:t>
      </w:r>
      <w:r w:rsidR="002217E8" w:rsidRPr="00AE7CE8">
        <w:rPr>
          <w:rFonts w:ascii="Times New Roman" w:hAnsi="Times New Roman" w:cs="Times New Roman"/>
          <w:sz w:val="24"/>
          <w:szCs w:val="24"/>
        </w:rPr>
        <w:t xml:space="preserve"> in the preparation of ayurvedic medicine.</w:t>
      </w:r>
      <w:r w:rsidR="002B3338" w:rsidRPr="00AE7CE8">
        <w:rPr>
          <w:rFonts w:ascii="Times New Roman" w:hAnsi="Times New Roman" w:cs="Times New Roman"/>
          <w:sz w:val="24"/>
          <w:szCs w:val="24"/>
        </w:rPr>
        <w:t xml:space="preserve"> </w:t>
      </w:r>
      <w:r w:rsidR="00D10D4D" w:rsidRPr="00AE7CE8">
        <w:rPr>
          <w:rFonts w:ascii="Times New Roman" w:hAnsi="Times New Roman" w:cs="Times New Roman"/>
          <w:sz w:val="24"/>
          <w:szCs w:val="24"/>
        </w:rPr>
        <w:t xml:space="preserve">As a result of post-pandemic inflation, the prices of Western medicines have significantly risen. Additionally, with the occurrence of recent cases of western medicine toxicity in Sri Lanka, an increasing number of individuals have turned to Ayurvedic medicine as an alternative remedy for various ailments. </w:t>
      </w:r>
      <w:r w:rsidR="002B3338" w:rsidRPr="00AE7CE8">
        <w:rPr>
          <w:rFonts w:ascii="Times New Roman" w:hAnsi="Times New Roman" w:cs="Times New Roman"/>
          <w:sz w:val="24"/>
          <w:szCs w:val="24"/>
        </w:rPr>
        <w:t xml:space="preserve">Currently </w:t>
      </w:r>
      <w:r w:rsidR="004D4C57" w:rsidRPr="00AE7CE8">
        <w:rPr>
          <w:rFonts w:ascii="Times New Roman" w:hAnsi="Times New Roman" w:cs="Times New Roman"/>
          <w:sz w:val="24"/>
          <w:szCs w:val="24"/>
        </w:rPr>
        <w:t xml:space="preserve">the </w:t>
      </w:r>
      <w:r w:rsidR="00C43F59" w:rsidRPr="00AE7CE8">
        <w:rPr>
          <w:rFonts w:ascii="Times New Roman" w:hAnsi="Times New Roman" w:cs="Times New Roman"/>
          <w:sz w:val="24"/>
          <w:szCs w:val="24"/>
        </w:rPr>
        <w:t xml:space="preserve">plants </w:t>
      </w:r>
      <w:r w:rsidR="004D4C57" w:rsidRPr="00AE7CE8">
        <w:rPr>
          <w:rFonts w:ascii="Times New Roman" w:hAnsi="Times New Roman" w:cs="Times New Roman"/>
          <w:sz w:val="24"/>
          <w:szCs w:val="24"/>
        </w:rPr>
        <w:t xml:space="preserve">used in the preparation of ayurvedic medicine </w:t>
      </w:r>
      <w:r w:rsidR="00C43F59" w:rsidRPr="00AE7CE8">
        <w:rPr>
          <w:rFonts w:ascii="Times New Roman" w:hAnsi="Times New Roman" w:cs="Times New Roman"/>
          <w:sz w:val="24"/>
          <w:szCs w:val="24"/>
        </w:rPr>
        <w:t xml:space="preserve">are collected </w:t>
      </w:r>
      <w:r w:rsidR="00373265" w:rsidRPr="00AE7CE8">
        <w:rPr>
          <w:rFonts w:ascii="Times New Roman" w:hAnsi="Times New Roman" w:cs="Times New Roman"/>
          <w:sz w:val="24"/>
          <w:szCs w:val="24"/>
        </w:rPr>
        <w:t>manually,</w:t>
      </w:r>
      <w:r w:rsidR="00C43F59" w:rsidRPr="00AE7CE8">
        <w:rPr>
          <w:rFonts w:ascii="Times New Roman" w:hAnsi="Times New Roman" w:cs="Times New Roman"/>
          <w:sz w:val="24"/>
          <w:szCs w:val="24"/>
        </w:rPr>
        <w:t xml:space="preserve"> </w:t>
      </w:r>
      <w:r w:rsidR="003677F0" w:rsidRPr="00AE7CE8">
        <w:rPr>
          <w:rFonts w:ascii="Times New Roman" w:hAnsi="Times New Roman" w:cs="Times New Roman"/>
          <w:sz w:val="24"/>
          <w:szCs w:val="24"/>
        </w:rPr>
        <w:t>and</w:t>
      </w:r>
      <w:r w:rsidR="00373265" w:rsidRPr="00AE7CE8">
        <w:rPr>
          <w:rFonts w:ascii="Times New Roman" w:hAnsi="Times New Roman" w:cs="Times New Roman"/>
          <w:sz w:val="24"/>
          <w:szCs w:val="24"/>
        </w:rPr>
        <w:t xml:space="preserve"> individuals involved in the collection process often lack professional training in accurately identifying medicinal plants (Jayalath et al., </w:t>
      </w:r>
      <w:r w:rsidR="00676E1A" w:rsidRPr="00AE7CE8">
        <w:rPr>
          <w:rFonts w:ascii="Times New Roman" w:hAnsi="Times New Roman" w:cs="Times New Roman"/>
          <w:sz w:val="24"/>
          <w:szCs w:val="24"/>
        </w:rPr>
        <w:t xml:space="preserve">2019). </w:t>
      </w:r>
      <w:r w:rsidR="002E1A19" w:rsidRPr="00AE7CE8">
        <w:rPr>
          <w:rFonts w:ascii="Times New Roman" w:hAnsi="Times New Roman" w:cs="Times New Roman"/>
          <w:sz w:val="24"/>
          <w:szCs w:val="24"/>
        </w:rPr>
        <w:t xml:space="preserve">In the scenario where one needs to </w:t>
      </w:r>
      <w:r w:rsidR="00D008C4" w:rsidRPr="00AE7CE8">
        <w:rPr>
          <w:rFonts w:ascii="Times New Roman" w:hAnsi="Times New Roman" w:cs="Times New Roman"/>
          <w:sz w:val="24"/>
          <w:szCs w:val="24"/>
        </w:rPr>
        <w:t xml:space="preserve">collect these </w:t>
      </w:r>
      <w:r w:rsidR="0089230F" w:rsidRPr="00AE7CE8">
        <w:rPr>
          <w:rFonts w:ascii="Times New Roman" w:hAnsi="Times New Roman" w:cs="Times New Roman"/>
          <w:sz w:val="24"/>
          <w:szCs w:val="24"/>
        </w:rPr>
        <w:t>plants,</w:t>
      </w:r>
      <w:r w:rsidR="00D008C4" w:rsidRPr="00AE7CE8">
        <w:rPr>
          <w:rFonts w:ascii="Times New Roman" w:hAnsi="Times New Roman" w:cs="Times New Roman"/>
          <w:sz w:val="24"/>
          <w:szCs w:val="24"/>
        </w:rPr>
        <w:t xml:space="preserve"> </w:t>
      </w:r>
      <w:r w:rsidR="00D008C4" w:rsidRPr="00AE7CE8">
        <w:rPr>
          <w:rFonts w:ascii="Times New Roman" w:hAnsi="Times New Roman" w:cs="Times New Roman"/>
          <w:color w:val="000000" w:themeColor="text1"/>
          <w:sz w:val="24"/>
          <w:szCs w:val="24"/>
        </w:rPr>
        <w:t>seeking guidance from someone with expertise in their identification becomes essential.</w:t>
      </w:r>
      <w:r w:rsidR="004414B1" w:rsidRPr="00AE7CE8">
        <w:rPr>
          <w:rFonts w:ascii="Times New Roman" w:hAnsi="Times New Roman" w:cs="Times New Roman"/>
          <w:color w:val="000000" w:themeColor="text1"/>
          <w:sz w:val="24"/>
          <w:szCs w:val="24"/>
        </w:rPr>
        <w:t xml:space="preserve"> </w:t>
      </w:r>
      <w:r w:rsidR="00FE2548" w:rsidRPr="00AE7CE8">
        <w:rPr>
          <w:rFonts w:ascii="Times New Roman" w:hAnsi="Times New Roman" w:cs="Times New Roman"/>
          <w:color w:val="000000" w:themeColor="text1"/>
          <w:sz w:val="24"/>
          <w:szCs w:val="24"/>
        </w:rPr>
        <w:t>Improper collection of plants can lead to the ineffectiveness of Ayurvedic medicine.</w:t>
      </w:r>
      <w:r w:rsidR="00563C2C" w:rsidRPr="00AE7CE8">
        <w:rPr>
          <w:rFonts w:ascii="Times New Roman" w:hAnsi="Times New Roman" w:cs="Times New Roman"/>
          <w:color w:val="000000" w:themeColor="text1"/>
          <w:sz w:val="24"/>
          <w:szCs w:val="24"/>
        </w:rPr>
        <w:t xml:space="preserve"> </w:t>
      </w:r>
      <w:r w:rsidR="00120749" w:rsidRPr="00AE7CE8">
        <w:rPr>
          <w:rFonts w:ascii="Times New Roman" w:hAnsi="Times New Roman" w:cs="Times New Roman"/>
          <w:color w:val="000000" w:themeColor="text1"/>
          <w:sz w:val="24"/>
          <w:szCs w:val="24"/>
        </w:rPr>
        <w:t>Certain Ayurvedic plants also thrive within home gardens.</w:t>
      </w:r>
      <w:r w:rsidR="00D9348E" w:rsidRPr="00AE7CE8">
        <w:rPr>
          <w:rFonts w:ascii="Times New Roman" w:hAnsi="Times New Roman" w:cs="Times New Roman"/>
          <w:sz w:val="24"/>
          <w:szCs w:val="24"/>
        </w:rPr>
        <w:t xml:space="preserve"> </w:t>
      </w:r>
      <w:r w:rsidR="00D9348E" w:rsidRPr="00AE7CE8">
        <w:rPr>
          <w:rFonts w:ascii="Times New Roman" w:hAnsi="Times New Roman" w:cs="Times New Roman"/>
          <w:color w:val="000000" w:themeColor="text1"/>
          <w:sz w:val="24"/>
          <w:szCs w:val="24"/>
        </w:rPr>
        <w:t>Facilitating easy recognition of these plants is important, as otherwise, they might be removed unintentionally</w:t>
      </w:r>
      <w:r w:rsidR="0016184A" w:rsidRPr="00AE7CE8">
        <w:rPr>
          <w:rFonts w:ascii="Times New Roman" w:hAnsi="Times New Roman" w:cs="Times New Roman"/>
          <w:color w:val="000000" w:themeColor="text1"/>
          <w:sz w:val="24"/>
          <w:szCs w:val="24"/>
        </w:rPr>
        <w:t xml:space="preserve"> due to limited knowledge regarding them</w:t>
      </w:r>
      <w:r w:rsidR="00D9348E" w:rsidRPr="00AE7CE8">
        <w:rPr>
          <w:rFonts w:ascii="Times New Roman" w:hAnsi="Times New Roman" w:cs="Times New Roman"/>
          <w:color w:val="000000" w:themeColor="text1"/>
          <w:sz w:val="24"/>
          <w:szCs w:val="24"/>
        </w:rPr>
        <w:t xml:space="preserve">. </w:t>
      </w:r>
      <w:r w:rsidR="00874EE1" w:rsidRPr="00AE7CE8">
        <w:rPr>
          <w:rFonts w:ascii="Times New Roman" w:hAnsi="Times New Roman" w:cs="Times New Roman"/>
          <w:color w:val="000000" w:themeColor="text1"/>
          <w:sz w:val="24"/>
          <w:szCs w:val="24"/>
        </w:rPr>
        <w:t>Therefore, an application that could recognize ayurvedic medicinal plants under natural environmental conditions</w:t>
      </w:r>
      <w:r w:rsidR="00874EE1" w:rsidRPr="00AE7CE8">
        <w:rPr>
          <w:rFonts w:ascii="Times New Roman" w:hAnsi="Times New Roman" w:cs="Times New Roman"/>
          <w:color w:val="000000" w:themeColor="text1"/>
          <w:sz w:val="24"/>
          <w:szCs w:val="24"/>
          <w:shd w:val="clear" w:color="auto" w:fill="F7F7F8"/>
        </w:rPr>
        <w:t xml:space="preserve"> could contribute significantly to both the collection and preservation of these plants, thereby supporting the Ayurvedic medical industry.</w:t>
      </w:r>
    </w:p>
    <w:p w14:paraId="248FB4A1" w14:textId="5E43E21B" w:rsidR="0036597D" w:rsidRPr="000D2B12" w:rsidRDefault="0036597D" w:rsidP="00037E9B">
      <w:pPr>
        <w:pStyle w:val="Heading3"/>
        <w:rPr>
          <w:rFonts w:ascii="Times New Roman" w:hAnsi="Times New Roman" w:cs="Times New Roman"/>
          <w:b/>
          <w:bCs/>
          <w:color w:val="000000" w:themeColor="text1"/>
        </w:rPr>
      </w:pPr>
      <w:bookmarkStart w:id="24" w:name="_Toc147351984"/>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4</w:t>
      </w:r>
      <w:r w:rsidRPr="000D2B12">
        <w:rPr>
          <w:rFonts w:ascii="Times New Roman" w:hAnsi="Times New Roman" w:cs="Times New Roman"/>
          <w:b/>
          <w:bCs/>
          <w:color w:val="000000" w:themeColor="text1"/>
        </w:rPr>
        <w:t>.1 Problem Statement</w:t>
      </w:r>
      <w:bookmarkEnd w:id="24"/>
    </w:p>
    <w:p w14:paraId="7C292C64" w14:textId="77777777" w:rsidR="00781A7E" w:rsidRDefault="00C82198" w:rsidP="00781A7E">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rPr>
        <w:t>Ayurvedic medicinal plants are currently collected manually which can lead to the collection of incorrect plants due to human error</w:t>
      </w:r>
      <w:r w:rsidR="00C558C5" w:rsidRPr="00AE7CE8">
        <w:rPr>
          <w:rFonts w:ascii="Times New Roman" w:hAnsi="Times New Roman" w:cs="Times New Roman"/>
          <w:color w:val="000000" w:themeColor="text1"/>
          <w:sz w:val="24"/>
          <w:szCs w:val="24"/>
        </w:rPr>
        <w:t>,</w:t>
      </w:r>
      <w:r w:rsidR="00C558C5" w:rsidRPr="00AE7CE8">
        <w:rPr>
          <w:rFonts w:ascii="Times New Roman" w:hAnsi="Times New Roman" w:cs="Times New Roman"/>
          <w:color w:val="000000" w:themeColor="text1"/>
          <w:sz w:val="24"/>
          <w:szCs w:val="24"/>
          <w:shd w:val="clear" w:color="auto" w:fill="F7F7F8"/>
        </w:rPr>
        <w:t xml:space="preserve"> furthermore, due to limited knowledge about these plants, they often face inadvertent destruction.</w:t>
      </w:r>
      <w:r w:rsidR="00765FE9" w:rsidRPr="00AE7CE8">
        <w:rPr>
          <w:rFonts w:ascii="Times New Roman" w:hAnsi="Times New Roman" w:cs="Times New Roman"/>
          <w:color w:val="000000" w:themeColor="text1"/>
          <w:sz w:val="24"/>
          <w:szCs w:val="24"/>
        </w:rPr>
        <w:t xml:space="preserve"> </w:t>
      </w:r>
    </w:p>
    <w:p w14:paraId="481A5274" w14:textId="1A35B27E" w:rsidR="0044351D" w:rsidRPr="00F57949" w:rsidRDefault="0044351D" w:rsidP="0044351D">
      <w:pPr>
        <w:pStyle w:val="Heading2"/>
        <w:rPr>
          <w:rFonts w:ascii="Times New Roman" w:hAnsi="Times New Roman" w:cs="Times New Roman"/>
          <w:b/>
          <w:bCs/>
          <w:color w:val="000000" w:themeColor="text1"/>
          <w:sz w:val="28"/>
          <w:szCs w:val="28"/>
        </w:rPr>
      </w:pPr>
      <w:bookmarkStart w:id="25" w:name="_Toc147351993"/>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5</w:t>
      </w:r>
      <w:r w:rsidRPr="00F57949">
        <w:rPr>
          <w:rFonts w:ascii="Times New Roman" w:hAnsi="Times New Roman" w:cs="Times New Roman"/>
          <w:b/>
          <w:bCs/>
          <w:color w:val="000000" w:themeColor="text1"/>
          <w:sz w:val="28"/>
          <w:szCs w:val="28"/>
        </w:rPr>
        <w:t xml:space="preserve"> Research Aim</w:t>
      </w:r>
      <w:bookmarkEnd w:id="25"/>
    </w:p>
    <w:p w14:paraId="34DA01C9" w14:textId="77777777" w:rsidR="0044351D" w:rsidRPr="00AE7CE8" w:rsidRDefault="0044351D" w:rsidP="0044351D">
      <w:pPr>
        <w:spacing w:line="360" w:lineRule="auto"/>
        <w:rPr>
          <w:rFonts w:ascii="Times New Roman" w:hAnsi="Times New Roman" w:cs="Times New Roman"/>
          <w:i/>
          <w:iCs/>
          <w:sz w:val="24"/>
          <w:szCs w:val="24"/>
        </w:rPr>
      </w:pPr>
      <w:r w:rsidRPr="00AE7CE8">
        <w:rPr>
          <w:rFonts w:ascii="Times New Roman" w:hAnsi="Times New Roman" w:cs="Times New Roman"/>
          <w:i/>
          <w:iCs/>
          <w:sz w:val="24"/>
          <w:szCs w:val="24"/>
        </w:rPr>
        <w:t>The aim of this research is to design, develop and evaluate a system that can detect and identify Ayurvedic Medicinal plants in their natural environment using image processing.</w:t>
      </w:r>
    </w:p>
    <w:p w14:paraId="2A834719" w14:textId="77777777" w:rsidR="0044351D" w:rsidRPr="00BA2DA7" w:rsidRDefault="0044351D" w:rsidP="0044351D">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Further elaborating on the aim, the proposed system would help classify ayurvedic plants in their natural habitat with the use of image processing technology. A suitable deep learning model will be developed utilizing available deep learning architectures that would be able to accurately perform image classification. This system mainly targets the Ayurvedic Medicine industry in Sri Lanka. This could be used to assist in the process of collecting Ayurvedic medicinal plants. This application could also be used by patients undergoing ayurvedic medical treatments as some medicines are required to be prepared by patients on their own according to the advice of the doctor.</w:t>
      </w:r>
    </w:p>
    <w:p w14:paraId="094B6413" w14:textId="2FDB0269" w:rsidR="0044351D" w:rsidRPr="00F57949" w:rsidRDefault="0044351D" w:rsidP="0044351D">
      <w:pPr>
        <w:pStyle w:val="Heading2"/>
        <w:rPr>
          <w:rFonts w:ascii="Times New Roman" w:hAnsi="Times New Roman" w:cs="Times New Roman"/>
          <w:b/>
          <w:bCs/>
          <w:color w:val="000000" w:themeColor="text1"/>
          <w:sz w:val="28"/>
          <w:szCs w:val="28"/>
        </w:rPr>
      </w:pPr>
      <w:bookmarkStart w:id="26" w:name="_Toc147351994"/>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6</w:t>
      </w:r>
      <w:r w:rsidRPr="00F57949">
        <w:rPr>
          <w:rFonts w:ascii="Times New Roman" w:hAnsi="Times New Roman" w:cs="Times New Roman"/>
          <w:b/>
          <w:bCs/>
          <w:color w:val="000000" w:themeColor="text1"/>
          <w:sz w:val="28"/>
          <w:szCs w:val="28"/>
        </w:rPr>
        <w:t xml:space="preserve"> Research Objectives</w:t>
      </w:r>
      <w:bookmarkEnd w:id="26"/>
    </w:p>
    <w:tbl>
      <w:tblPr>
        <w:tblW w:w="93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3"/>
        <w:gridCol w:w="4860"/>
        <w:gridCol w:w="1350"/>
        <w:gridCol w:w="1322"/>
      </w:tblGrid>
      <w:tr w:rsidR="0044351D" w:rsidRPr="00AE7CE8" w14:paraId="3CBD4C4D"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4AE626"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Objectives</w:t>
            </w:r>
          </w:p>
        </w:tc>
        <w:tc>
          <w:tcPr>
            <w:tcW w:w="4860" w:type="dxa"/>
            <w:tcBorders>
              <w:top w:val="single" w:sz="4" w:space="0" w:color="000000"/>
              <w:left w:val="single" w:sz="4" w:space="0" w:color="000000"/>
              <w:bottom w:val="single" w:sz="4" w:space="0" w:color="000000"/>
              <w:right w:val="single" w:sz="4" w:space="0" w:color="000000"/>
            </w:tcBorders>
            <w:hideMark/>
          </w:tcPr>
          <w:p w14:paraId="506C10F4"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Description</w:t>
            </w:r>
          </w:p>
        </w:tc>
        <w:tc>
          <w:tcPr>
            <w:tcW w:w="1350" w:type="dxa"/>
            <w:tcBorders>
              <w:top w:val="single" w:sz="4" w:space="0" w:color="000000"/>
              <w:left w:val="single" w:sz="4" w:space="0" w:color="000000"/>
              <w:bottom w:val="single" w:sz="4" w:space="0" w:color="000000"/>
              <w:right w:val="single" w:sz="4" w:space="0" w:color="000000"/>
            </w:tcBorders>
            <w:hideMark/>
          </w:tcPr>
          <w:p w14:paraId="5CD32F9D" w14:textId="77777777" w:rsidR="0044351D" w:rsidRPr="00AE7CE8" w:rsidRDefault="00000000" w:rsidP="000A59F1">
            <w:pPr>
              <w:rPr>
                <w:rFonts w:ascii="Times New Roman" w:hAnsi="Times New Roman" w:cs="Times New Roman"/>
                <w:b/>
                <w:bCs/>
                <w:sz w:val="24"/>
                <w:szCs w:val="24"/>
              </w:rPr>
            </w:pPr>
            <w:sdt>
              <w:sdtPr>
                <w:rPr>
                  <w:rFonts w:ascii="Times New Roman" w:hAnsi="Times New Roman" w:cs="Times New Roman"/>
                  <w:b/>
                  <w:bCs/>
                  <w:sz w:val="24"/>
                  <w:szCs w:val="24"/>
                </w:rPr>
                <w:tag w:val="goog_rdk_11"/>
                <w:id w:val="1124892593"/>
              </w:sdtPr>
              <w:sdtContent/>
            </w:sdt>
            <w:r w:rsidR="0044351D" w:rsidRPr="00AE7CE8">
              <w:rPr>
                <w:rFonts w:ascii="Times New Roman" w:hAnsi="Times New Roman" w:cs="Times New Roman"/>
                <w:b/>
                <w:bCs/>
                <w:sz w:val="24"/>
                <w:szCs w:val="24"/>
              </w:rPr>
              <w:t>Learning Outcomes</w:t>
            </w:r>
          </w:p>
        </w:tc>
        <w:tc>
          <w:tcPr>
            <w:tcW w:w="1322" w:type="dxa"/>
            <w:tcBorders>
              <w:top w:val="single" w:sz="4" w:space="0" w:color="000000"/>
              <w:left w:val="single" w:sz="4" w:space="0" w:color="000000"/>
              <w:bottom w:val="single" w:sz="4" w:space="0" w:color="000000"/>
              <w:right w:val="single" w:sz="4" w:space="0" w:color="000000"/>
            </w:tcBorders>
            <w:hideMark/>
          </w:tcPr>
          <w:p w14:paraId="2CD6851C"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Questions</w:t>
            </w:r>
          </w:p>
        </w:tc>
      </w:tr>
      <w:tr w:rsidR="0044351D" w:rsidRPr="00AE7CE8" w14:paraId="75BB48FE" w14:textId="77777777" w:rsidTr="000A59F1">
        <w:trPr>
          <w:trHeight w:val="4283"/>
        </w:trPr>
        <w:tc>
          <w:tcPr>
            <w:tcW w:w="1813" w:type="dxa"/>
            <w:tcBorders>
              <w:top w:val="single" w:sz="4" w:space="0" w:color="000000"/>
              <w:left w:val="single" w:sz="4" w:space="0" w:color="000000"/>
              <w:bottom w:val="single" w:sz="4" w:space="0" w:color="000000"/>
              <w:right w:val="single" w:sz="4" w:space="0" w:color="000000"/>
            </w:tcBorders>
            <w:hideMark/>
          </w:tcPr>
          <w:p w14:paraId="45250A9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 xml:space="preserve">Literature Review </w:t>
            </w:r>
          </w:p>
        </w:tc>
        <w:tc>
          <w:tcPr>
            <w:tcW w:w="4860" w:type="dxa"/>
            <w:tcBorders>
              <w:top w:val="single" w:sz="4" w:space="0" w:color="000000"/>
              <w:left w:val="single" w:sz="4" w:space="0" w:color="000000"/>
              <w:bottom w:val="single" w:sz="4" w:space="0" w:color="000000"/>
              <w:right w:val="single" w:sz="4" w:space="0" w:color="000000"/>
            </w:tcBorders>
            <w:hideMark/>
          </w:tcPr>
          <w:p w14:paraId="39148D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1: Identifying gaps and limitations in existing research on the chosen domain.</w:t>
            </w:r>
          </w:p>
          <w:p w14:paraId="6489877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2: Research on techniques that are used for plant recognition using image processing.</w:t>
            </w:r>
          </w:p>
          <w:p w14:paraId="0B1DD7D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3: Analyze the algorithms, machine learning models and technologies that have been used in previous research to solve this problem.</w:t>
            </w:r>
          </w:p>
          <w:p w14:paraId="12EEFCA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4: Research on methods that can be used to recognize objects with natural backgrounds.</w:t>
            </w:r>
          </w:p>
          <w:p w14:paraId="755F2B17" w14:textId="77777777" w:rsidR="0044351D" w:rsidRPr="00AE7CE8" w:rsidRDefault="0044351D" w:rsidP="000A59F1">
            <w:pPr>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5F0519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4, L06</w:t>
            </w:r>
          </w:p>
        </w:tc>
        <w:tc>
          <w:tcPr>
            <w:tcW w:w="1322" w:type="dxa"/>
            <w:tcBorders>
              <w:top w:val="single" w:sz="4" w:space="0" w:color="000000"/>
              <w:left w:val="single" w:sz="4" w:space="0" w:color="000000"/>
              <w:bottom w:val="single" w:sz="4" w:space="0" w:color="000000"/>
              <w:right w:val="single" w:sz="4" w:space="0" w:color="000000"/>
            </w:tcBorders>
          </w:tcPr>
          <w:p w14:paraId="61BB9E78"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6ABDDE0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EC2B97"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equirement Elicitation</w:t>
            </w:r>
          </w:p>
        </w:tc>
        <w:tc>
          <w:tcPr>
            <w:tcW w:w="4860" w:type="dxa"/>
            <w:tcBorders>
              <w:top w:val="single" w:sz="4" w:space="0" w:color="000000"/>
              <w:left w:val="single" w:sz="4" w:space="0" w:color="000000"/>
              <w:bottom w:val="single" w:sz="4" w:space="0" w:color="000000"/>
              <w:right w:val="single" w:sz="4" w:space="0" w:color="000000"/>
            </w:tcBorders>
            <w:hideMark/>
          </w:tcPr>
          <w:p w14:paraId="7B51084F"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5: Get feedback and opinions on proposed system through surveys and interviews.</w:t>
            </w:r>
          </w:p>
          <w:p w14:paraId="6EB8B15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6: Get insights from domain and industry experts and analyze them to build a suitable application.</w:t>
            </w:r>
          </w:p>
          <w:p w14:paraId="3E782D2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7: Gather data on Ayurvedic medicinal plants that can be used for the research.</w:t>
            </w:r>
          </w:p>
          <w:p w14:paraId="2368DCDA" w14:textId="77777777" w:rsidR="0044351D" w:rsidRPr="00AE7CE8" w:rsidRDefault="0044351D" w:rsidP="000A59F1">
            <w:pPr>
              <w:spacing w:line="360" w:lineRule="auto"/>
              <w:rPr>
                <w:rFonts w:ascii="Times New Roman" w:hAnsi="Times New Roman" w:cs="Times New Roman"/>
                <w:sz w:val="24"/>
                <w:szCs w:val="24"/>
              </w:rPr>
            </w:pPr>
          </w:p>
          <w:p w14:paraId="08ED6D11"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177DDE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3, L04, L05</w:t>
            </w:r>
          </w:p>
        </w:tc>
        <w:tc>
          <w:tcPr>
            <w:tcW w:w="1322" w:type="dxa"/>
            <w:tcBorders>
              <w:top w:val="single" w:sz="4" w:space="0" w:color="000000"/>
              <w:left w:val="single" w:sz="4" w:space="0" w:color="000000"/>
              <w:bottom w:val="single" w:sz="4" w:space="0" w:color="000000"/>
              <w:right w:val="single" w:sz="4" w:space="0" w:color="000000"/>
            </w:tcBorders>
          </w:tcPr>
          <w:p w14:paraId="52D905B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1</w:t>
            </w:r>
          </w:p>
        </w:tc>
      </w:tr>
      <w:tr w:rsidR="0044351D" w:rsidRPr="00AE7CE8" w14:paraId="06822ED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10FB9F7E"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Design</w:t>
            </w:r>
          </w:p>
        </w:tc>
        <w:tc>
          <w:tcPr>
            <w:tcW w:w="4860" w:type="dxa"/>
            <w:tcBorders>
              <w:top w:val="single" w:sz="4" w:space="0" w:color="000000"/>
              <w:left w:val="single" w:sz="4" w:space="0" w:color="000000"/>
              <w:bottom w:val="single" w:sz="4" w:space="0" w:color="000000"/>
              <w:right w:val="single" w:sz="4" w:space="0" w:color="000000"/>
            </w:tcBorders>
          </w:tcPr>
          <w:p w14:paraId="20225C4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8: To design the machine learning classification model required to build the proposed system.</w:t>
            </w:r>
          </w:p>
          <w:p w14:paraId="613B99F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9: To design the </w:t>
            </w:r>
            <w:proofErr w:type="gramStart"/>
            <w:r w:rsidRPr="00AE7CE8">
              <w:rPr>
                <w:rFonts w:ascii="Times New Roman" w:hAnsi="Times New Roman" w:cs="Times New Roman"/>
                <w:sz w:val="24"/>
                <w:szCs w:val="24"/>
              </w:rPr>
              <w:t>frontend</w:t>
            </w:r>
            <w:proofErr w:type="gramEnd"/>
            <w:r w:rsidRPr="00AE7CE8">
              <w:rPr>
                <w:rFonts w:ascii="Times New Roman" w:hAnsi="Times New Roman" w:cs="Times New Roman"/>
                <w:sz w:val="24"/>
                <w:szCs w:val="24"/>
              </w:rPr>
              <w:t xml:space="preserve"> for the proposed system.</w:t>
            </w:r>
          </w:p>
          <w:p w14:paraId="468D6D38"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1: To design the backend for the proposed system.</w:t>
            </w:r>
          </w:p>
          <w:p w14:paraId="3AA3DFCD"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3BCD88E0"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6</w:t>
            </w:r>
          </w:p>
        </w:tc>
        <w:tc>
          <w:tcPr>
            <w:tcW w:w="1322" w:type="dxa"/>
            <w:tcBorders>
              <w:top w:val="single" w:sz="4" w:space="0" w:color="000000"/>
              <w:left w:val="single" w:sz="4" w:space="0" w:color="000000"/>
              <w:bottom w:val="single" w:sz="4" w:space="0" w:color="000000"/>
              <w:right w:val="single" w:sz="4" w:space="0" w:color="000000"/>
            </w:tcBorders>
          </w:tcPr>
          <w:p w14:paraId="5708C534"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74E7A17F"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4B4BA481"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Implementation</w:t>
            </w:r>
          </w:p>
        </w:tc>
        <w:tc>
          <w:tcPr>
            <w:tcW w:w="4860" w:type="dxa"/>
            <w:tcBorders>
              <w:top w:val="single" w:sz="4" w:space="0" w:color="000000"/>
              <w:left w:val="single" w:sz="4" w:space="0" w:color="000000"/>
              <w:bottom w:val="single" w:sz="4" w:space="0" w:color="000000"/>
              <w:right w:val="single" w:sz="4" w:space="0" w:color="000000"/>
            </w:tcBorders>
          </w:tcPr>
          <w:p w14:paraId="2FF2BDC2"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2: To develop an appropriate machine learning model to classify the ayurvedic plants accurately.</w:t>
            </w:r>
          </w:p>
          <w:p w14:paraId="0E668D9A"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3: To develop the core functionalities of the proposed system.</w:t>
            </w:r>
          </w:p>
          <w:p w14:paraId="0F53036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4: To develop an application with all proposed functionalities.</w:t>
            </w:r>
          </w:p>
          <w:p w14:paraId="7EB6FBBB"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4CE4294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5, L07</w:t>
            </w:r>
          </w:p>
        </w:tc>
        <w:tc>
          <w:tcPr>
            <w:tcW w:w="1322" w:type="dxa"/>
            <w:tcBorders>
              <w:top w:val="single" w:sz="4" w:space="0" w:color="000000"/>
              <w:left w:val="single" w:sz="4" w:space="0" w:color="000000"/>
              <w:bottom w:val="single" w:sz="4" w:space="0" w:color="000000"/>
              <w:right w:val="single" w:sz="4" w:space="0" w:color="000000"/>
            </w:tcBorders>
          </w:tcPr>
          <w:p w14:paraId="681125E5"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275B5C1A"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752B8722"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Evaluation</w:t>
            </w:r>
          </w:p>
        </w:tc>
        <w:tc>
          <w:tcPr>
            <w:tcW w:w="4860" w:type="dxa"/>
            <w:tcBorders>
              <w:top w:val="single" w:sz="4" w:space="0" w:color="000000"/>
              <w:left w:val="single" w:sz="4" w:space="0" w:color="000000"/>
              <w:bottom w:val="single" w:sz="4" w:space="0" w:color="000000"/>
              <w:right w:val="single" w:sz="4" w:space="0" w:color="000000"/>
            </w:tcBorders>
          </w:tcPr>
          <w:p w14:paraId="21EC294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5: Test the created plant recognition model using evaluation metrics, calculate accuracy, precision, recall and f1 score to evaluate the performance of the model.</w:t>
            </w:r>
          </w:p>
          <w:p w14:paraId="7BF7468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6: Check if the training dataset has a class imbalance.</w:t>
            </w:r>
          </w:p>
          <w:p w14:paraId="58589CE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7: Compare created plant recognition model with existing systems.</w:t>
            </w:r>
          </w:p>
          <w:p w14:paraId="5A8916D3"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18: Ensure each software component operates as expected individually and the system works as intended as a whole.</w:t>
            </w:r>
          </w:p>
          <w:p w14:paraId="583D77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9: Carry out usability testing to determine how well a user can use the created web application in a real-world scenario.</w:t>
            </w:r>
          </w:p>
          <w:p w14:paraId="4922AF8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20: To get feedback from industry and domain experts on the final prototype.</w:t>
            </w:r>
          </w:p>
        </w:tc>
        <w:tc>
          <w:tcPr>
            <w:tcW w:w="1350" w:type="dxa"/>
            <w:tcBorders>
              <w:top w:val="single" w:sz="4" w:space="0" w:color="000000"/>
              <w:left w:val="single" w:sz="4" w:space="0" w:color="000000"/>
              <w:bottom w:val="single" w:sz="4" w:space="0" w:color="000000"/>
              <w:right w:val="single" w:sz="4" w:space="0" w:color="000000"/>
            </w:tcBorders>
            <w:hideMark/>
          </w:tcPr>
          <w:p w14:paraId="52B3D02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L04</w:t>
            </w:r>
          </w:p>
        </w:tc>
        <w:tc>
          <w:tcPr>
            <w:tcW w:w="1322" w:type="dxa"/>
            <w:tcBorders>
              <w:top w:val="single" w:sz="4" w:space="0" w:color="000000"/>
              <w:left w:val="single" w:sz="4" w:space="0" w:color="000000"/>
              <w:bottom w:val="single" w:sz="4" w:space="0" w:color="000000"/>
              <w:right w:val="single" w:sz="4" w:space="0" w:color="000000"/>
            </w:tcBorders>
          </w:tcPr>
          <w:p w14:paraId="5745AF1A" w14:textId="77777777" w:rsidR="0044351D" w:rsidRPr="00AE7CE8" w:rsidRDefault="0044351D" w:rsidP="000A59F1">
            <w:pPr>
              <w:keepNext/>
              <w:rPr>
                <w:rFonts w:ascii="Times New Roman" w:hAnsi="Times New Roman" w:cs="Times New Roman"/>
                <w:sz w:val="24"/>
                <w:szCs w:val="24"/>
              </w:rPr>
            </w:pPr>
            <w:r w:rsidRPr="00AE7CE8">
              <w:rPr>
                <w:rFonts w:ascii="Times New Roman" w:hAnsi="Times New Roman" w:cs="Times New Roman"/>
                <w:sz w:val="24"/>
                <w:szCs w:val="24"/>
              </w:rPr>
              <w:t>RQ2, RQ3</w:t>
            </w:r>
          </w:p>
        </w:tc>
      </w:tr>
    </w:tbl>
    <w:p w14:paraId="76E91B3F" w14:textId="77777777" w:rsidR="0044351D" w:rsidRPr="001F398A" w:rsidRDefault="0044351D" w:rsidP="0044351D">
      <w:pPr>
        <w:pStyle w:val="Caption"/>
        <w:jc w:val="center"/>
        <w:rPr>
          <w:rFonts w:ascii="Times New Roman" w:hAnsi="Times New Roman" w:cs="Times New Roman"/>
        </w:rPr>
      </w:pPr>
      <w:bookmarkStart w:id="27" w:name="_Toc147354079"/>
      <w:r w:rsidRPr="001F398A">
        <w:rPr>
          <w:rFonts w:ascii="Times New Roman" w:hAnsi="Times New Roman" w:cs="Times New Roman"/>
        </w:rPr>
        <w:t xml:space="preserve">Table </w:t>
      </w:r>
      <w:r w:rsidRPr="001F398A">
        <w:rPr>
          <w:rFonts w:ascii="Times New Roman" w:hAnsi="Times New Roman" w:cs="Times New Roman"/>
        </w:rPr>
        <w:fldChar w:fldCharType="begin"/>
      </w:r>
      <w:r w:rsidRPr="001F398A">
        <w:rPr>
          <w:rFonts w:ascii="Times New Roman" w:hAnsi="Times New Roman" w:cs="Times New Roman"/>
        </w:rPr>
        <w:instrText xml:space="preserve"> SEQ Table \* ARABIC </w:instrText>
      </w:r>
      <w:r w:rsidRPr="001F398A">
        <w:rPr>
          <w:rFonts w:ascii="Times New Roman" w:hAnsi="Times New Roman" w:cs="Times New Roman"/>
        </w:rPr>
        <w:fldChar w:fldCharType="separate"/>
      </w:r>
      <w:r>
        <w:rPr>
          <w:rFonts w:ascii="Times New Roman" w:hAnsi="Times New Roman" w:cs="Times New Roman"/>
          <w:noProof/>
        </w:rPr>
        <w:t>2</w:t>
      </w:r>
      <w:r w:rsidRPr="001F398A">
        <w:rPr>
          <w:rFonts w:ascii="Times New Roman" w:hAnsi="Times New Roman" w:cs="Times New Roman"/>
        </w:rPr>
        <w:fldChar w:fldCharType="end"/>
      </w:r>
      <w:r w:rsidRPr="001F398A">
        <w:rPr>
          <w:rFonts w:ascii="Times New Roman" w:hAnsi="Times New Roman" w:cs="Times New Roman"/>
        </w:rPr>
        <w:t>: Research objectives</w:t>
      </w:r>
      <w:bookmarkEnd w:id="27"/>
    </w:p>
    <w:p w14:paraId="3D1B1EE6" w14:textId="3BE6FD1B" w:rsidR="0044351D" w:rsidRPr="00252012" w:rsidRDefault="00B14B24" w:rsidP="00252012">
      <w:pPr>
        <w:pStyle w:val="Heading2"/>
        <w:rPr>
          <w:rFonts w:ascii="Times New Roman" w:hAnsi="Times New Roman" w:cs="Times New Roman"/>
          <w:b/>
          <w:bCs/>
          <w:color w:val="auto"/>
        </w:rPr>
      </w:pPr>
      <w:r w:rsidRPr="00252012">
        <w:rPr>
          <w:rFonts w:ascii="Times New Roman" w:hAnsi="Times New Roman" w:cs="Times New Roman"/>
          <w:b/>
          <w:bCs/>
          <w:color w:val="auto"/>
        </w:rPr>
        <w:t>1.7 Novelty of the Research</w:t>
      </w:r>
    </w:p>
    <w:p w14:paraId="45C00FBC" w14:textId="3FEE313A" w:rsidR="00B14B24"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1 Problem Novelty</w:t>
      </w:r>
    </w:p>
    <w:p w14:paraId="4AB0E91D" w14:textId="77777777" w:rsidR="00FE1101" w:rsidRPr="00FE1101" w:rsidRDefault="00FE1101" w:rsidP="00FE1101"/>
    <w:p w14:paraId="3DA80EBA" w14:textId="23AEA41E" w:rsid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2 Solution Novelty</w:t>
      </w:r>
    </w:p>
    <w:p w14:paraId="2B4E18A3" w14:textId="77777777" w:rsidR="00252012" w:rsidRPr="00252012" w:rsidRDefault="00252012" w:rsidP="00252012"/>
    <w:p w14:paraId="2194C0EA" w14:textId="0B7DE3B1" w:rsidR="00E64BBA" w:rsidRPr="000D2B12" w:rsidRDefault="00D05130" w:rsidP="00E64BBA">
      <w:pPr>
        <w:pStyle w:val="Heading2"/>
        <w:spacing w:line="276" w:lineRule="auto"/>
        <w:rPr>
          <w:rFonts w:ascii="Times New Roman" w:hAnsi="Times New Roman" w:cs="Times New Roman"/>
          <w:b/>
          <w:bCs/>
          <w:color w:val="000000" w:themeColor="text1"/>
          <w:sz w:val="28"/>
          <w:szCs w:val="28"/>
        </w:rPr>
      </w:pPr>
      <w:bookmarkStart w:id="28" w:name="_Toc147351987"/>
      <w:r w:rsidRPr="000D2B12">
        <w:rPr>
          <w:rFonts w:ascii="Times New Roman" w:hAnsi="Times New Roman" w:cs="Times New Roman"/>
          <w:b/>
          <w:bCs/>
          <w:color w:val="000000" w:themeColor="text1"/>
          <w:sz w:val="28"/>
          <w:szCs w:val="28"/>
        </w:rPr>
        <w:t>1</w:t>
      </w:r>
      <w:r w:rsidR="0036597D" w:rsidRPr="000D2B12">
        <w:rPr>
          <w:rFonts w:ascii="Times New Roman" w:hAnsi="Times New Roman" w:cs="Times New Roman"/>
          <w:b/>
          <w:bCs/>
          <w:color w:val="000000" w:themeColor="text1"/>
          <w:sz w:val="28"/>
          <w:szCs w:val="28"/>
        </w:rPr>
        <w:t>.</w:t>
      </w:r>
      <w:r w:rsidR="00252012">
        <w:rPr>
          <w:rFonts w:ascii="Times New Roman" w:hAnsi="Times New Roman" w:cs="Times New Roman"/>
          <w:b/>
          <w:bCs/>
          <w:color w:val="000000" w:themeColor="text1"/>
          <w:sz w:val="28"/>
          <w:szCs w:val="28"/>
        </w:rPr>
        <w:t>8</w:t>
      </w:r>
      <w:r w:rsidR="0036597D" w:rsidRPr="000D2B12">
        <w:rPr>
          <w:rFonts w:ascii="Times New Roman" w:hAnsi="Times New Roman" w:cs="Times New Roman"/>
          <w:b/>
          <w:bCs/>
          <w:color w:val="000000" w:themeColor="text1"/>
          <w:sz w:val="28"/>
          <w:szCs w:val="28"/>
        </w:rPr>
        <w:t xml:space="preserve"> Research Gap</w:t>
      </w:r>
      <w:bookmarkEnd w:id="28"/>
    </w:p>
    <w:p w14:paraId="5EAA492D" w14:textId="77777777" w:rsidR="00D05130" w:rsidRPr="00AE7CE8" w:rsidRDefault="0036597D"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has been carried out for the recognition of ayurvedic plants in Sri Lanka. An approach using Transfer learning techniques has achieved an accuracy of 95.5% for a dataset with 5 classes and 369 images in total (Azeez and Rajapakse, 2019). </w:t>
      </w:r>
      <w:r w:rsidR="000E0696" w:rsidRPr="00AE7CE8">
        <w:rPr>
          <w:rFonts w:ascii="Times New Roman" w:hAnsi="Times New Roman" w:cs="Times New Roman"/>
          <w:sz w:val="24"/>
          <w:szCs w:val="24"/>
        </w:rPr>
        <w:t>One</w:t>
      </w:r>
      <w:r w:rsidRPr="00AE7CE8">
        <w:rPr>
          <w:rFonts w:ascii="Times New Roman" w:hAnsi="Times New Roman" w:cs="Times New Roman"/>
          <w:sz w:val="24"/>
          <w:szCs w:val="24"/>
        </w:rPr>
        <w:t xml:space="preserve"> attempt using CNNs achieved an accuracy of 90% ( Jayalath et al., 2019).  </w:t>
      </w:r>
      <w:r w:rsidR="000E0696" w:rsidRPr="00AE7CE8">
        <w:rPr>
          <w:rFonts w:ascii="Times New Roman" w:hAnsi="Times New Roman" w:cs="Times New Roman"/>
          <w:sz w:val="24"/>
          <w:szCs w:val="24"/>
        </w:rPr>
        <w:t xml:space="preserve">Another attempt </w:t>
      </w:r>
      <w:r w:rsidR="009F2DBA" w:rsidRPr="00AE7CE8">
        <w:rPr>
          <w:rFonts w:ascii="Times New Roman" w:hAnsi="Times New Roman" w:cs="Times New Roman"/>
          <w:sz w:val="24"/>
          <w:szCs w:val="24"/>
        </w:rPr>
        <w:t xml:space="preserve">was carried out using scanned images of leaves, this </w:t>
      </w:r>
      <w:r w:rsidR="00044553" w:rsidRPr="00AE7CE8">
        <w:rPr>
          <w:rFonts w:ascii="Times New Roman" w:hAnsi="Times New Roman" w:cs="Times New Roman"/>
          <w:sz w:val="24"/>
          <w:szCs w:val="24"/>
        </w:rPr>
        <w:t xml:space="preserve">was trained using a convolutional neural network based on </w:t>
      </w:r>
      <w:proofErr w:type="spellStart"/>
      <w:r w:rsidR="00044553" w:rsidRPr="00AE7CE8">
        <w:rPr>
          <w:rFonts w:ascii="Times New Roman" w:hAnsi="Times New Roman" w:cs="Times New Roman"/>
          <w:sz w:val="24"/>
          <w:szCs w:val="24"/>
        </w:rPr>
        <w:t>AlexNet</w:t>
      </w:r>
      <w:proofErr w:type="spellEnd"/>
      <w:r w:rsidR="00044553" w:rsidRPr="00AE7CE8">
        <w:rPr>
          <w:rFonts w:ascii="Times New Roman" w:hAnsi="Times New Roman" w:cs="Times New Roman"/>
          <w:sz w:val="24"/>
          <w:szCs w:val="24"/>
        </w:rPr>
        <w:t xml:space="preserve"> and </w:t>
      </w:r>
      <w:r w:rsidR="00907677" w:rsidRPr="00AE7CE8">
        <w:rPr>
          <w:rFonts w:ascii="Times New Roman" w:hAnsi="Times New Roman" w:cs="Times New Roman"/>
          <w:sz w:val="24"/>
          <w:szCs w:val="24"/>
        </w:rPr>
        <w:t>the model achieved a</w:t>
      </w:r>
      <w:r w:rsidR="00035F38" w:rsidRPr="00AE7CE8">
        <w:rPr>
          <w:rFonts w:ascii="Times New Roman" w:hAnsi="Times New Roman" w:cs="Times New Roman"/>
          <w:sz w:val="24"/>
          <w:szCs w:val="24"/>
        </w:rPr>
        <w:t xml:space="preserve"> validation </w:t>
      </w:r>
      <w:r w:rsidR="00907677" w:rsidRPr="00AE7CE8">
        <w:rPr>
          <w:rFonts w:ascii="Times New Roman" w:hAnsi="Times New Roman" w:cs="Times New Roman"/>
          <w:sz w:val="24"/>
          <w:szCs w:val="24"/>
        </w:rPr>
        <w:t>accuracy of</w:t>
      </w:r>
      <w:r w:rsidR="000731E3" w:rsidRPr="00AE7CE8">
        <w:rPr>
          <w:rFonts w:ascii="Times New Roman" w:hAnsi="Times New Roman" w:cs="Times New Roman"/>
          <w:sz w:val="24"/>
          <w:szCs w:val="24"/>
        </w:rPr>
        <w:t xml:space="preserve"> 97.71%</w:t>
      </w:r>
      <w:r w:rsidR="00E71997" w:rsidRPr="00AE7CE8">
        <w:rPr>
          <w:rFonts w:ascii="Times New Roman" w:hAnsi="Times New Roman" w:cs="Times New Roman"/>
          <w:sz w:val="24"/>
          <w:szCs w:val="24"/>
        </w:rPr>
        <w:t xml:space="preserve"> (</w:t>
      </w:r>
      <w:proofErr w:type="spellStart"/>
      <w:r w:rsidR="00E71997" w:rsidRPr="00AE7CE8">
        <w:rPr>
          <w:rFonts w:ascii="Times New Roman" w:hAnsi="Times New Roman" w:cs="Times New Roman"/>
          <w:sz w:val="24"/>
          <w:szCs w:val="24"/>
        </w:rPr>
        <w:t>Jayanka</w:t>
      </w:r>
      <w:proofErr w:type="spellEnd"/>
      <w:r w:rsidR="00E71997" w:rsidRPr="00AE7CE8">
        <w:rPr>
          <w:rFonts w:ascii="Times New Roman" w:hAnsi="Times New Roman" w:cs="Times New Roman"/>
          <w:sz w:val="24"/>
          <w:szCs w:val="24"/>
        </w:rPr>
        <w:t xml:space="preserve"> and Fernando</w:t>
      </w:r>
      <w:r w:rsidR="00EE541C" w:rsidRPr="00AE7CE8">
        <w:rPr>
          <w:rFonts w:ascii="Times New Roman" w:hAnsi="Times New Roman" w:cs="Times New Roman"/>
          <w:sz w:val="24"/>
          <w:szCs w:val="24"/>
        </w:rPr>
        <w:t xml:space="preserve">, 2020). </w:t>
      </w:r>
    </w:p>
    <w:p w14:paraId="3A5E253C" w14:textId="148AD2E6" w:rsidR="0036597D" w:rsidRPr="00317ECD" w:rsidRDefault="0036597D" w:rsidP="0066038A">
      <w:pPr>
        <w:spacing w:line="360" w:lineRule="auto"/>
        <w:rPr>
          <w:rFonts w:ascii="Times New Roman" w:hAnsi="Times New Roman" w:cs="Times New Roman"/>
        </w:rPr>
      </w:pPr>
      <w:r w:rsidRPr="00AE7CE8">
        <w:rPr>
          <w:rFonts w:ascii="Times New Roman" w:hAnsi="Times New Roman" w:cs="Times New Roman"/>
          <w:sz w:val="24"/>
          <w:szCs w:val="24"/>
        </w:rPr>
        <w:t>Although these approaches perform well and have good test accuracies, it’s important to note that all leaves were captured</w:t>
      </w:r>
      <w:r w:rsidR="000255BF" w:rsidRPr="00AE7CE8">
        <w:rPr>
          <w:rFonts w:ascii="Times New Roman" w:hAnsi="Times New Roman" w:cs="Times New Roman"/>
          <w:sz w:val="24"/>
          <w:szCs w:val="24"/>
        </w:rPr>
        <w:t xml:space="preserve"> </w:t>
      </w:r>
      <w:r w:rsidRPr="00AE7CE8">
        <w:rPr>
          <w:rFonts w:ascii="Times New Roman" w:hAnsi="Times New Roman" w:cs="Times New Roman"/>
          <w:sz w:val="24"/>
          <w:szCs w:val="24"/>
        </w:rPr>
        <w:t>against</w:t>
      </w:r>
      <w:r w:rsidR="00494FCF" w:rsidRPr="00AE7CE8">
        <w:rPr>
          <w:rFonts w:ascii="Times New Roman" w:hAnsi="Times New Roman" w:cs="Times New Roman"/>
          <w:sz w:val="24"/>
          <w:szCs w:val="24"/>
        </w:rPr>
        <w:t xml:space="preserve"> </w:t>
      </w:r>
      <w:r w:rsidR="000255BF" w:rsidRPr="00AE7CE8">
        <w:rPr>
          <w:rFonts w:ascii="Times New Roman" w:hAnsi="Times New Roman" w:cs="Times New Roman"/>
          <w:sz w:val="24"/>
          <w:szCs w:val="24"/>
        </w:rPr>
        <w:t xml:space="preserve">a </w:t>
      </w:r>
      <w:r w:rsidRPr="00AE7CE8">
        <w:rPr>
          <w:rFonts w:ascii="Times New Roman" w:hAnsi="Times New Roman" w:cs="Times New Roman"/>
          <w:sz w:val="24"/>
          <w:szCs w:val="24"/>
        </w:rPr>
        <w:t xml:space="preserve">white background when creating the dataset used to train the models. </w:t>
      </w:r>
      <w:r w:rsidR="0021173D" w:rsidRPr="00AE7CE8">
        <w:rPr>
          <w:rFonts w:ascii="Times New Roman" w:hAnsi="Times New Roman" w:cs="Times New Roman"/>
          <w:sz w:val="24"/>
          <w:szCs w:val="24"/>
        </w:rPr>
        <w:t>So,</w:t>
      </w:r>
      <w:r w:rsidRPr="00AE7CE8">
        <w:rPr>
          <w:rFonts w:ascii="Times New Roman" w:hAnsi="Times New Roman" w:cs="Times New Roman"/>
          <w:sz w:val="24"/>
          <w:szCs w:val="24"/>
        </w:rPr>
        <w:t xml:space="preserve"> these models may not work well under natural environment conditions, varying light conditions and noisy backgrounds could lead to poor performance and misclassification.</w:t>
      </w:r>
      <w:r w:rsidR="005C79A2" w:rsidRPr="00AE7CE8">
        <w:rPr>
          <w:rFonts w:ascii="Times New Roman" w:hAnsi="Times New Roman" w:cs="Times New Roman"/>
          <w:sz w:val="24"/>
          <w:szCs w:val="24"/>
        </w:rPr>
        <w:t xml:space="preserve"> These </w:t>
      </w:r>
      <w:r w:rsidR="00551D1C" w:rsidRPr="00AE7CE8">
        <w:rPr>
          <w:rFonts w:ascii="Times New Roman" w:hAnsi="Times New Roman" w:cs="Times New Roman"/>
          <w:sz w:val="24"/>
          <w:szCs w:val="24"/>
        </w:rPr>
        <w:t>limitations would be addressed in this research project.</w:t>
      </w:r>
    </w:p>
    <w:p w14:paraId="2D6493F5" w14:textId="2F2BF3C8" w:rsidR="0036597D" w:rsidRPr="00F57949" w:rsidRDefault="0036597D" w:rsidP="0036597D">
      <w:pPr>
        <w:pStyle w:val="Heading2"/>
        <w:rPr>
          <w:rFonts w:ascii="Times New Roman" w:hAnsi="Times New Roman" w:cs="Times New Roman"/>
          <w:b/>
          <w:bCs/>
          <w:sz w:val="28"/>
          <w:szCs w:val="28"/>
        </w:rPr>
      </w:pPr>
      <w:bookmarkStart w:id="29" w:name="_Toc147351988"/>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9</w:t>
      </w:r>
      <w:r w:rsidRPr="00F57949">
        <w:rPr>
          <w:rFonts w:ascii="Times New Roman" w:hAnsi="Times New Roman" w:cs="Times New Roman"/>
          <w:b/>
          <w:bCs/>
          <w:color w:val="000000" w:themeColor="text1"/>
          <w:sz w:val="28"/>
          <w:szCs w:val="28"/>
        </w:rPr>
        <w:t xml:space="preserve">  Contribution to the Body of Knowledge</w:t>
      </w:r>
      <w:bookmarkEnd w:id="29"/>
    </w:p>
    <w:p w14:paraId="407FE4B4" w14:textId="758CF796" w:rsidR="00833ED3" w:rsidRPr="00AE7CE8" w:rsidRDefault="00192915"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posed </w:t>
      </w:r>
      <w:r w:rsidR="003F30D9" w:rsidRPr="00AE7CE8">
        <w:rPr>
          <w:rFonts w:ascii="Times New Roman" w:hAnsi="Times New Roman" w:cs="Times New Roman"/>
          <w:sz w:val="24"/>
          <w:szCs w:val="24"/>
        </w:rPr>
        <w:t xml:space="preserve">research project contributes to the </w:t>
      </w:r>
      <w:r w:rsidR="00833ED3" w:rsidRPr="00AE7CE8">
        <w:rPr>
          <w:rFonts w:ascii="Times New Roman" w:hAnsi="Times New Roman" w:cs="Times New Roman"/>
          <w:sz w:val="24"/>
          <w:szCs w:val="24"/>
        </w:rPr>
        <w:t>problem domain and research domain as follows.</w:t>
      </w:r>
    </w:p>
    <w:p w14:paraId="068CF2D4" w14:textId="1CC31A52" w:rsidR="0036597D" w:rsidRPr="00F57949" w:rsidRDefault="0036597D" w:rsidP="0036597D">
      <w:pPr>
        <w:pStyle w:val="Heading3"/>
        <w:rPr>
          <w:rFonts w:ascii="Times New Roman" w:hAnsi="Times New Roman" w:cs="Times New Roman"/>
          <w:b/>
          <w:bCs/>
        </w:rPr>
      </w:pPr>
      <w:bookmarkStart w:id="30" w:name="_Toc147351989"/>
      <w:r w:rsidRPr="00F57949">
        <w:rPr>
          <w:rFonts w:ascii="Times New Roman" w:hAnsi="Times New Roman" w:cs="Times New Roman"/>
          <w:b/>
          <w:bCs/>
          <w:color w:val="000000" w:themeColor="text1"/>
        </w:rPr>
        <w:lastRenderedPageBreak/>
        <w:t>1.</w:t>
      </w:r>
      <w:r w:rsidR="00C06267">
        <w:rPr>
          <w:rFonts w:ascii="Times New Roman" w:hAnsi="Times New Roman" w:cs="Times New Roman"/>
          <w:b/>
          <w:bCs/>
          <w:color w:val="000000" w:themeColor="text1"/>
        </w:rPr>
        <w:t>9</w:t>
      </w:r>
      <w:r w:rsidRPr="00F57949">
        <w:rPr>
          <w:rFonts w:ascii="Times New Roman" w:hAnsi="Times New Roman" w:cs="Times New Roman"/>
          <w:b/>
          <w:bCs/>
          <w:color w:val="000000" w:themeColor="text1"/>
        </w:rPr>
        <w:t>.1 Contribution to the problem domain</w:t>
      </w:r>
      <w:bookmarkEnd w:id="30"/>
    </w:p>
    <w:p w14:paraId="53EA67A9" w14:textId="68D40D02" w:rsidR="007D2743" w:rsidRPr="00AE7CE8" w:rsidRDefault="00E856A4" w:rsidP="000134D4">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is project aims to </w:t>
      </w:r>
      <w:r w:rsidR="00827FCF" w:rsidRPr="00AE7CE8">
        <w:rPr>
          <w:rFonts w:ascii="Times New Roman" w:hAnsi="Times New Roman" w:cs="Times New Roman"/>
          <w:sz w:val="24"/>
          <w:szCs w:val="24"/>
        </w:rPr>
        <w:t>create</w:t>
      </w:r>
      <w:r w:rsidR="00B0489A" w:rsidRPr="00AE7CE8">
        <w:rPr>
          <w:rFonts w:ascii="Times New Roman" w:hAnsi="Times New Roman" w:cs="Times New Roman"/>
          <w:sz w:val="24"/>
          <w:szCs w:val="24"/>
        </w:rPr>
        <w:t xml:space="preserve"> an application that would recognize ayurvedic medicinal plants under natural </w:t>
      </w:r>
      <w:r w:rsidR="00851C37" w:rsidRPr="00AE7CE8">
        <w:rPr>
          <w:rFonts w:ascii="Times New Roman" w:hAnsi="Times New Roman" w:cs="Times New Roman"/>
          <w:sz w:val="24"/>
          <w:szCs w:val="24"/>
        </w:rPr>
        <w:t xml:space="preserve">environment </w:t>
      </w:r>
      <w:r w:rsidR="00B0489A" w:rsidRPr="00AE7CE8">
        <w:rPr>
          <w:rFonts w:ascii="Times New Roman" w:hAnsi="Times New Roman" w:cs="Times New Roman"/>
          <w:sz w:val="24"/>
          <w:szCs w:val="24"/>
        </w:rPr>
        <w:t>conditions</w:t>
      </w:r>
      <w:r w:rsidR="00851C37" w:rsidRPr="00AE7CE8">
        <w:rPr>
          <w:rFonts w:ascii="Times New Roman" w:hAnsi="Times New Roman" w:cs="Times New Roman"/>
          <w:sz w:val="24"/>
          <w:szCs w:val="24"/>
        </w:rPr>
        <w:t>.</w:t>
      </w:r>
      <w:r w:rsidR="00A94036" w:rsidRPr="00AE7CE8">
        <w:rPr>
          <w:rFonts w:ascii="Times New Roman" w:hAnsi="Times New Roman" w:cs="Times New Roman"/>
          <w:sz w:val="24"/>
          <w:szCs w:val="24"/>
        </w:rPr>
        <w:t xml:space="preserve"> This application</w:t>
      </w:r>
      <w:r w:rsidR="0070633A" w:rsidRPr="00AE7CE8">
        <w:rPr>
          <w:rFonts w:ascii="Times New Roman" w:hAnsi="Times New Roman" w:cs="Times New Roman"/>
          <w:sz w:val="24"/>
          <w:szCs w:val="24"/>
        </w:rPr>
        <w:t xml:space="preserve"> hold</w:t>
      </w:r>
      <w:r w:rsidR="007F0273" w:rsidRPr="00AE7CE8">
        <w:rPr>
          <w:rFonts w:ascii="Times New Roman" w:hAnsi="Times New Roman" w:cs="Times New Roman"/>
          <w:sz w:val="24"/>
          <w:szCs w:val="24"/>
        </w:rPr>
        <w:t xml:space="preserve">s </w:t>
      </w:r>
      <w:r w:rsidR="0070633A" w:rsidRPr="00AE7CE8">
        <w:rPr>
          <w:rFonts w:ascii="Times New Roman" w:hAnsi="Times New Roman" w:cs="Times New Roman"/>
          <w:sz w:val="24"/>
          <w:szCs w:val="24"/>
        </w:rPr>
        <w:t>significant</w:t>
      </w:r>
      <w:r w:rsidR="00AF5DD7" w:rsidRPr="00AE7CE8">
        <w:rPr>
          <w:rFonts w:ascii="Times New Roman" w:hAnsi="Times New Roman" w:cs="Times New Roman"/>
          <w:sz w:val="24"/>
          <w:szCs w:val="24"/>
        </w:rPr>
        <w:t xml:space="preserve"> value </w:t>
      </w:r>
      <w:r w:rsidR="00A94036" w:rsidRPr="00AE7CE8">
        <w:rPr>
          <w:rFonts w:ascii="Times New Roman" w:hAnsi="Times New Roman" w:cs="Times New Roman"/>
          <w:sz w:val="24"/>
          <w:szCs w:val="24"/>
        </w:rPr>
        <w:t xml:space="preserve">in the </w:t>
      </w:r>
      <w:r w:rsidR="000B5A4C" w:rsidRPr="00AE7CE8">
        <w:rPr>
          <w:rFonts w:ascii="Times New Roman" w:hAnsi="Times New Roman" w:cs="Times New Roman"/>
          <w:sz w:val="24"/>
          <w:szCs w:val="24"/>
        </w:rPr>
        <w:t>preparation</w:t>
      </w:r>
      <w:r w:rsidR="007F0273" w:rsidRPr="00AE7CE8">
        <w:rPr>
          <w:rFonts w:ascii="Times New Roman" w:hAnsi="Times New Roman" w:cs="Times New Roman"/>
          <w:sz w:val="24"/>
          <w:szCs w:val="24"/>
        </w:rPr>
        <w:t xml:space="preserve"> </w:t>
      </w:r>
      <w:r w:rsidR="00DF21C3" w:rsidRPr="00AE7CE8">
        <w:rPr>
          <w:rFonts w:ascii="Times New Roman" w:hAnsi="Times New Roman" w:cs="Times New Roman"/>
          <w:sz w:val="24"/>
          <w:szCs w:val="24"/>
        </w:rPr>
        <w:t>of ayurve</w:t>
      </w:r>
      <w:r w:rsidR="00A94036" w:rsidRPr="00AE7CE8">
        <w:rPr>
          <w:rFonts w:ascii="Times New Roman" w:hAnsi="Times New Roman" w:cs="Times New Roman"/>
          <w:sz w:val="24"/>
          <w:szCs w:val="24"/>
        </w:rPr>
        <w:t>dic medicine</w:t>
      </w:r>
      <w:r w:rsidR="0088558D" w:rsidRPr="00AE7CE8">
        <w:rPr>
          <w:rFonts w:ascii="Times New Roman" w:hAnsi="Times New Roman" w:cs="Times New Roman"/>
          <w:sz w:val="24"/>
          <w:szCs w:val="24"/>
        </w:rPr>
        <w:t xml:space="preserve"> as it enables</w:t>
      </w:r>
      <w:r w:rsidR="008E4056" w:rsidRPr="00AE7CE8">
        <w:rPr>
          <w:rFonts w:ascii="Times New Roman" w:hAnsi="Times New Roman" w:cs="Times New Roman"/>
          <w:sz w:val="24"/>
          <w:szCs w:val="24"/>
        </w:rPr>
        <w:t xml:space="preserve"> the accurate recognition of medicinal plants</w:t>
      </w:r>
      <w:r w:rsidR="007B6CB3" w:rsidRPr="00AE7CE8">
        <w:rPr>
          <w:rFonts w:ascii="Times New Roman" w:hAnsi="Times New Roman" w:cs="Times New Roman"/>
          <w:sz w:val="24"/>
          <w:szCs w:val="24"/>
        </w:rPr>
        <w:t xml:space="preserve"> used in the production process</w:t>
      </w:r>
      <w:r w:rsidR="00057634" w:rsidRPr="00AE7CE8">
        <w:rPr>
          <w:rFonts w:ascii="Times New Roman" w:hAnsi="Times New Roman" w:cs="Times New Roman"/>
          <w:sz w:val="24"/>
          <w:szCs w:val="24"/>
        </w:rPr>
        <w:t>.</w:t>
      </w:r>
      <w:r w:rsidR="008028C2" w:rsidRPr="00AE7CE8">
        <w:rPr>
          <w:rFonts w:ascii="Times New Roman" w:hAnsi="Times New Roman" w:cs="Times New Roman"/>
          <w:sz w:val="24"/>
          <w:szCs w:val="24"/>
        </w:rPr>
        <w:t xml:space="preserve"> Given the </w:t>
      </w:r>
      <w:r w:rsidR="00571DCE" w:rsidRPr="00AE7CE8">
        <w:rPr>
          <w:rFonts w:ascii="Times New Roman" w:hAnsi="Times New Roman" w:cs="Times New Roman"/>
          <w:sz w:val="24"/>
          <w:szCs w:val="24"/>
        </w:rPr>
        <w:t>limited awareness</w:t>
      </w:r>
      <w:r w:rsidR="00870D6F" w:rsidRPr="00AE7CE8">
        <w:rPr>
          <w:rFonts w:ascii="Times New Roman" w:hAnsi="Times New Roman" w:cs="Times New Roman"/>
          <w:sz w:val="24"/>
          <w:szCs w:val="24"/>
        </w:rPr>
        <w:t xml:space="preserve"> </w:t>
      </w:r>
      <w:r w:rsidR="009C5F40" w:rsidRPr="00AE7CE8">
        <w:rPr>
          <w:rFonts w:ascii="Times New Roman" w:hAnsi="Times New Roman" w:cs="Times New Roman"/>
          <w:sz w:val="24"/>
          <w:szCs w:val="24"/>
        </w:rPr>
        <w:t>regarding ayurvedic medicinal plants</w:t>
      </w:r>
      <w:r w:rsidR="00870D6F" w:rsidRPr="00AE7CE8">
        <w:rPr>
          <w:rFonts w:ascii="Times New Roman" w:hAnsi="Times New Roman" w:cs="Times New Roman"/>
          <w:sz w:val="24"/>
          <w:szCs w:val="24"/>
        </w:rPr>
        <w:t>, the preservation</w:t>
      </w:r>
      <w:r w:rsidR="002F472E" w:rsidRPr="00AE7CE8">
        <w:rPr>
          <w:rFonts w:ascii="Times New Roman" w:hAnsi="Times New Roman" w:cs="Times New Roman"/>
          <w:sz w:val="24"/>
          <w:szCs w:val="24"/>
        </w:rPr>
        <w:t xml:space="preserve"> of</w:t>
      </w:r>
      <w:r w:rsidR="009C5F40" w:rsidRPr="00AE7CE8">
        <w:rPr>
          <w:rFonts w:ascii="Times New Roman" w:hAnsi="Times New Roman" w:cs="Times New Roman"/>
          <w:sz w:val="24"/>
          <w:szCs w:val="24"/>
        </w:rPr>
        <w:t xml:space="preserve"> these valuable</w:t>
      </w:r>
      <w:r w:rsidR="00B6181C" w:rsidRPr="00AE7CE8">
        <w:rPr>
          <w:rFonts w:ascii="Times New Roman" w:hAnsi="Times New Roman" w:cs="Times New Roman"/>
          <w:sz w:val="24"/>
          <w:szCs w:val="24"/>
        </w:rPr>
        <w:t xml:space="preserve"> </w:t>
      </w:r>
      <w:r w:rsidR="00391CF6" w:rsidRPr="00AE7CE8">
        <w:rPr>
          <w:rFonts w:ascii="Times New Roman" w:hAnsi="Times New Roman" w:cs="Times New Roman"/>
          <w:sz w:val="24"/>
          <w:szCs w:val="24"/>
        </w:rPr>
        <w:t xml:space="preserve">plants </w:t>
      </w:r>
      <w:r w:rsidR="00F90C75" w:rsidRPr="00AE7CE8">
        <w:rPr>
          <w:rFonts w:ascii="Times New Roman" w:hAnsi="Times New Roman" w:cs="Times New Roman"/>
          <w:sz w:val="24"/>
          <w:szCs w:val="24"/>
        </w:rPr>
        <w:t>is</w:t>
      </w:r>
      <w:r w:rsidR="001024F5" w:rsidRPr="00AE7CE8">
        <w:rPr>
          <w:rFonts w:ascii="Times New Roman" w:hAnsi="Times New Roman" w:cs="Times New Roman"/>
          <w:sz w:val="24"/>
          <w:szCs w:val="24"/>
        </w:rPr>
        <w:t xml:space="preserve"> often compromised due to human activities</w:t>
      </w:r>
      <w:r w:rsidR="009C5F40" w:rsidRPr="00AE7CE8">
        <w:rPr>
          <w:rFonts w:ascii="Times New Roman" w:hAnsi="Times New Roman" w:cs="Times New Roman"/>
          <w:sz w:val="24"/>
          <w:szCs w:val="24"/>
        </w:rPr>
        <w:t xml:space="preserve">, </w:t>
      </w:r>
      <w:r w:rsidR="00AA3A50" w:rsidRPr="00AE7CE8">
        <w:rPr>
          <w:rFonts w:ascii="Times New Roman" w:hAnsi="Times New Roman" w:cs="Times New Roman"/>
          <w:sz w:val="24"/>
          <w:szCs w:val="24"/>
        </w:rPr>
        <w:t xml:space="preserve">therefore this application </w:t>
      </w:r>
      <w:r w:rsidR="00C36CE3" w:rsidRPr="00AE7CE8">
        <w:rPr>
          <w:rFonts w:ascii="Times New Roman" w:hAnsi="Times New Roman" w:cs="Times New Roman"/>
          <w:sz w:val="24"/>
          <w:szCs w:val="24"/>
        </w:rPr>
        <w:t>holds the potential to mitigate this issue</w:t>
      </w:r>
      <w:r w:rsidR="00F90C75" w:rsidRPr="00AE7CE8">
        <w:rPr>
          <w:rFonts w:ascii="Times New Roman" w:hAnsi="Times New Roman" w:cs="Times New Roman"/>
          <w:sz w:val="24"/>
          <w:szCs w:val="24"/>
        </w:rPr>
        <w:t xml:space="preserve"> by aiding the </w:t>
      </w:r>
      <w:r w:rsidR="007C6C94" w:rsidRPr="00AE7CE8">
        <w:rPr>
          <w:rFonts w:ascii="Times New Roman" w:hAnsi="Times New Roman" w:cs="Times New Roman"/>
          <w:sz w:val="24"/>
          <w:szCs w:val="24"/>
        </w:rPr>
        <w:t>recogni</w:t>
      </w:r>
      <w:r w:rsidR="00F90C75" w:rsidRPr="00AE7CE8">
        <w:rPr>
          <w:rFonts w:ascii="Times New Roman" w:hAnsi="Times New Roman" w:cs="Times New Roman"/>
          <w:sz w:val="24"/>
          <w:szCs w:val="24"/>
        </w:rPr>
        <w:t>tion of</w:t>
      </w:r>
      <w:r w:rsidR="007C6C94" w:rsidRPr="00AE7CE8">
        <w:rPr>
          <w:rFonts w:ascii="Times New Roman" w:hAnsi="Times New Roman" w:cs="Times New Roman"/>
          <w:sz w:val="24"/>
          <w:szCs w:val="24"/>
        </w:rPr>
        <w:t xml:space="preserve"> medicinal plants </w:t>
      </w:r>
      <w:r w:rsidR="00FA7E7D" w:rsidRPr="00AE7CE8">
        <w:rPr>
          <w:rFonts w:ascii="Times New Roman" w:hAnsi="Times New Roman" w:cs="Times New Roman"/>
          <w:sz w:val="24"/>
          <w:szCs w:val="24"/>
        </w:rPr>
        <w:t xml:space="preserve">contributing to their </w:t>
      </w:r>
      <w:r w:rsidR="00A66465" w:rsidRPr="00AE7CE8">
        <w:rPr>
          <w:rFonts w:ascii="Times New Roman" w:hAnsi="Times New Roman" w:cs="Times New Roman"/>
          <w:sz w:val="24"/>
          <w:szCs w:val="24"/>
        </w:rPr>
        <w:t>conservation.</w:t>
      </w:r>
    </w:p>
    <w:p w14:paraId="684C53CE" w14:textId="31421109" w:rsidR="0036597D" w:rsidRPr="003612CC" w:rsidRDefault="0036597D" w:rsidP="0036597D">
      <w:pPr>
        <w:pStyle w:val="Heading3"/>
        <w:rPr>
          <w:rFonts w:ascii="Times New Roman" w:hAnsi="Times New Roman" w:cs="Times New Roman"/>
          <w:b/>
          <w:bCs/>
          <w:color w:val="auto"/>
        </w:rPr>
      </w:pPr>
      <w:bookmarkStart w:id="31" w:name="_Toc147351990"/>
      <w:r w:rsidRPr="003612CC">
        <w:rPr>
          <w:rFonts w:ascii="Times New Roman" w:hAnsi="Times New Roman" w:cs="Times New Roman"/>
          <w:b/>
          <w:bCs/>
          <w:color w:val="auto"/>
        </w:rPr>
        <w:t>1.</w:t>
      </w:r>
      <w:r w:rsidR="00C06267">
        <w:rPr>
          <w:rFonts w:ascii="Times New Roman" w:hAnsi="Times New Roman" w:cs="Times New Roman"/>
          <w:b/>
          <w:bCs/>
          <w:color w:val="auto"/>
        </w:rPr>
        <w:t>9</w:t>
      </w:r>
      <w:r w:rsidRPr="003612CC">
        <w:rPr>
          <w:rFonts w:ascii="Times New Roman" w:hAnsi="Times New Roman" w:cs="Times New Roman"/>
          <w:b/>
          <w:bCs/>
          <w:color w:val="auto"/>
        </w:rPr>
        <w:t xml:space="preserve">.2 </w:t>
      </w:r>
      <w:sdt>
        <w:sdtPr>
          <w:rPr>
            <w:rFonts w:ascii="Times New Roman" w:hAnsi="Times New Roman" w:cs="Times New Roman"/>
            <w:b/>
            <w:bCs/>
            <w:color w:val="auto"/>
          </w:rPr>
          <w:tag w:val="goog_rdk_8"/>
          <w:id w:val="2006553113"/>
        </w:sdtPr>
        <w:sdtContent/>
      </w:sdt>
      <w:r w:rsidRPr="003612CC">
        <w:rPr>
          <w:rFonts w:ascii="Times New Roman" w:hAnsi="Times New Roman" w:cs="Times New Roman"/>
          <w:b/>
          <w:bCs/>
          <w:color w:val="auto"/>
        </w:rPr>
        <w:t>Contribution to the research domain</w:t>
      </w:r>
      <w:bookmarkEnd w:id="31"/>
    </w:p>
    <w:p w14:paraId="70F186FF" w14:textId="51153043" w:rsidR="00003345" w:rsidRPr="00317ECD" w:rsidRDefault="00943024" w:rsidP="000134D4">
      <w:pPr>
        <w:spacing w:line="360" w:lineRule="auto"/>
        <w:rPr>
          <w:rFonts w:ascii="Times New Roman" w:hAnsi="Times New Roman" w:cs="Times New Roman"/>
        </w:rPr>
      </w:pPr>
      <w:r w:rsidRPr="00AE7CE8">
        <w:rPr>
          <w:rFonts w:ascii="Times New Roman" w:hAnsi="Times New Roman" w:cs="Times New Roman"/>
          <w:sz w:val="24"/>
          <w:szCs w:val="24"/>
        </w:rPr>
        <w:t xml:space="preserve">The proposed </w:t>
      </w:r>
      <w:r w:rsidR="009A747E" w:rsidRPr="00AE7CE8">
        <w:rPr>
          <w:rFonts w:ascii="Times New Roman" w:hAnsi="Times New Roman" w:cs="Times New Roman"/>
          <w:sz w:val="24"/>
          <w:szCs w:val="24"/>
        </w:rPr>
        <w:t xml:space="preserve">research project will utilize image processing technology to </w:t>
      </w:r>
      <w:r w:rsidR="00EE6506" w:rsidRPr="00AE7CE8">
        <w:rPr>
          <w:rFonts w:ascii="Times New Roman" w:hAnsi="Times New Roman" w:cs="Times New Roman"/>
          <w:sz w:val="24"/>
          <w:szCs w:val="24"/>
        </w:rPr>
        <w:t>recognize ayurvedic medicinal plants</w:t>
      </w:r>
      <w:r w:rsidR="00BB0EB5" w:rsidRPr="00AE7CE8">
        <w:rPr>
          <w:rFonts w:ascii="Times New Roman" w:hAnsi="Times New Roman" w:cs="Times New Roman"/>
          <w:sz w:val="24"/>
          <w:szCs w:val="24"/>
        </w:rPr>
        <w:t>, therefore several concepts in machine learning will be used in the development process.</w:t>
      </w:r>
      <w:r w:rsidR="004A6EE8" w:rsidRPr="00AE7CE8">
        <w:rPr>
          <w:rFonts w:ascii="Times New Roman" w:hAnsi="Times New Roman" w:cs="Times New Roman"/>
          <w:sz w:val="24"/>
          <w:szCs w:val="24"/>
        </w:rPr>
        <w:t xml:space="preserve"> The findings discovered </w:t>
      </w:r>
      <w:r w:rsidR="000134D4" w:rsidRPr="00AE7CE8">
        <w:rPr>
          <w:rFonts w:ascii="Times New Roman" w:hAnsi="Times New Roman" w:cs="Times New Roman"/>
          <w:sz w:val="24"/>
          <w:szCs w:val="24"/>
        </w:rPr>
        <w:t>during</w:t>
      </w:r>
      <w:r w:rsidR="00DB6A27" w:rsidRPr="00AE7CE8">
        <w:rPr>
          <w:rFonts w:ascii="Times New Roman" w:hAnsi="Times New Roman" w:cs="Times New Roman"/>
          <w:sz w:val="24"/>
          <w:szCs w:val="24"/>
        </w:rPr>
        <w:t xml:space="preserve"> this </w:t>
      </w:r>
      <w:r w:rsidR="00FB3243" w:rsidRPr="00AE7CE8">
        <w:rPr>
          <w:rFonts w:ascii="Times New Roman" w:hAnsi="Times New Roman" w:cs="Times New Roman"/>
          <w:sz w:val="24"/>
          <w:szCs w:val="24"/>
        </w:rPr>
        <w:t xml:space="preserve">research </w:t>
      </w:r>
      <w:r w:rsidR="00A8567B" w:rsidRPr="00AE7CE8">
        <w:rPr>
          <w:rFonts w:ascii="Times New Roman" w:hAnsi="Times New Roman" w:cs="Times New Roman"/>
          <w:sz w:val="24"/>
          <w:szCs w:val="24"/>
        </w:rPr>
        <w:t>can be used by other researcher</w:t>
      </w:r>
      <w:r w:rsidR="000134D4" w:rsidRPr="00AE7CE8">
        <w:rPr>
          <w:rFonts w:ascii="Times New Roman" w:hAnsi="Times New Roman" w:cs="Times New Roman"/>
          <w:sz w:val="24"/>
          <w:szCs w:val="24"/>
        </w:rPr>
        <w:t>s for evaluation and future research.</w:t>
      </w:r>
      <w:r w:rsidR="005E4B67" w:rsidRPr="00AE7CE8">
        <w:rPr>
          <w:rFonts w:ascii="Times New Roman" w:hAnsi="Times New Roman" w:cs="Times New Roman"/>
          <w:sz w:val="24"/>
          <w:szCs w:val="24"/>
        </w:rPr>
        <w:t xml:space="preserve"> </w:t>
      </w:r>
      <w:r w:rsidR="00B7257B" w:rsidRPr="00AE7CE8">
        <w:rPr>
          <w:rFonts w:ascii="Times New Roman" w:hAnsi="Times New Roman" w:cs="Times New Roman"/>
          <w:sz w:val="24"/>
          <w:szCs w:val="24"/>
        </w:rPr>
        <w:t>Recognizing plants in their natural setting remains a challenge in the machine learning domain till date</w:t>
      </w:r>
      <w:r w:rsidR="00B028BD" w:rsidRPr="00AE7CE8">
        <w:rPr>
          <w:rFonts w:ascii="Times New Roman" w:hAnsi="Times New Roman" w:cs="Times New Roman"/>
          <w:sz w:val="24"/>
          <w:szCs w:val="24"/>
        </w:rPr>
        <w:t>.</w:t>
      </w:r>
      <w:r w:rsidR="00455438" w:rsidRPr="00AE7CE8">
        <w:rPr>
          <w:rFonts w:ascii="Times New Roman" w:hAnsi="Times New Roman" w:cs="Times New Roman"/>
          <w:sz w:val="24"/>
          <w:szCs w:val="24"/>
        </w:rPr>
        <w:t xml:space="preserve"> Limited research has been done regarding the recognition of plants in their natural environments. This study aims to introduce an architecture that leverages existing deep learning models to precisely classify plants </w:t>
      </w:r>
      <w:r w:rsidR="00542C40" w:rsidRPr="00AE7CE8">
        <w:rPr>
          <w:rFonts w:ascii="Times New Roman" w:hAnsi="Times New Roman" w:cs="Times New Roman"/>
          <w:sz w:val="24"/>
          <w:szCs w:val="24"/>
        </w:rPr>
        <w:t>in their natural habitats.</w:t>
      </w:r>
      <w:r w:rsidR="00834926" w:rsidRPr="00AE7CE8">
        <w:rPr>
          <w:rFonts w:ascii="Times New Roman" w:hAnsi="Times New Roman" w:cs="Times New Roman"/>
          <w:sz w:val="24"/>
          <w:szCs w:val="24"/>
        </w:rPr>
        <w:t xml:space="preserve"> </w:t>
      </w:r>
      <w:r w:rsidR="00DA2B7A" w:rsidRPr="00AE7CE8">
        <w:rPr>
          <w:rFonts w:ascii="Times New Roman" w:hAnsi="Times New Roman" w:cs="Times New Roman"/>
          <w:sz w:val="24"/>
          <w:szCs w:val="24"/>
          <w:shd w:val="clear" w:color="auto" w:fill="F7F7F8"/>
        </w:rPr>
        <w:t xml:space="preserve">This </w:t>
      </w:r>
      <w:r w:rsidR="00B52E9B" w:rsidRPr="00AE7CE8">
        <w:rPr>
          <w:rFonts w:ascii="Times New Roman" w:hAnsi="Times New Roman" w:cs="Times New Roman"/>
          <w:sz w:val="24"/>
          <w:szCs w:val="24"/>
          <w:shd w:val="clear" w:color="auto" w:fill="F7F7F8"/>
        </w:rPr>
        <w:t>research could</w:t>
      </w:r>
      <w:r w:rsidR="00B37C47" w:rsidRPr="00AE7CE8">
        <w:rPr>
          <w:rFonts w:ascii="Times New Roman" w:hAnsi="Times New Roman" w:cs="Times New Roman"/>
          <w:sz w:val="24"/>
          <w:szCs w:val="24"/>
          <w:shd w:val="clear" w:color="auto" w:fill="F7F7F8"/>
        </w:rPr>
        <w:t xml:space="preserve"> </w:t>
      </w:r>
      <w:r w:rsidR="00B52E9B" w:rsidRPr="00AE7CE8">
        <w:rPr>
          <w:rFonts w:ascii="Times New Roman" w:hAnsi="Times New Roman" w:cs="Times New Roman"/>
          <w:sz w:val="24"/>
          <w:szCs w:val="24"/>
          <w:shd w:val="clear" w:color="auto" w:fill="F7F7F8"/>
        </w:rPr>
        <w:t>demonstrate</w:t>
      </w:r>
      <w:r w:rsidR="00B37C47" w:rsidRPr="00AE7CE8">
        <w:rPr>
          <w:rFonts w:ascii="Times New Roman" w:hAnsi="Times New Roman" w:cs="Times New Roman"/>
          <w:sz w:val="24"/>
          <w:szCs w:val="24"/>
          <w:shd w:val="clear" w:color="auto" w:fill="F7F7F8"/>
        </w:rPr>
        <w:t xml:space="preserve"> that deep learning models can be used in more complex </w:t>
      </w:r>
      <w:r w:rsidR="00B72CD5" w:rsidRPr="00AE7CE8">
        <w:rPr>
          <w:rFonts w:ascii="Times New Roman" w:hAnsi="Times New Roman" w:cs="Times New Roman"/>
          <w:sz w:val="24"/>
          <w:szCs w:val="24"/>
          <w:shd w:val="clear" w:color="auto" w:fill="F7F7F8"/>
        </w:rPr>
        <w:t>real-world</w:t>
      </w:r>
      <w:r w:rsidR="00B37C47" w:rsidRPr="00AE7CE8">
        <w:rPr>
          <w:rFonts w:ascii="Times New Roman" w:hAnsi="Times New Roman" w:cs="Times New Roman"/>
          <w:sz w:val="24"/>
          <w:szCs w:val="24"/>
          <w:shd w:val="clear" w:color="auto" w:fill="F7F7F8"/>
        </w:rPr>
        <w:t xml:space="preserve"> scenarios as well rather than under controlled conditions</w:t>
      </w:r>
      <w:r w:rsidR="00DA2B7A" w:rsidRPr="00AE7CE8">
        <w:rPr>
          <w:rFonts w:ascii="Times New Roman" w:hAnsi="Times New Roman" w:cs="Times New Roman"/>
          <w:sz w:val="24"/>
          <w:szCs w:val="24"/>
          <w:shd w:val="clear" w:color="auto" w:fill="F7F7F8"/>
        </w:rPr>
        <w:t>.</w:t>
      </w:r>
      <w:r w:rsidR="002578C5" w:rsidRPr="00AE7CE8">
        <w:rPr>
          <w:rFonts w:ascii="Times New Roman" w:hAnsi="Times New Roman" w:cs="Times New Roman"/>
          <w:sz w:val="24"/>
          <w:szCs w:val="24"/>
          <w:shd w:val="clear" w:color="auto" w:fill="F7F7F8"/>
        </w:rPr>
        <w:t xml:space="preserve"> </w:t>
      </w:r>
      <w:r w:rsidR="00D33247" w:rsidRPr="00AE7CE8">
        <w:rPr>
          <w:rFonts w:ascii="Times New Roman" w:hAnsi="Times New Roman" w:cs="Times New Roman"/>
          <w:sz w:val="24"/>
          <w:szCs w:val="24"/>
          <w:shd w:val="clear" w:color="auto" w:fill="F7F7F8"/>
        </w:rPr>
        <w:t xml:space="preserve">The outcome of this research could also contribute to the development of more robust architectures </w:t>
      </w:r>
      <w:r w:rsidR="00D21D7B" w:rsidRPr="00AE7CE8">
        <w:rPr>
          <w:rFonts w:ascii="Times New Roman" w:hAnsi="Times New Roman" w:cs="Times New Roman"/>
          <w:sz w:val="24"/>
          <w:szCs w:val="24"/>
          <w:shd w:val="clear" w:color="auto" w:fill="F7F7F8"/>
        </w:rPr>
        <w:t>in</w:t>
      </w:r>
      <w:r w:rsidR="00D33247" w:rsidRPr="00AE7CE8">
        <w:rPr>
          <w:rFonts w:ascii="Times New Roman" w:hAnsi="Times New Roman" w:cs="Times New Roman"/>
          <w:sz w:val="24"/>
          <w:szCs w:val="24"/>
          <w:shd w:val="clear" w:color="auto" w:fill="F7F7F8"/>
        </w:rPr>
        <w:t xml:space="preserve"> this domain</w:t>
      </w:r>
      <w:r w:rsidR="00D33247" w:rsidRPr="00317ECD">
        <w:rPr>
          <w:rFonts w:ascii="Times New Roman" w:hAnsi="Times New Roman" w:cs="Times New Roman"/>
          <w:shd w:val="clear" w:color="auto" w:fill="F7F7F8"/>
        </w:rPr>
        <w:t>.</w:t>
      </w:r>
    </w:p>
    <w:p w14:paraId="6C2AB659" w14:textId="5264E7E7" w:rsidR="00E13170" w:rsidRPr="00F57949" w:rsidRDefault="00A94251" w:rsidP="00A94251">
      <w:pPr>
        <w:pStyle w:val="Heading2"/>
        <w:rPr>
          <w:rFonts w:ascii="Times New Roman" w:hAnsi="Times New Roman" w:cs="Times New Roman"/>
          <w:b/>
          <w:bCs/>
          <w:color w:val="000000" w:themeColor="text1"/>
          <w:sz w:val="28"/>
          <w:szCs w:val="28"/>
        </w:rPr>
      </w:pPr>
      <w:bookmarkStart w:id="32" w:name="_Toc147351991"/>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10</w:t>
      </w:r>
      <w:r w:rsidRPr="00F57949">
        <w:rPr>
          <w:rFonts w:ascii="Times New Roman" w:hAnsi="Times New Roman" w:cs="Times New Roman"/>
          <w:b/>
          <w:bCs/>
          <w:color w:val="000000" w:themeColor="text1"/>
          <w:sz w:val="28"/>
          <w:szCs w:val="28"/>
        </w:rPr>
        <w:t xml:space="preserve"> Research Challenge</w:t>
      </w:r>
      <w:bookmarkEnd w:id="32"/>
    </w:p>
    <w:p w14:paraId="3030F36A" w14:textId="65E7A839" w:rsidR="00A94251" w:rsidRPr="00AE7CE8" w:rsidRDefault="008250FC" w:rsidP="0088259A">
      <w:pPr>
        <w:spacing w:line="360" w:lineRule="auto"/>
        <w:rPr>
          <w:rFonts w:ascii="Times New Roman" w:hAnsi="Times New Roman" w:cs="Times New Roman"/>
          <w:sz w:val="24"/>
          <w:szCs w:val="24"/>
        </w:rPr>
      </w:pPr>
      <w:r w:rsidRPr="00F57949">
        <w:rPr>
          <w:rFonts w:ascii="Times New Roman" w:hAnsi="Times New Roman" w:cs="Times New Roman"/>
          <w:color w:val="000000" w:themeColor="text1"/>
          <w:sz w:val="24"/>
          <w:szCs w:val="24"/>
        </w:rPr>
        <w:t xml:space="preserve">During the implementation of </w:t>
      </w:r>
      <w:r w:rsidRPr="00AE7CE8">
        <w:rPr>
          <w:rFonts w:ascii="Times New Roman" w:hAnsi="Times New Roman" w:cs="Times New Roman"/>
          <w:sz w:val="24"/>
          <w:szCs w:val="24"/>
        </w:rPr>
        <w:t xml:space="preserve">this research project the author will </w:t>
      </w:r>
      <w:r w:rsidR="0088259A" w:rsidRPr="00AE7CE8">
        <w:rPr>
          <w:rFonts w:ascii="Times New Roman" w:hAnsi="Times New Roman" w:cs="Times New Roman"/>
          <w:sz w:val="24"/>
          <w:szCs w:val="24"/>
        </w:rPr>
        <w:t>encounter</w:t>
      </w:r>
      <w:r w:rsidRPr="00AE7CE8">
        <w:rPr>
          <w:rFonts w:ascii="Times New Roman" w:hAnsi="Times New Roman" w:cs="Times New Roman"/>
          <w:sz w:val="24"/>
          <w:szCs w:val="24"/>
        </w:rPr>
        <w:t xml:space="preserve"> </w:t>
      </w:r>
      <w:r w:rsidR="00CF651A" w:rsidRPr="00AE7CE8">
        <w:rPr>
          <w:rFonts w:ascii="Times New Roman" w:hAnsi="Times New Roman" w:cs="Times New Roman"/>
          <w:sz w:val="24"/>
          <w:szCs w:val="24"/>
        </w:rPr>
        <w:t>several</w:t>
      </w:r>
      <w:r w:rsidRPr="00AE7CE8">
        <w:rPr>
          <w:rFonts w:ascii="Times New Roman" w:hAnsi="Times New Roman" w:cs="Times New Roman"/>
          <w:sz w:val="24"/>
          <w:szCs w:val="24"/>
        </w:rPr>
        <w:t xml:space="preserve"> challenges</w:t>
      </w:r>
      <w:r w:rsidR="00CF651A" w:rsidRPr="00AE7CE8">
        <w:rPr>
          <w:rFonts w:ascii="Times New Roman" w:hAnsi="Times New Roman" w:cs="Times New Roman"/>
          <w:sz w:val="24"/>
          <w:szCs w:val="24"/>
        </w:rPr>
        <w:t xml:space="preserve">. Listed below are some of the challenges identified </w:t>
      </w:r>
      <w:r w:rsidR="0088259A" w:rsidRPr="00AE7CE8">
        <w:rPr>
          <w:rFonts w:ascii="Times New Roman" w:hAnsi="Times New Roman" w:cs="Times New Roman"/>
          <w:sz w:val="24"/>
          <w:szCs w:val="24"/>
        </w:rPr>
        <w:t>so far</w:t>
      </w:r>
      <w:r w:rsidR="00CF651A" w:rsidRPr="00AE7CE8">
        <w:rPr>
          <w:rFonts w:ascii="Times New Roman" w:hAnsi="Times New Roman" w:cs="Times New Roman"/>
          <w:sz w:val="24"/>
          <w:szCs w:val="24"/>
        </w:rPr>
        <w:t xml:space="preserve">. </w:t>
      </w:r>
    </w:p>
    <w:p w14:paraId="6C247C8D" w14:textId="504B3B4E" w:rsidR="0088259A" w:rsidRPr="00AE7CE8" w:rsidRDefault="000172ED"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As there is no publicly available dataset the author would have to create a </w:t>
      </w:r>
      <w:r w:rsidR="00E97ACE" w:rsidRPr="00AE7CE8">
        <w:rPr>
          <w:rFonts w:ascii="Times New Roman" w:hAnsi="Times New Roman" w:cs="Times New Roman"/>
          <w:sz w:val="24"/>
          <w:szCs w:val="24"/>
        </w:rPr>
        <w:t>dataset by capturing images of ayurvedic medicinal plants.</w:t>
      </w:r>
    </w:p>
    <w:p w14:paraId="33DD50B7" w14:textId="15FFBCE0" w:rsidR="00E97ACE" w:rsidRPr="00AE7CE8" w:rsidRDefault="00853A8B"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would have to be done to </w:t>
      </w:r>
      <w:r w:rsidR="006159FE" w:rsidRPr="00AE7CE8">
        <w:rPr>
          <w:rFonts w:ascii="Times New Roman" w:hAnsi="Times New Roman" w:cs="Times New Roman"/>
          <w:sz w:val="24"/>
          <w:szCs w:val="24"/>
        </w:rPr>
        <w:t>select the most efficient machine lea</w:t>
      </w:r>
      <w:r w:rsidR="00516D8F" w:rsidRPr="00AE7CE8">
        <w:rPr>
          <w:rFonts w:ascii="Times New Roman" w:hAnsi="Times New Roman" w:cs="Times New Roman"/>
          <w:sz w:val="24"/>
          <w:szCs w:val="24"/>
        </w:rPr>
        <w:t>rning algorithm for accurate image classification.</w:t>
      </w:r>
    </w:p>
    <w:p w14:paraId="35944ED6" w14:textId="7D1B642B" w:rsidR="004A0C59" w:rsidRPr="00AE7CE8" w:rsidRDefault="00516D8F"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Since the </w:t>
      </w:r>
      <w:r w:rsidR="0007468F" w:rsidRPr="00AE7CE8">
        <w:rPr>
          <w:rFonts w:ascii="Times New Roman" w:hAnsi="Times New Roman" w:cs="Times New Roman"/>
          <w:sz w:val="24"/>
          <w:szCs w:val="24"/>
        </w:rPr>
        <w:t xml:space="preserve">application would be developed to recognize ayurvedic medicinal plants in natural environment conditions </w:t>
      </w:r>
      <w:r w:rsidR="000F1004" w:rsidRPr="00AE7CE8">
        <w:rPr>
          <w:rFonts w:ascii="Times New Roman" w:hAnsi="Times New Roman" w:cs="Times New Roman"/>
          <w:sz w:val="24"/>
          <w:szCs w:val="24"/>
        </w:rPr>
        <w:t xml:space="preserve">the author would have to develop </w:t>
      </w:r>
      <w:r w:rsidR="00F73736" w:rsidRPr="00AE7CE8">
        <w:rPr>
          <w:rFonts w:ascii="Times New Roman" w:hAnsi="Times New Roman" w:cs="Times New Roman"/>
          <w:sz w:val="24"/>
          <w:szCs w:val="24"/>
        </w:rPr>
        <w:t xml:space="preserve">a </w:t>
      </w:r>
      <w:r w:rsidR="00662F66" w:rsidRPr="00AE7CE8">
        <w:rPr>
          <w:rFonts w:ascii="Times New Roman" w:hAnsi="Times New Roman" w:cs="Times New Roman"/>
          <w:sz w:val="24"/>
          <w:szCs w:val="24"/>
          <w:shd w:val="clear" w:color="auto" w:fill="F7F7F8"/>
        </w:rPr>
        <w:t xml:space="preserve">technique </w:t>
      </w:r>
      <w:r w:rsidR="00F73736" w:rsidRPr="00AE7CE8">
        <w:rPr>
          <w:rFonts w:ascii="Times New Roman" w:hAnsi="Times New Roman" w:cs="Times New Roman"/>
          <w:sz w:val="24"/>
          <w:szCs w:val="24"/>
          <w:shd w:val="clear" w:color="auto" w:fill="F7F7F8"/>
        </w:rPr>
        <w:t>to</w:t>
      </w:r>
      <w:r w:rsidR="00662F66" w:rsidRPr="00AE7CE8">
        <w:rPr>
          <w:rFonts w:ascii="Times New Roman" w:hAnsi="Times New Roman" w:cs="Times New Roman"/>
          <w:sz w:val="24"/>
          <w:szCs w:val="24"/>
          <w:shd w:val="clear" w:color="auto" w:fill="F7F7F8"/>
        </w:rPr>
        <w:t xml:space="preserve"> effectively distinguish</w:t>
      </w:r>
      <w:r w:rsidR="00F73736" w:rsidRPr="00AE7CE8">
        <w:rPr>
          <w:rFonts w:ascii="Times New Roman" w:hAnsi="Times New Roman" w:cs="Times New Roman"/>
          <w:sz w:val="24"/>
          <w:szCs w:val="24"/>
          <w:shd w:val="clear" w:color="auto" w:fill="F7F7F8"/>
        </w:rPr>
        <w:t xml:space="preserve"> </w:t>
      </w:r>
      <w:r w:rsidR="00662F66" w:rsidRPr="00AE7CE8">
        <w:rPr>
          <w:rFonts w:ascii="Times New Roman" w:hAnsi="Times New Roman" w:cs="Times New Roman"/>
          <w:sz w:val="24"/>
          <w:szCs w:val="24"/>
          <w:shd w:val="clear" w:color="auto" w:fill="F7F7F8"/>
        </w:rPr>
        <w:t>the plants from their backgrounds.</w:t>
      </w:r>
    </w:p>
    <w:p w14:paraId="02F61425" w14:textId="495775F3" w:rsidR="00B74647" w:rsidRPr="00AE7CE8" w:rsidRDefault="00B74647"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lastRenderedPageBreak/>
        <w:t xml:space="preserve">Machine learning </w:t>
      </w:r>
      <w:r w:rsidR="00F71308" w:rsidRPr="00AE7CE8">
        <w:rPr>
          <w:rFonts w:ascii="Times New Roman" w:hAnsi="Times New Roman" w:cs="Times New Roman"/>
          <w:sz w:val="24"/>
          <w:szCs w:val="24"/>
          <w:shd w:val="clear" w:color="auto" w:fill="F7F7F8"/>
        </w:rPr>
        <w:t>methods</w:t>
      </w:r>
      <w:r w:rsidR="002C60C7" w:rsidRPr="00AE7CE8">
        <w:rPr>
          <w:rFonts w:ascii="Times New Roman" w:hAnsi="Times New Roman" w:cs="Times New Roman"/>
          <w:sz w:val="24"/>
          <w:szCs w:val="24"/>
          <w:shd w:val="clear" w:color="auto" w:fill="F7F7F8"/>
        </w:rPr>
        <w:t xml:space="preserve"> </w:t>
      </w:r>
      <w:r w:rsidR="0040494C" w:rsidRPr="00AE7CE8">
        <w:rPr>
          <w:rFonts w:ascii="Times New Roman" w:hAnsi="Times New Roman" w:cs="Times New Roman"/>
          <w:sz w:val="24"/>
          <w:szCs w:val="24"/>
          <w:shd w:val="clear" w:color="auto" w:fill="F7F7F8"/>
        </w:rPr>
        <w:t>like</w:t>
      </w:r>
      <w:r w:rsidR="002C60C7" w:rsidRPr="00AE7CE8">
        <w:rPr>
          <w:rFonts w:ascii="Times New Roman" w:hAnsi="Times New Roman" w:cs="Times New Roman"/>
          <w:sz w:val="24"/>
          <w:szCs w:val="24"/>
          <w:shd w:val="clear" w:color="auto" w:fill="F7F7F8"/>
        </w:rPr>
        <w:t xml:space="preserve"> edge detection and image segmentation would have to be used to separate the for</w:t>
      </w:r>
      <w:r w:rsidR="0040494C" w:rsidRPr="00AE7CE8">
        <w:rPr>
          <w:rFonts w:ascii="Times New Roman" w:hAnsi="Times New Roman" w:cs="Times New Roman"/>
          <w:sz w:val="24"/>
          <w:szCs w:val="24"/>
          <w:shd w:val="clear" w:color="auto" w:fill="F7F7F8"/>
        </w:rPr>
        <w:t>e</w:t>
      </w:r>
      <w:r w:rsidR="002C60C7" w:rsidRPr="00AE7CE8">
        <w:rPr>
          <w:rFonts w:ascii="Times New Roman" w:hAnsi="Times New Roman" w:cs="Times New Roman"/>
          <w:sz w:val="24"/>
          <w:szCs w:val="24"/>
          <w:shd w:val="clear" w:color="auto" w:fill="F7F7F8"/>
        </w:rPr>
        <w:t xml:space="preserve">ground </w:t>
      </w:r>
      <w:r w:rsidR="0040494C" w:rsidRPr="00AE7CE8">
        <w:rPr>
          <w:rFonts w:ascii="Times New Roman" w:hAnsi="Times New Roman" w:cs="Times New Roman"/>
          <w:sz w:val="24"/>
          <w:szCs w:val="24"/>
          <w:shd w:val="clear" w:color="auto" w:fill="F7F7F8"/>
        </w:rPr>
        <w:t>and the background, another challenge would be to select the best algorithm for this task.</w:t>
      </w:r>
    </w:p>
    <w:p w14:paraId="519237E8" w14:textId="247C6E3E" w:rsidR="005D4411" w:rsidRPr="00F57949" w:rsidRDefault="00A02A16" w:rsidP="005D4411">
      <w:pPr>
        <w:pStyle w:val="Heading2"/>
        <w:rPr>
          <w:rFonts w:ascii="Times New Roman" w:hAnsi="Times New Roman" w:cs="Times New Roman"/>
          <w:b/>
          <w:bCs/>
          <w:sz w:val="28"/>
          <w:szCs w:val="28"/>
        </w:rPr>
      </w:pPr>
      <w:bookmarkStart w:id="33" w:name="_Toc147351995"/>
      <w:r w:rsidRPr="00F57949">
        <w:rPr>
          <w:rFonts w:ascii="Times New Roman" w:hAnsi="Times New Roman" w:cs="Times New Roman"/>
          <w:b/>
          <w:bCs/>
          <w:color w:val="auto"/>
          <w:sz w:val="28"/>
          <w:szCs w:val="28"/>
        </w:rPr>
        <w:t>1.1</w:t>
      </w:r>
      <w:r w:rsidR="00C06267">
        <w:rPr>
          <w:rFonts w:ascii="Times New Roman" w:hAnsi="Times New Roman" w:cs="Times New Roman"/>
          <w:b/>
          <w:bCs/>
          <w:color w:val="auto"/>
          <w:sz w:val="28"/>
          <w:szCs w:val="28"/>
        </w:rPr>
        <w:t>1</w:t>
      </w:r>
      <w:r w:rsidRPr="00F57949">
        <w:rPr>
          <w:rFonts w:ascii="Times New Roman" w:hAnsi="Times New Roman" w:cs="Times New Roman"/>
          <w:b/>
          <w:bCs/>
          <w:color w:val="auto"/>
          <w:sz w:val="28"/>
          <w:szCs w:val="28"/>
        </w:rPr>
        <w:t xml:space="preserve"> Chapter Summary</w:t>
      </w:r>
      <w:bookmarkEnd w:id="33"/>
    </w:p>
    <w:p w14:paraId="41DFB82F" w14:textId="02FD942C" w:rsidR="00A02A16" w:rsidRPr="00AE7CE8" w:rsidRDefault="009B1D8E" w:rsidP="00AE7CE8">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 xml:space="preserve">The chapter </w:t>
      </w:r>
      <w:r w:rsidR="00FE7CBD" w:rsidRPr="00AE7CE8">
        <w:rPr>
          <w:rFonts w:ascii="Times New Roman" w:hAnsi="Times New Roman" w:cs="Times New Roman"/>
          <w:sz w:val="24"/>
          <w:szCs w:val="24"/>
          <w:shd w:val="clear" w:color="auto" w:fill="F7F7F8"/>
        </w:rPr>
        <w:t xml:space="preserve">presents the user with an </w:t>
      </w:r>
      <w:r w:rsidRPr="00AE7CE8">
        <w:rPr>
          <w:rFonts w:ascii="Times New Roman" w:hAnsi="Times New Roman" w:cs="Times New Roman"/>
          <w:sz w:val="24"/>
          <w:szCs w:val="24"/>
          <w:shd w:val="clear" w:color="auto" w:fill="F7F7F8"/>
        </w:rPr>
        <w:t xml:space="preserve">overview of the research, including the identified problem </w:t>
      </w:r>
      <w:r w:rsidR="00CE30CF">
        <w:rPr>
          <w:rFonts w:ascii="Times New Roman" w:hAnsi="Times New Roman" w:cs="Times New Roman"/>
          <w:sz w:val="24"/>
          <w:szCs w:val="24"/>
          <w:shd w:val="clear" w:color="auto" w:fill="F7F7F8"/>
        </w:rPr>
        <w:t xml:space="preserve">in the Ayurvedic Medicinal system of Sri Lanka </w:t>
      </w:r>
      <w:r w:rsidRPr="00AE7CE8">
        <w:rPr>
          <w:rFonts w:ascii="Times New Roman" w:hAnsi="Times New Roman" w:cs="Times New Roman"/>
          <w:sz w:val="24"/>
          <w:szCs w:val="24"/>
          <w:shd w:val="clear" w:color="auto" w:fill="F7F7F8"/>
        </w:rPr>
        <w:t xml:space="preserve">and the </w:t>
      </w:r>
      <w:r w:rsidR="002F1D21" w:rsidRPr="00AE7CE8">
        <w:rPr>
          <w:rFonts w:ascii="Times New Roman" w:hAnsi="Times New Roman" w:cs="Times New Roman"/>
          <w:sz w:val="24"/>
          <w:szCs w:val="24"/>
          <w:shd w:val="clear" w:color="auto" w:fill="F7F7F8"/>
        </w:rPr>
        <w:t>proposed</w:t>
      </w:r>
      <w:r w:rsidRPr="00AE7CE8">
        <w:rPr>
          <w:rFonts w:ascii="Times New Roman" w:hAnsi="Times New Roman" w:cs="Times New Roman"/>
          <w:sz w:val="24"/>
          <w:szCs w:val="24"/>
          <w:shd w:val="clear" w:color="auto" w:fill="F7F7F8"/>
        </w:rPr>
        <w:t xml:space="preserve"> solution.</w:t>
      </w:r>
      <w:r w:rsidR="0012008F" w:rsidRPr="00AE7CE8">
        <w:rPr>
          <w:rFonts w:ascii="Times New Roman" w:hAnsi="Times New Roman" w:cs="Times New Roman"/>
          <w:sz w:val="24"/>
          <w:szCs w:val="24"/>
          <w:shd w:val="clear" w:color="auto" w:fill="F7F7F8"/>
        </w:rPr>
        <w:t xml:space="preserve"> It justifies the </w:t>
      </w:r>
      <w:r w:rsidR="00E81F38">
        <w:rPr>
          <w:rFonts w:ascii="Times New Roman" w:hAnsi="Times New Roman" w:cs="Times New Roman"/>
          <w:sz w:val="24"/>
          <w:szCs w:val="24"/>
          <w:shd w:val="clear" w:color="auto" w:fill="F7F7F8"/>
        </w:rPr>
        <w:t>n</w:t>
      </w:r>
      <w:r w:rsidR="00C50091">
        <w:rPr>
          <w:rFonts w:ascii="Times New Roman" w:hAnsi="Times New Roman" w:cs="Times New Roman"/>
          <w:sz w:val="24"/>
          <w:szCs w:val="24"/>
          <w:shd w:val="clear" w:color="auto" w:fill="F7F7F8"/>
        </w:rPr>
        <w:t>eed</w:t>
      </w:r>
      <w:r w:rsidR="0012008F" w:rsidRPr="00AE7CE8">
        <w:rPr>
          <w:rFonts w:ascii="Times New Roman" w:hAnsi="Times New Roman" w:cs="Times New Roman"/>
          <w:sz w:val="24"/>
          <w:szCs w:val="24"/>
          <w:shd w:val="clear" w:color="auto" w:fill="F7F7F8"/>
        </w:rPr>
        <w:t xml:space="preserve"> </w:t>
      </w:r>
      <w:r w:rsidR="00C50091">
        <w:rPr>
          <w:rFonts w:ascii="Times New Roman" w:hAnsi="Times New Roman" w:cs="Times New Roman"/>
          <w:sz w:val="24"/>
          <w:szCs w:val="24"/>
          <w:shd w:val="clear" w:color="auto" w:fill="F7F7F8"/>
        </w:rPr>
        <w:t>to</w:t>
      </w:r>
      <w:r w:rsidR="0012008F" w:rsidRPr="00AE7CE8">
        <w:rPr>
          <w:rFonts w:ascii="Times New Roman" w:hAnsi="Times New Roman" w:cs="Times New Roman"/>
          <w:sz w:val="24"/>
          <w:szCs w:val="24"/>
          <w:shd w:val="clear" w:color="auto" w:fill="F7F7F8"/>
        </w:rPr>
        <w:t xml:space="preserve"> provid</w:t>
      </w:r>
      <w:r w:rsidR="008447CD">
        <w:rPr>
          <w:rFonts w:ascii="Times New Roman" w:hAnsi="Times New Roman" w:cs="Times New Roman"/>
          <w:sz w:val="24"/>
          <w:szCs w:val="24"/>
          <w:shd w:val="clear" w:color="auto" w:fill="F7F7F8"/>
        </w:rPr>
        <w:t>e</w:t>
      </w:r>
      <w:r w:rsidR="0012008F" w:rsidRPr="00AE7CE8">
        <w:rPr>
          <w:rFonts w:ascii="Times New Roman" w:hAnsi="Times New Roman" w:cs="Times New Roman"/>
          <w:sz w:val="24"/>
          <w:szCs w:val="24"/>
          <w:shd w:val="clear" w:color="auto" w:fill="F7F7F8"/>
        </w:rPr>
        <w:t xml:space="preserve"> a solution to th</w:t>
      </w:r>
      <w:r w:rsidR="00E81F38">
        <w:rPr>
          <w:rFonts w:ascii="Times New Roman" w:hAnsi="Times New Roman" w:cs="Times New Roman"/>
          <w:sz w:val="24"/>
          <w:szCs w:val="24"/>
          <w:shd w:val="clear" w:color="auto" w:fill="F7F7F8"/>
        </w:rPr>
        <w:t>is</w:t>
      </w:r>
      <w:r w:rsidR="0012008F" w:rsidRPr="00AE7CE8">
        <w:rPr>
          <w:rFonts w:ascii="Times New Roman" w:hAnsi="Times New Roman" w:cs="Times New Roman"/>
          <w:sz w:val="24"/>
          <w:szCs w:val="24"/>
          <w:shd w:val="clear" w:color="auto" w:fill="F7F7F8"/>
        </w:rPr>
        <w:t xml:space="preserve"> problem</w:t>
      </w:r>
      <w:r w:rsidR="00C50091">
        <w:rPr>
          <w:rFonts w:ascii="Times New Roman" w:hAnsi="Times New Roman" w:cs="Times New Roman"/>
          <w:sz w:val="24"/>
          <w:szCs w:val="24"/>
          <w:shd w:val="clear" w:color="auto" w:fill="F7F7F8"/>
        </w:rPr>
        <w:t xml:space="preserve"> by </w:t>
      </w:r>
      <w:r w:rsidR="00905BE1" w:rsidRPr="00AE7CE8">
        <w:rPr>
          <w:rFonts w:ascii="Times New Roman" w:hAnsi="Times New Roman" w:cs="Times New Roman"/>
          <w:sz w:val="24"/>
          <w:szCs w:val="24"/>
          <w:shd w:val="clear" w:color="auto" w:fill="F7F7F8"/>
        </w:rPr>
        <w:t>using the latest technologies</w:t>
      </w:r>
      <w:r w:rsidR="00745D24" w:rsidRPr="00AE7CE8">
        <w:rPr>
          <w:rFonts w:ascii="Times New Roman" w:hAnsi="Times New Roman" w:cs="Times New Roman"/>
          <w:sz w:val="24"/>
          <w:szCs w:val="24"/>
          <w:shd w:val="clear" w:color="auto" w:fill="F7F7F8"/>
        </w:rPr>
        <w:t xml:space="preserve"> in machine learning</w:t>
      </w:r>
      <w:r w:rsidR="00C50091">
        <w:rPr>
          <w:rFonts w:ascii="Times New Roman" w:hAnsi="Times New Roman" w:cs="Times New Roman"/>
          <w:sz w:val="24"/>
          <w:szCs w:val="24"/>
          <w:shd w:val="clear" w:color="auto" w:fill="F7F7F8"/>
        </w:rPr>
        <w:t xml:space="preserve"> and how this would be </w:t>
      </w:r>
      <w:r w:rsidR="00BA2DA7">
        <w:rPr>
          <w:rFonts w:ascii="Times New Roman" w:hAnsi="Times New Roman" w:cs="Times New Roman"/>
          <w:sz w:val="24"/>
          <w:szCs w:val="24"/>
          <w:shd w:val="clear" w:color="auto" w:fill="F7F7F8"/>
        </w:rPr>
        <w:t xml:space="preserve">a </w:t>
      </w:r>
      <w:r w:rsidR="00C50091">
        <w:rPr>
          <w:rFonts w:ascii="Times New Roman" w:hAnsi="Times New Roman" w:cs="Times New Roman"/>
          <w:sz w:val="24"/>
          <w:szCs w:val="24"/>
          <w:shd w:val="clear" w:color="auto" w:fill="F7F7F8"/>
        </w:rPr>
        <w:t xml:space="preserve">contribution to </w:t>
      </w:r>
      <w:r w:rsidR="008447CD">
        <w:rPr>
          <w:rFonts w:ascii="Times New Roman" w:hAnsi="Times New Roman" w:cs="Times New Roman"/>
          <w:sz w:val="24"/>
          <w:szCs w:val="24"/>
          <w:shd w:val="clear" w:color="auto" w:fill="F7F7F8"/>
        </w:rPr>
        <w:t xml:space="preserve">both </w:t>
      </w:r>
      <w:r w:rsidR="00C50091">
        <w:rPr>
          <w:rFonts w:ascii="Times New Roman" w:hAnsi="Times New Roman" w:cs="Times New Roman"/>
          <w:sz w:val="24"/>
          <w:szCs w:val="24"/>
          <w:shd w:val="clear" w:color="auto" w:fill="F7F7F8"/>
        </w:rPr>
        <w:t xml:space="preserve">the Ayurvedic </w:t>
      </w:r>
      <w:r w:rsidR="006409D8">
        <w:rPr>
          <w:rFonts w:ascii="Times New Roman" w:hAnsi="Times New Roman" w:cs="Times New Roman"/>
          <w:sz w:val="24"/>
          <w:szCs w:val="24"/>
          <w:shd w:val="clear" w:color="auto" w:fill="F7F7F8"/>
        </w:rPr>
        <w:t xml:space="preserve">Medicinal industry </w:t>
      </w:r>
      <w:r w:rsidR="008447CD">
        <w:rPr>
          <w:rFonts w:ascii="Times New Roman" w:hAnsi="Times New Roman" w:cs="Times New Roman"/>
          <w:sz w:val="24"/>
          <w:szCs w:val="24"/>
          <w:shd w:val="clear" w:color="auto" w:fill="F7F7F8"/>
        </w:rPr>
        <w:t>and the field of plant recognition</w:t>
      </w:r>
      <w:r w:rsidR="00BA2DA7">
        <w:rPr>
          <w:rFonts w:ascii="Times New Roman" w:hAnsi="Times New Roman" w:cs="Times New Roman"/>
          <w:sz w:val="24"/>
          <w:szCs w:val="24"/>
          <w:shd w:val="clear" w:color="auto" w:fill="F7F7F8"/>
        </w:rPr>
        <w:t xml:space="preserve"> using deep learning</w:t>
      </w:r>
      <w:r w:rsidR="008447CD">
        <w:rPr>
          <w:rFonts w:ascii="Times New Roman" w:hAnsi="Times New Roman" w:cs="Times New Roman"/>
          <w:sz w:val="24"/>
          <w:szCs w:val="24"/>
          <w:shd w:val="clear" w:color="auto" w:fill="F7F7F8"/>
        </w:rPr>
        <w:t>.</w:t>
      </w:r>
    </w:p>
    <w:p w14:paraId="60EC0A2F" w14:textId="4737661F" w:rsidR="00E5379B" w:rsidRDefault="00D61D7E" w:rsidP="00273578">
      <w:pPr>
        <w:pStyle w:val="Heading1"/>
        <w:rPr>
          <w:rFonts w:ascii="Times New Roman" w:eastAsia="Times New Roman" w:hAnsi="Times New Roman" w:cs="Times New Roman"/>
          <w:b/>
          <w:bCs/>
          <w:color w:val="auto"/>
        </w:rPr>
      </w:pPr>
      <w:r w:rsidRPr="00273578">
        <w:rPr>
          <w:rFonts w:ascii="Times New Roman" w:eastAsia="Times New Roman" w:hAnsi="Times New Roman" w:cs="Times New Roman"/>
          <w:b/>
          <w:bCs/>
          <w:color w:val="auto"/>
        </w:rPr>
        <w:t>CHAPTER 02:</w:t>
      </w:r>
      <w:r w:rsidR="00E5379B" w:rsidRPr="00273578">
        <w:rPr>
          <w:rFonts w:ascii="Times New Roman" w:eastAsia="Times New Roman" w:hAnsi="Times New Roman" w:cs="Times New Roman"/>
          <w:b/>
          <w:bCs/>
          <w:color w:val="auto"/>
        </w:rPr>
        <w:t xml:space="preserve"> S</w:t>
      </w:r>
      <w:r w:rsidR="00AA6BA5">
        <w:rPr>
          <w:rFonts w:ascii="Times New Roman" w:eastAsia="Times New Roman" w:hAnsi="Times New Roman" w:cs="Times New Roman"/>
          <w:b/>
          <w:bCs/>
          <w:color w:val="auto"/>
        </w:rPr>
        <w:t>OFTWARE REQUIREMENT SPECIFICATION</w:t>
      </w:r>
    </w:p>
    <w:p w14:paraId="5A4FA57C"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1 Chapter Overview</w:t>
      </w:r>
    </w:p>
    <w:p w14:paraId="3C8C5BEA"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4 Rich Picture Diagram</w:t>
      </w:r>
    </w:p>
    <w:p w14:paraId="6FAEFFFD" w14:textId="77777777" w:rsidR="00E5379B" w:rsidRDefault="00E5379B" w:rsidP="00E5379B">
      <w:pPr>
        <w:spacing w:after="0" w:line="240" w:lineRule="auto"/>
        <w:rPr>
          <w:rFonts w:eastAsia="Times New Roman"/>
          <w:color w:val="000000"/>
          <w:sz w:val="24"/>
          <w:szCs w:val="24"/>
        </w:rPr>
      </w:pPr>
    </w:p>
    <w:p w14:paraId="279F80E7" w14:textId="77777777" w:rsidR="00E5379B" w:rsidRDefault="00E5379B" w:rsidP="00E5379B">
      <w:pPr>
        <w:spacing w:after="0" w:line="240" w:lineRule="auto"/>
      </w:pPr>
    </w:p>
    <w:p w14:paraId="2D20D84A" w14:textId="77777777" w:rsidR="00E5379B" w:rsidRDefault="00E5379B" w:rsidP="00E5379B">
      <w:pPr>
        <w:keepNext/>
        <w:spacing w:after="0" w:line="240" w:lineRule="auto"/>
      </w:pPr>
      <w:r w:rsidRPr="006E5121">
        <w:rPr>
          <w:noProof/>
        </w:rPr>
        <w:drawing>
          <wp:inline distT="0" distB="0" distL="0" distR="0" wp14:anchorId="67C3583C" wp14:editId="4C1CF254">
            <wp:extent cx="5943600" cy="3478530"/>
            <wp:effectExtent l="0" t="0" r="0" b="7620"/>
            <wp:docPr id="196639090"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090" name="Picture 1" descr="A diagram of a life cycle&#10;&#10;Description automatically generated"/>
                    <pic:cNvPicPr/>
                  </pic:nvPicPr>
                  <pic:blipFill>
                    <a:blip r:embed="rId9"/>
                    <a:stretch>
                      <a:fillRect/>
                    </a:stretch>
                  </pic:blipFill>
                  <pic:spPr>
                    <a:xfrm>
                      <a:off x="0" y="0"/>
                      <a:ext cx="5943600" cy="3478530"/>
                    </a:xfrm>
                    <a:prstGeom prst="rect">
                      <a:avLst/>
                    </a:prstGeom>
                  </pic:spPr>
                </pic:pic>
              </a:graphicData>
            </a:graphic>
          </wp:inline>
        </w:drawing>
      </w:r>
    </w:p>
    <w:p w14:paraId="60165577" w14:textId="77777777" w:rsidR="00E5379B" w:rsidRDefault="00E5379B" w:rsidP="00E5379B">
      <w:pPr>
        <w:keepNext/>
        <w:spacing w:after="0" w:line="240" w:lineRule="auto"/>
      </w:pPr>
    </w:p>
    <w:p w14:paraId="53D9941D" w14:textId="36D5672A" w:rsidR="00E5379B" w:rsidRPr="009C46EA" w:rsidRDefault="00E5379B" w:rsidP="00E5379B">
      <w:pPr>
        <w:pStyle w:val="Caption"/>
        <w:jc w:val="center"/>
      </w:pPr>
      <w:r>
        <w:t xml:space="preserve">Figure </w:t>
      </w:r>
      <w:r>
        <w:fldChar w:fldCharType="begin"/>
      </w:r>
      <w:r>
        <w:instrText xml:space="preserve"> SEQ Figure \* ARABIC </w:instrText>
      </w:r>
      <w:r>
        <w:fldChar w:fldCharType="separate"/>
      </w:r>
      <w:r w:rsidR="00C564F8">
        <w:rPr>
          <w:noProof/>
        </w:rPr>
        <w:t>1</w:t>
      </w:r>
      <w:r>
        <w:rPr>
          <w:noProof/>
        </w:rPr>
        <w:fldChar w:fldCharType="end"/>
      </w:r>
      <w:r>
        <w:t>: Rich Picture Diagram (Self-Composed)</w:t>
      </w:r>
    </w:p>
    <w:p w14:paraId="5D140D3A" w14:textId="7ADBADEA" w:rsidR="00E5379B" w:rsidRP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 Stake Holder Analysis</w:t>
      </w:r>
    </w:p>
    <w:p w14:paraId="55D4D055" w14:textId="439269BF" w:rsidR="00215D8F" w:rsidRPr="002519DB" w:rsidRDefault="00215D8F" w:rsidP="002519DB">
      <w:pPr>
        <w:pStyle w:val="Heading3"/>
        <w:rPr>
          <w:rFonts w:ascii="Times New Roman" w:eastAsia="Times New Roman" w:hAnsi="Times New Roman" w:cs="Times New Roman"/>
          <w:b/>
          <w:bCs/>
          <w:color w:val="auto"/>
        </w:rPr>
      </w:pPr>
      <w:r w:rsidRPr="002519DB">
        <w:rPr>
          <w:rFonts w:ascii="Times New Roman" w:eastAsia="Times New Roman" w:hAnsi="Times New Roman" w:cs="Times New Roman"/>
          <w:b/>
          <w:bCs/>
          <w:color w:val="auto"/>
        </w:rPr>
        <w:t>2.3.1 Stake Holder Onion Model</w:t>
      </w:r>
    </w:p>
    <w:p w14:paraId="0785495A" w14:textId="77777777" w:rsidR="008D1C67" w:rsidRPr="008D1C67" w:rsidRDefault="008D1C67" w:rsidP="008D1C67"/>
    <w:p w14:paraId="089470B5" w14:textId="77777777" w:rsidR="0021600E" w:rsidRDefault="008D1C67" w:rsidP="0021600E">
      <w:pPr>
        <w:keepNext/>
        <w:spacing w:after="0" w:line="240" w:lineRule="auto"/>
      </w:pPr>
      <w:r w:rsidRPr="008D1C67">
        <w:rPr>
          <w:rFonts w:eastAsia="Times New Roman"/>
          <w:noProof/>
          <w:color w:val="000000"/>
          <w:sz w:val="24"/>
          <w:szCs w:val="24"/>
        </w:rPr>
        <w:lastRenderedPageBreak/>
        <w:drawing>
          <wp:inline distT="0" distB="0" distL="0" distR="0" wp14:anchorId="6C010490" wp14:editId="052F13BC">
            <wp:extent cx="5943600" cy="4693920"/>
            <wp:effectExtent l="0" t="0" r="0" b="0"/>
            <wp:docPr id="24162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26899" name=""/>
                    <pic:cNvPicPr/>
                  </pic:nvPicPr>
                  <pic:blipFill>
                    <a:blip r:embed="rId10"/>
                    <a:stretch>
                      <a:fillRect/>
                    </a:stretch>
                  </pic:blipFill>
                  <pic:spPr>
                    <a:xfrm>
                      <a:off x="0" y="0"/>
                      <a:ext cx="5943600" cy="4693920"/>
                    </a:xfrm>
                    <a:prstGeom prst="rect">
                      <a:avLst/>
                    </a:prstGeom>
                  </pic:spPr>
                </pic:pic>
              </a:graphicData>
            </a:graphic>
          </wp:inline>
        </w:drawing>
      </w:r>
    </w:p>
    <w:p w14:paraId="654C4B1A" w14:textId="05275409" w:rsidR="00E5379B" w:rsidRDefault="0021600E" w:rsidP="0021600E">
      <w:pPr>
        <w:pStyle w:val="Caption"/>
        <w:jc w:val="center"/>
      </w:pPr>
      <w:r>
        <w:t xml:space="preserve">Figure </w:t>
      </w:r>
      <w:r>
        <w:fldChar w:fldCharType="begin"/>
      </w:r>
      <w:r>
        <w:instrText xml:space="preserve"> SEQ Figure \* ARABIC </w:instrText>
      </w:r>
      <w:r>
        <w:fldChar w:fldCharType="separate"/>
      </w:r>
      <w:r w:rsidR="00C564F8">
        <w:rPr>
          <w:noProof/>
        </w:rPr>
        <w:t>2</w:t>
      </w:r>
      <w:r>
        <w:fldChar w:fldCharType="end"/>
      </w:r>
      <w:r>
        <w:t>: Onion Model (Self-Composed)</w:t>
      </w:r>
    </w:p>
    <w:p w14:paraId="79EEDB96" w14:textId="77777777" w:rsidR="00C57967" w:rsidRDefault="00C57967" w:rsidP="00C57967">
      <w:pPr>
        <w:pStyle w:val="Heading2"/>
        <w:rPr>
          <w:rFonts w:ascii="Times New Roman" w:eastAsia="Times New Roman" w:hAnsi="Times New Roman" w:cs="Times New Roman"/>
          <w:b/>
          <w:bCs/>
          <w:color w:val="auto"/>
        </w:rPr>
      </w:pPr>
    </w:p>
    <w:p w14:paraId="702AF75A" w14:textId="018E80B7" w:rsidR="00397CF9" w:rsidRPr="002519DB" w:rsidRDefault="00C57967" w:rsidP="002519DB">
      <w:pPr>
        <w:pStyle w:val="Heading3"/>
        <w:rPr>
          <w:rFonts w:ascii="Times New Roman" w:eastAsia="Times New Roman" w:hAnsi="Times New Roman" w:cs="Times New Roman"/>
          <w:b/>
          <w:bCs/>
          <w:color w:val="auto"/>
        </w:rPr>
      </w:pPr>
      <w:r w:rsidRPr="002519DB">
        <w:rPr>
          <w:rFonts w:ascii="Times New Roman" w:eastAsia="Times New Roman" w:hAnsi="Times New Roman" w:cs="Times New Roman"/>
          <w:b/>
          <w:bCs/>
          <w:color w:val="auto"/>
        </w:rPr>
        <w:t>2.3.2 Stake Holder</w:t>
      </w:r>
      <w:r w:rsidR="002519DB" w:rsidRPr="002519DB">
        <w:rPr>
          <w:rFonts w:ascii="Times New Roman" w:eastAsia="Times New Roman" w:hAnsi="Times New Roman" w:cs="Times New Roman"/>
          <w:b/>
          <w:bCs/>
          <w:color w:val="auto"/>
        </w:rPr>
        <w:t xml:space="preserve"> </w:t>
      </w:r>
      <w:r w:rsidR="002519DB" w:rsidRPr="002519DB">
        <w:rPr>
          <w:rFonts w:ascii="Times New Roman" w:hAnsi="Times New Roman" w:cs="Times New Roman"/>
          <w:b/>
          <w:bCs/>
          <w:color w:val="auto"/>
        </w:rPr>
        <w:t>Viewpoints</w:t>
      </w:r>
    </w:p>
    <w:tbl>
      <w:tblPr>
        <w:tblStyle w:val="TableGrid"/>
        <w:tblW w:w="0" w:type="auto"/>
        <w:tblBorders>
          <w:bottom w:val="none" w:sz="0" w:space="0" w:color="auto"/>
        </w:tblBorders>
        <w:tblLook w:val="04A0" w:firstRow="1" w:lastRow="0" w:firstColumn="1" w:lastColumn="0" w:noHBand="0" w:noVBand="1"/>
      </w:tblPr>
      <w:tblGrid>
        <w:gridCol w:w="2515"/>
        <w:gridCol w:w="2340"/>
        <w:gridCol w:w="4495"/>
      </w:tblGrid>
      <w:tr w:rsidR="00397CF9" w:rsidRPr="0042731E" w14:paraId="3F441D73" w14:textId="77777777" w:rsidTr="00AF269E">
        <w:trPr>
          <w:trHeight w:val="404"/>
        </w:trPr>
        <w:tc>
          <w:tcPr>
            <w:tcW w:w="2515" w:type="dxa"/>
          </w:tcPr>
          <w:p w14:paraId="2BCD4C33" w14:textId="707A860C" w:rsidR="00397CF9" w:rsidRPr="0042731E" w:rsidRDefault="00397CF9"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Stakeholder</w:t>
            </w:r>
          </w:p>
        </w:tc>
        <w:tc>
          <w:tcPr>
            <w:tcW w:w="2340" w:type="dxa"/>
          </w:tcPr>
          <w:p w14:paraId="7DF10289" w14:textId="669D202B"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Role</w:t>
            </w:r>
          </w:p>
        </w:tc>
        <w:tc>
          <w:tcPr>
            <w:tcW w:w="4495" w:type="dxa"/>
          </w:tcPr>
          <w:p w14:paraId="21FB42F3" w14:textId="0475C366"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Description</w:t>
            </w:r>
          </w:p>
        </w:tc>
      </w:tr>
      <w:tr w:rsidR="00113C17" w:rsidRPr="0042731E" w14:paraId="14DA4A50" w14:textId="77777777" w:rsidTr="00973864">
        <w:tc>
          <w:tcPr>
            <w:tcW w:w="9350" w:type="dxa"/>
            <w:gridSpan w:val="3"/>
          </w:tcPr>
          <w:p w14:paraId="5FCB49C7" w14:textId="66DCD70D" w:rsidR="00113C17" w:rsidRPr="0042731E" w:rsidRDefault="00113C17" w:rsidP="00BB79E0">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System Stakeholders</w:t>
            </w:r>
          </w:p>
        </w:tc>
      </w:tr>
      <w:tr w:rsidR="00397CF9" w:rsidRPr="0042731E" w14:paraId="7D19F3AF" w14:textId="77777777" w:rsidTr="00AF269E">
        <w:tc>
          <w:tcPr>
            <w:tcW w:w="2515" w:type="dxa"/>
          </w:tcPr>
          <w:p w14:paraId="1561A293" w14:textId="26F957A4"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Plant </w:t>
            </w:r>
            <w:r w:rsidR="00AF269E" w:rsidRPr="0042731E">
              <w:rPr>
                <w:rFonts w:ascii="Times New Roman" w:hAnsi="Times New Roman" w:cs="Times New Roman"/>
                <w:sz w:val="24"/>
                <w:szCs w:val="24"/>
              </w:rPr>
              <w:t>c</w:t>
            </w:r>
            <w:r w:rsidRPr="0042731E">
              <w:rPr>
                <w:rFonts w:ascii="Times New Roman" w:hAnsi="Times New Roman" w:cs="Times New Roman"/>
                <w:sz w:val="24"/>
                <w:szCs w:val="24"/>
              </w:rPr>
              <w:t>ollectors</w:t>
            </w:r>
          </w:p>
        </w:tc>
        <w:tc>
          <w:tcPr>
            <w:tcW w:w="2340" w:type="dxa"/>
          </w:tcPr>
          <w:p w14:paraId="5DA6AE21" w14:textId="0C5916B0"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ormal operator</w:t>
            </w:r>
          </w:p>
        </w:tc>
        <w:tc>
          <w:tcPr>
            <w:tcW w:w="4495" w:type="dxa"/>
          </w:tcPr>
          <w:p w14:paraId="5E7301D3" w14:textId="62C949BE" w:rsidR="00397CF9" w:rsidRPr="0042731E" w:rsidRDefault="00337DD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identify</w:t>
            </w:r>
            <w:r w:rsidR="00CD20EF" w:rsidRPr="0042731E">
              <w:rPr>
                <w:rFonts w:ascii="Times New Roman" w:hAnsi="Times New Roman" w:cs="Times New Roman"/>
                <w:sz w:val="24"/>
                <w:szCs w:val="24"/>
              </w:rPr>
              <w:t xml:space="preserve"> plants with an Ayurvedic value.</w:t>
            </w:r>
          </w:p>
        </w:tc>
      </w:tr>
      <w:tr w:rsidR="00397CF9" w:rsidRPr="0042731E" w14:paraId="438AC029" w14:textId="77777777" w:rsidTr="00AF269E">
        <w:tc>
          <w:tcPr>
            <w:tcW w:w="2515" w:type="dxa"/>
          </w:tcPr>
          <w:p w14:paraId="67A68053" w14:textId="4067FCDC"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Ayurveda </w:t>
            </w:r>
            <w:r w:rsidR="00AF269E" w:rsidRPr="0042731E">
              <w:rPr>
                <w:rFonts w:ascii="Times New Roman" w:hAnsi="Times New Roman" w:cs="Times New Roman"/>
                <w:sz w:val="24"/>
                <w:szCs w:val="24"/>
              </w:rPr>
              <w:t>d</w:t>
            </w:r>
            <w:r w:rsidRPr="0042731E">
              <w:rPr>
                <w:rFonts w:ascii="Times New Roman" w:hAnsi="Times New Roman" w:cs="Times New Roman"/>
                <w:sz w:val="24"/>
                <w:szCs w:val="24"/>
              </w:rPr>
              <w:t>octors</w:t>
            </w:r>
          </w:p>
        </w:tc>
        <w:tc>
          <w:tcPr>
            <w:tcW w:w="2340" w:type="dxa"/>
          </w:tcPr>
          <w:p w14:paraId="7995E4D0" w14:textId="3B3B6D64"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0677F8A7" w14:textId="68AA27E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validate the identity of collected plant leaves. </w:t>
            </w:r>
          </w:p>
        </w:tc>
      </w:tr>
      <w:tr w:rsidR="00397CF9" w:rsidRPr="0042731E" w14:paraId="378CD959" w14:textId="77777777" w:rsidTr="00AF269E">
        <w:tc>
          <w:tcPr>
            <w:tcW w:w="2515" w:type="dxa"/>
          </w:tcPr>
          <w:p w14:paraId="3CFAC627" w14:textId="0A33F915"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ublic</w:t>
            </w:r>
          </w:p>
        </w:tc>
        <w:tc>
          <w:tcPr>
            <w:tcW w:w="2340" w:type="dxa"/>
          </w:tcPr>
          <w:p w14:paraId="7B90972A" w14:textId="46837F6B"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75040DA8" w14:textId="553DAB4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w:t>
            </w:r>
            <w:r w:rsidR="00D777CE" w:rsidRPr="0042731E">
              <w:rPr>
                <w:rFonts w:ascii="Times New Roman" w:hAnsi="Times New Roman" w:cs="Times New Roman"/>
                <w:sz w:val="24"/>
                <w:szCs w:val="24"/>
              </w:rPr>
              <w:t xml:space="preserve">the </w:t>
            </w:r>
            <w:r w:rsidRPr="0042731E">
              <w:rPr>
                <w:rFonts w:ascii="Times New Roman" w:hAnsi="Times New Roman" w:cs="Times New Roman"/>
                <w:sz w:val="24"/>
                <w:szCs w:val="24"/>
              </w:rPr>
              <w:t xml:space="preserve">LifeVeda application to identify Ayurvedic plants to use for home remedies </w:t>
            </w:r>
            <w:r w:rsidR="00D65A12" w:rsidRPr="0042731E">
              <w:rPr>
                <w:rFonts w:ascii="Times New Roman" w:hAnsi="Times New Roman" w:cs="Times New Roman"/>
                <w:sz w:val="24"/>
                <w:szCs w:val="24"/>
              </w:rPr>
              <w:t xml:space="preserve">and to identify plants </w:t>
            </w:r>
            <w:r w:rsidR="0031389C" w:rsidRPr="0042731E">
              <w:rPr>
                <w:rFonts w:ascii="Times New Roman" w:hAnsi="Times New Roman" w:cs="Times New Roman"/>
                <w:sz w:val="24"/>
                <w:szCs w:val="24"/>
              </w:rPr>
              <w:t>to</w:t>
            </w:r>
            <w:r w:rsidR="00D65A12" w:rsidRPr="0042731E">
              <w:rPr>
                <w:rFonts w:ascii="Times New Roman" w:hAnsi="Times New Roman" w:cs="Times New Roman"/>
                <w:sz w:val="24"/>
                <w:szCs w:val="24"/>
              </w:rPr>
              <w:t xml:space="preserve"> avoid unintentional destruction.</w:t>
            </w:r>
          </w:p>
        </w:tc>
      </w:tr>
      <w:tr w:rsidR="00397CF9" w:rsidRPr="0042731E" w14:paraId="3FBA066B" w14:textId="77777777" w:rsidTr="00AF269E">
        <w:tc>
          <w:tcPr>
            <w:tcW w:w="2515" w:type="dxa"/>
          </w:tcPr>
          <w:p w14:paraId="317AF3CA" w14:textId="13AA94A8"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Patients</w:t>
            </w:r>
          </w:p>
        </w:tc>
        <w:tc>
          <w:tcPr>
            <w:tcW w:w="2340" w:type="dxa"/>
          </w:tcPr>
          <w:p w14:paraId="54E758A9" w14:textId="720E5EF5"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4A4121C9" w14:textId="4BF5ECAC" w:rsidR="00397CF9" w:rsidRPr="0042731E" w:rsidRDefault="00D65A1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w:t>
            </w:r>
            <w:r w:rsidR="00D777CE" w:rsidRPr="0042731E">
              <w:rPr>
                <w:rFonts w:ascii="Times New Roman" w:hAnsi="Times New Roman" w:cs="Times New Roman"/>
                <w:sz w:val="24"/>
                <w:szCs w:val="24"/>
              </w:rPr>
              <w:t>to</w:t>
            </w:r>
            <w:r w:rsidRPr="0042731E">
              <w:rPr>
                <w:rFonts w:ascii="Times New Roman" w:hAnsi="Times New Roman" w:cs="Times New Roman"/>
                <w:sz w:val="24"/>
                <w:szCs w:val="24"/>
              </w:rPr>
              <w:t xml:space="preserve"> identify </w:t>
            </w:r>
            <w:r w:rsidR="00187166" w:rsidRPr="0042731E">
              <w:rPr>
                <w:rFonts w:ascii="Times New Roman" w:hAnsi="Times New Roman" w:cs="Times New Roman"/>
                <w:sz w:val="24"/>
                <w:szCs w:val="24"/>
              </w:rPr>
              <w:t>Ayurvedic plants to prepare medicine advised by Ayurvedic doctors.</w:t>
            </w:r>
          </w:p>
        </w:tc>
      </w:tr>
      <w:tr w:rsidR="00397CF9" w:rsidRPr="0042731E" w14:paraId="7B6B77DA" w14:textId="77777777" w:rsidTr="00AF269E">
        <w:tc>
          <w:tcPr>
            <w:tcW w:w="2515" w:type="dxa"/>
          </w:tcPr>
          <w:p w14:paraId="5E950E03" w14:textId="23F8A2D5" w:rsidR="00397CF9" w:rsidRPr="0042731E" w:rsidRDefault="0095324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Maintenance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2340" w:type="dxa"/>
          </w:tcPr>
          <w:p w14:paraId="17476C73" w14:textId="70DD46F6" w:rsidR="00397CF9" w:rsidRPr="0042731E" w:rsidRDefault="00AF269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Operational Maintenance</w:t>
            </w:r>
          </w:p>
        </w:tc>
        <w:tc>
          <w:tcPr>
            <w:tcW w:w="4495" w:type="dxa"/>
          </w:tcPr>
          <w:p w14:paraId="2A1825B6" w14:textId="4CDB9DC1" w:rsidR="00397CF9" w:rsidRPr="0042731E" w:rsidRDefault="000803D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intains</w:t>
            </w:r>
            <w:r w:rsidR="00060559" w:rsidRPr="0042731E">
              <w:rPr>
                <w:rFonts w:ascii="Times New Roman" w:hAnsi="Times New Roman" w:cs="Times New Roman"/>
                <w:sz w:val="24"/>
                <w:szCs w:val="24"/>
              </w:rPr>
              <w:t xml:space="preserve"> the LifeVeda system </w:t>
            </w:r>
            <w:r w:rsidRPr="0042731E">
              <w:rPr>
                <w:rFonts w:ascii="Times New Roman" w:hAnsi="Times New Roman" w:cs="Times New Roman"/>
                <w:sz w:val="24"/>
                <w:szCs w:val="24"/>
              </w:rPr>
              <w:t xml:space="preserve">and </w:t>
            </w:r>
            <w:r w:rsidR="00D777CE" w:rsidRPr="0042731E">
              <w:rPr>
                <w:rFonts w:ascii="Times New Roman" w:hAnsi="Times New Roman" w:cs="Times New Roman"/>
                <w:sz w:val="24"/>
                <w:szCs w:val="24"/>
              </w:rPr>
              <w:t>investigates</w:t>
            </w:r>
            <w:r w:rsidRPr="0042731E">
              <w:rPr>
                <w:rFonts w:ascii="Times New Roman" w:hAnsi="Times New Roman" w:cs="Times New Roman"/>
                <w:sz w:val="24"/>
                <w:szCs w:val="24"/>
              </w:rPr>
              <w:t xml:space="preserve"> user inquiries. </w:t>
            </w:r>
          </w:p>
        </w:tc>
      </w:tr>
      <w:tr w:rsidR="009D0C13" w:rsidRPr="0042731E" w14:paraId="7D64CEFE" w14:textId="77777777" w:rsidTr="005253C7">
        <w:tc>
          <w:tcPr>
            <w:tcW w:w="9350" w:type="dxa"/>
            <w:gridSpan w:val="3"/>
          </w:tcPr>
          <w:p w14:paraId="6D9B6454" w14:textId="0A23AD0C" w:rsidR="009D0C13" w:rsidRPr="0042731E" w:rsidRDefault="009D0C13" w:rsidP="009D0C13">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Containing System Stakeholders</w:t>
            </w:r>
          </w:p>
        </w:tc>
      </w:tr>
      <w:tr w:rsidR="00397CF9" w:rsidRPr="0042731E" w14:paraId="6A436A7B" w14:textId="77777777" w:rsidTr="00AF269E">
        <w:tc>
          <w:tcPr>
            <w:tcW w:w="2515" w:type="dxa"/>
          </w:tcPr>
          <w:p w14:paraId="1F65D672" w14:textId="6C363C82"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tudents</w:t>
            </w:r>
          </w:p>
        </w:tc>
        <w:tc>
          <w:tcPr>
            <w:tcW w:w="2340" w:type="dxa"/>
          </w:tcPr>
          <w:p w14:paraId="20E083BF" w14:textId="08AC9910"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02AEFEE" w14:textId="7DEAE77A" w:rsidR="00397CF9" w:rsidRPr="0042731E" w:rsidRDefault="000D4D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Explore the</w:t>
            </w:r>
            <w:r w:rsidR="006346F5" w:rsidRPr="0042731E">
              <w:rPr>
                <w:rFonts w:ascii="Times New Roman" w:hAnsi="Times New Roman" w:cs="Times New Roman"/>
                <w:sz w:val="24"/>
                <w:szCs w:val="24"/>
              </w:rPr>
              <w:t xml:space="preserve"> </w:t>
            </w:r>
            <w:r w:rsidR="00E2687C" w:rsidRPr="0042731E">
              <w:rPr>
                <w:rFonts w:ascii="Times New Roman" w:hAnsi="Times New Roman" w:cs="Times New Roman"/>
                <w:sz w:val="24"/>
                <w:szCs w:val="24"/>
              </w:rPr>
              <w:t xml:space="preserve">techniques used in the research to </w:t>
            </w:r>
            <w:r w:rsidR="0099485D" w:rsidRPr="0042731E">
              <w:rPr>
                <w:rFonts w:ascii="Times New Roman" w:hAnsi="Times New Roman" w:cs="Times New Roman"/>
                <w:sz w:val="24"/>
                <w:szCs w:val="24"/>
              </w:rPr>
              <w:t>use it in other problem domains.</w:t>
            </w:r>
          </w:p>
        </w:tc>
      </w:tr>
      <w:tr w:rsidR="00397CF9" w:rsidRPr="0042731E" w14:paraId="6265EE06" w14:textId="77777777" w:rsidTr="00AF269E">
        <w:tc>
          <w:tcPr>
            <w:tcW w:w="2515" w:type="dxa"/>
          </w:tcPr>
          <w:p w14:paraId="3758D58A" w14:textId="27D0268E"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Researchers</w:t>
            </w:r>
          </w:p>
        </w:tc>
        <w:tc>
          <w:tcPr>
            <w:tcW w:w="2340" w:type="dxa"/>
          </w:tcPr>
          <w:p w14:paraId="6604D557" w14:textId="4162399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2794C03" w14:textId="06069996" w:rsidR="00397CF9" w:rsidRPr="0042731E" w:rsidRDefault="0099485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Investigates the </w:t>
            </w:r>
            <w:r w:rsidR="00BC5CB8" w:rsidRPr="0042731E">
              <w:rPr>
                <w:rFonts w:ascii="Times New Roman" w:hAnsi="Times New Roman" w:cs="Times New Roman"/>
                <w:sz w:val="24"/>
                <w:szCs w:val="24"/>
              </w:rPr>
              <w:t>techniques</w:t>
            </w:r>
            <w:r w:rsidR="008F6FCE" w:rsidRPr="0042731E">
              <w:rPr>
                <w:rFonts w:ascii="Times New Roman" w:hAnsi="Times New Roman" w:cs="Times New Roman"/>
                <w:sz w:val="24"/>
                <w:szCs w:val="24"/>
              </w:rPr>
              <w:t xml:space="preserve"> used in the research to further improve it.</w:t>
            </w:r>
          </w:p>
        </w:tc>
      </w:tr>
      <w:tr w:rsidR="00397CF9" w:rsidRPr="0042731E" w14:paraId="1DBB4FF8" w14:textId="77777777" w:rsidTr="00AF269E">
        <w:tc>
          <w:tcPr>
            <w:tcW w:w="2515" w:type="dxa"/>
          </w:tcPr>
          <w:p w14:paraId="7B693B56" w14:textId="3AAE8B1A"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owner</w:t>
            </w:r>
          </w:p>
        </w:tc>
        <w:tc>
          <w:tcPr>
            <w:tcW w:w="2340" w:type="dxa"/>
          </w:tcPr>
          <w:p w14:paraId="0F16464F" w14:textId="6AD4527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494061C" w14:textId="76A7AF28" w:rsidR="00397CF9" w:rsidRPr="0042731E" w:rsidRDefault="000831A6"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Owns the product, </w:t>
            </w:r>
            <w:r w:rsidR="00840922" w:rsidRPr="0042731E">
              <w:rPr>
                <w:rFonts w:ascii="Times New Roman" w:hAnsi="Times New Roman" w:cs="Times New Roman"/>
                <w:sz w:val="24"/>
                <w:szCs w:val="24"/>
              </w:rPr>
              <w:t>communicates with other stakeholders</w:t>
            </w:r>
            <w:r w:rsidR="009B0559" w:rsidRPr="0042731E">
              <w:rPr>
                <w:rFonts w:ascii="Times New Roman" w:hAnsi="Times New Roman" w:cs="Times New Roman"/>
                <w:sz w:val="24"/>
                <w:szCs w:val="24"/>
              </w:rPr>
              <w:t>,</w:t>
            </w:r>
            <w:r w:rsidR="00840922" w:rsidRPr="0042731E">
              <w:rPr>
                <w:rFonts w:ascii="Times New Roman" w:hAnsi="Times New Roman" w:cs="Times New Roman"/>
                <w:sz w:val="24"/>
                <w:szCs w:val="24"/>
              </w:rPr>
              <w:t xml:space="preserve"> and takes decisions regarding the system.</w:t>
            </w:r>
          </w:p>
        </w:tc>
      </w:tr>
      <w:tr w:rsidR="009D0C13" w:rsidRPr="0042731E" w14:paraId="5A7C5F56" w14:textId="77777777" w:rsidTr="00C75612">
        <w:tc>
          <w:tcPr>
            <w:tcW w:w="9350" w:type="dxa"/>
            <w:gridSpan w:val="3"/>
          </w:tcPr>
          <w:p w14:paraId="6AF88111" w14:textId="64A20131" w:rsidR="009D0C13" w:rsidRPr="00E707F2" w:rsidRDefault="009D0C13" w:rsidP="009D0C13">
            <w:pPr>
              <w:spacing w:line="360" w:lineRule="auto"/>
              <w:jc w:val="center"/>
              <w:rPr>
                <w:rFonts w:ascii="Times New Roman" w:hAnsi="Times New Roman" w:cs="Times New Roman"/>
                <w:b/>
                <w:bCs/>
                <w:sz w:val="24"/>
                <w:szCs w:val="24"/>
              </w:rPr>
            </w:pPr>
            <w:r w:rsidRPr="00E707F2">
              <w:rPr>
                <w:rFonts w:ascii="Times New Roman" w:hAnsi="Times New Roman" w:cs="Times New Roman"/>
                <w:b/>
                <w:bCs/>
                <w:sz w:val="24"/>
                <w:szCs w:val="24"/>
              </w:rPr>
              <w:t>The Wider Environment Stakeholders</w:t>
            </w:r>
          </w:p>
        </w:tc>
      </w:tr>
      <w:tr w:rsidR="00397CF9" w:rsidRPr="0042731E" w14:paraId="0E07F2A6" w14:textId="77777777" w:rsidTr="00AF269E">
        <w:tc>
          <w:tcPr>
            <w:tcW w:w="2515" w:type="dxa"/>
          </w:tcPr>
          <w:p w14:paraId="70625150" w14:textId="5EF0A181"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Hackers</w:t>
            </w:r>
          </w:p>
        </w:tc>
        <w:tc>
          <w:tcPr>
            <w:tcW w:w="2340" w:type="dxa"/>
          </w:tcPr>
          <w:p w14:paraId="06D6598F" w14:textId="1EAE4447"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68368136" w14:textId="7632FFF9" w:rsidR="00397CF9" w:rsidRPr="0042731E" w:rsidRDefault="00A531E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y steal data and disrupt the system.</w:t>
            </w:r>
          </w:p>
        </w:tc>
      </w:tr>
      <w:tr w:rsidR="00397CF9" w:rsidRPr="0042731E" w14:paraId="3B5B4685" w14:textId="77777777" w:rsidTr="00AF269E">
        <w:tc>
          <w:tcPr>
            <w:tcW w:w="2515" w:type="dxa"/>
          </w:tcPr>
          <w:p w14:paraId="61F491B6" w14:textId="0C498A64"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Competitors</w:t>
            </w:r>
          </w:p>
        </w:tc>
        <w:tc>
          <w:tcPr>
            <w:tcW w:w="2340" w:type="dxa"/>
          </w:tcPr>
          <w:p w14:paraId="7E86D0ED" w14:textId="5D407546"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1509FDD3" w14:textId="30F772E7" w:rsidR="00397CF9" w:rsidRPr="0042731E" w:rsidRDefault="001E4A0C"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Build better systems that out</w:t>
            </w:r>
            <w:r w:rsidR="006E19CA" w:rsidRPr="0042731E">
              <w:rPr>
                <w:rFonts w:ascii="Times New Roman" w:hAnsi="Times New Roman" w:cs="Times New Roman"/>
                <w:sz w:val="24"/>
                <w:szCs w:val="24"/>
              </w:rPr>
              <w:t>p</w:t>
            </w:r>
            <w:r w:rsidRPr="0042731E">
              <w:rPr>
                <w:rFonts w:ascii="Times New Roman" w:hAnsi="Times New Roman" w:cs="Times New Roman"/>
                <w:sz w:val="24"/>
                <w:szCs w:val="24"/>
              </w:rPr>
              <w:t>erform the LifeVeda applicatio</w:t>
            </w:r>
            <w:r w:rsidR="006E19CA" w:rsidRPr="0042731E">
              <w:rPr>
                <w:rFonts w:ascii="Times New Roman" w:hAnsi="Times New Roman" w:cs="Times New Roman"/>
                <w:sz w:val="24"/>
                <w:szCs w:val="24"/>
              </w:rPr>
              <w:t>n and decreases its market value.</w:t>
            </w:r>
          </w:p>
        </w:tc>
      </w:tr>
      <w:tr w:rsidR="00397CF9" w:rsidRPr="0042731E" w14:paraId="46B9BBBA" w14:textId="77777777" w:rsidTr="00AF269E">
        <w:tc>
          <w:tcPr>
            <w:tcW w:w="2515" w:type="dxa"/>
          </w:tcPr>
          <w:p w14:paraId="37AD1F01" w14:textId="2B61468D"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Investors</w:t>
            </w:r>
          </w:p>
        </w:tc>
        <w:tc>
          <w:tcPr>
            <w:tcW w:w="2340" w:type="dxa"/>
          </w:tcPr>
          <w:p w14:paraId="078B362B" w14:textId="0E4102EC"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inancial beneficiary</w:t>
            </w:r>
          </w:p>
        </w:tc>
        <w:tc>
          <w:tcPr>
            <w:tcW w:w="4495" w:type="dxa"/>
          </w:tcPr>
          <w:p w14:paraId="02A9CA12" w14:textId="7E91D90A" w:rsidR="00397CF9" w:rsidRPr="0042731E" w:rsidRDefault="004C6FEB"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vide funding t</w:t>
            </w:r>
            <w:r w:rsidR="00D75EC1" w:rsidRPr="0042731E">
              <w:rPr>
                <w:rFonts w:ascii="Times New Roman" w:hAnsi="Times New Roman" w:cs="Times New Roman"/>
                <w:sz w:val="24"/>
                <w:szCs w:val="24"/>
              </w:rPr>
              <w:t xml:space="preserve">o the system and gains profit </w:t>
            </w:r>
            <w:r w:rsidR="00A71F78" w:rsidRPr="0042731E">
              <w:rPr>
                <w:rFonts w:ascii="Times New Roman" w:hAnsi="Times New Roman" w:cs="Times New Roman"/>
                <w:sz w:val="24"/>
                <w:szCs w:val="24"/>
              </w:rPr>
              <w:t>from</w:t>
            </w:r>
            <w:r w:rsidR="00D75EC1" w:rsidRPr="0042731E">
              <w:rPr>
                <w:rFonts w:ascii="Times New Roman" w:hAnsi="Times New Roman" w:cs="Times New Roman"/>
                <w:sz w:val="24"/>
                <w:szCs w:val="24"/>
              </w:rPr>
              <w:t xml:space="preserve"> investing. </w:t>
            </w:r>
          </w:p>
        </w:tc>
      </w:tr>
      <w:tr w:rsidR="00397CF9" w:rsidRPr="0042731E" w14:paraId="7F6139E1" w14:textId="77777777" w:rsidTr="00AF269E">
        <w:tc>
          <w:tcPr>
            <w:tcW w:w="2515" w:type="dxa"/>
          </w:tcPr>
          <w:p w14:paraId="5E63A856" w14:textId="5485CE7F"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Developer</w:t>
            </w:r>
          </w:p>
        </w:tc>
        <w:tc>
          <w:tcPr>
            <w:tcW w:w="2340" w:type="dxa"/>
          </w:tcPr>
          <w:p w14:paraId="303DCCF3" w14:textId="521FF3DC" w:rsidR="00397CF9" w:rsidRPr="0042731E" w:rsidRDefault="00CA0F50"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Developer</w:t>
            </w:r>
          </w:p>
        </w:tc>
        <w:tc>
          <w:tcPr>
            <w:tcW w:w="4495" w:type="dxa"/>
          </w:tcPr>
          <w:p w14:paraId="4DEC5AB9" w14:textId="6463B433" w:rsidR="00397CF9" w:rsidRPr="0042731E" w:rsidRDefault="00D4384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Develops </w:t>
            </w:r>
            <w:r w:rsidR="004A6B63" w:rsidRPr="0042731E">
              <w:rPr>
                <w:rFonts w:ascii="Times New Roman" w:hAnsi="Times New Roman" w:cs="Times New Roman"/>
                <w:sz w:val="24"/>
                <w:szCs w:val="24"/>
              </w:rPr>
              <w:t xml:space="preserve">and improves </w:t>
            </w:r>
            <w:r w:rsidRPr="0042731E">
              <w:rPr>
                <w:rFonts w:ascii="Times New Roman" w:hAnsi="Times New Roman" w:cs="Times New Roman"/>
                <w:sz w:val="24"/>
                <w:szCs w:val="24"/>
              </w:rPr>
              <w:t>the system</w:t>
            </w:r>
            <w:r w:rsidR="004A6B63" w:rsidRPr="0042731E">
              <w:rPr>
                <w:rFonts w:ascii="Times New Roman" w:hAnsi="Times New Roman" w:cs="Times New Roman"/>
                <w:sz w:val="24"/>
                <w:szCs w:val="24"/>
              </w:rPr>
              <w:t>.</w:t>
            </w:r>
          </w:p>
        </w:tc>
      </w:tr>
      <w:tr w:rsidR="00397CF9" w:rsidRPr="0042731E" w14:paraId="1BAE9168" w14:textId="77777777" w:rsidTr="00AF269E">
        <w:tc>
          <w:tcPr>
            <w:tcW w:w="2515" w:type="dxa"/>
          </w:tcPr>
          <w:p w14:paraId="4FF6624D" w14:textId="5A2B3588"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upervisor</w:t>
            </w:r>
          </w:p>
        </w:tc>
        <w:tc>
          <w:tcPr>
            <w:tcW w:w="2340" w:type="dxa"/>
          </w:tcPr>
          <w:p w14:paraId="3A25FDAA" w14:textId="739A2836"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E81267E" w14:textId="6954CA18" w:rsidR="00397CF9" w:rsidRPr="0042731E" w:rsidRDefault="001F2D0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uides </w:t>
            </w:r>
            <w:r w:rsidR="00A879FD" w:rsidRPr="0042731E">
              <w:rPr>
                <w:rFonts w:ascii="Times New Roman" w:hAnsi="Times New Roman" w:cs="Times New Roman"/>
                <w:sz w:val="24"/>
                <w:szCs w:val="24"/>
              </w:rPr>
              <w:t xml:space="preserve">the developer and gives </w:t>
            </w:r>
            <w:r w:rsidR="00A20698" w:rsidRPr="0042731E">
              <w:rPr>
                <w:rFonts w:ascii="Times New Roman" w:hAnsi="Times New Roman" w:cs="Times New Roman"/>
                <w:sz w:val="24"/>
                <w:szCs w:val="24"/>
              </w:rPr>
              <w:t xml:space="preserve">feedback to make improvements. </w:t>
            </w:r>
          </w:p>
        </w:tc>
      </w:tr>
      <w:tr w:rsidR="00397CF9" w:rsidRPr="0042731E" w14:paraId="5EA8513F" w14:textId="77777777" w:rsidTr="00AF269E">
        <w:tc>
          <w:tcPr>
            <w:tcW w:w="2515" w:type="dxa"/>
          </w:tcPr>
          <w:p w14:paraId="130D1043" w14:textId="064AC385"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Technical experts</w:t>
            </w:r>
          </w:p>
        </w:tc>
        <w:tc>
          <w:tcPr>
            <w:tcW w:w="2340" w:type="dxa"/>
          </w:tcPr>
          <w:p w14:paraId="773586C5" w14:textId="3D85A0A4"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B8028C1" w14:textId="44AE4FC9" w:rsidR="00397CF9" w:rsidRPr="0042731E" w:rsidRDefault="00B434A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ives </w:t>
            </w:r>
            <w:r w:rsidR="007C432E" w:rsidRPr="0042731E">
              <w:rPr>
                <w:rFonts w:ascii="Times New Roman" w:hAnsi="Times New Roman" w:cs="Times New Roman"/>
                <w:sz w:val="24"/>
                <w:szCs w:val="24"/>
              </w:rPr>
              <w:t>expert opinions and feedback helpful in developing the system.</w:t>
            </w:r>
          </w:p>
        </w:tc>
      </w:tr>
      <w:tr w:rsidR="00397CF9" w:rsidRPr="0042731E" w14:paraId="5B410302" w14:textId="77777777" w:rsidTr="00AF269E">
        <w:tc>
          <w:tcPr>
            <w:tcW w:w="2515" w:type="dxa"/>
          </w:tcPr>
          <w:p w14:paraId="7A41D59E" w14:textId="66F1B456" w:rsidR="00397CF9" w:rsidRPr="0042731E" w:rsidRDefault="00F43142" w:rsidP="00397CF9">
            <w:pPr>
              <w:rPr>
                <w:rFonts w:ascii="Times New Roman" w:hAnsi="Times New Roman" w:cs="Times New Roman"/>
                <w:sz w:val="24"/>
                <w:szCs w:val="24"/>
              </w:rPr>
            </w:pPr>
            <w:r w:rsidRPr="0042731E">
              <w:rPr>
                <w:rFonts w:ascii="Times New Roman" w:hAnsi="Times New Roman" w:cs="Times New Roman"/>
                <w:sz w:val="24"/>
                <w:szCs w:val="24"/>
              </w:rPr>
              <w:t>Domain Experts</w:t>
            </w:r>
          </w:p>
        </w:tc>
        <w:tc>
          <w:tcPr>
            <w:tcW w:w="2340" w:type="dxa"/>
          </w:tcPr>
          <w:p w14:paraId="4AAD18A4" w14:textId="0ECD71AB" w:rsidR="00397CF9" w:rsidRPr="0042731E" w:rsidRDefault="00CC055E" w:rsidP="00397CF9">
            <w:pPr>
              <w:rPr>
                <w:rFonts w:ascii="Times New Roman" w:hAnsi="Times New Roman" w:cs="Times New Roman"/>
                <w:sz w:val="24"/>
                <w:szCs w:val="24"/>
              </w:rPr>
            </w:pPr>
            <w:r w:rsidRPr="0042731E">
              <w:rPr>
                <w:rFonts w:ascii="Times New Roman" w:hAnsi="Times New Roman" w:cs="Times New Roman"/>
                <w:sz w:val="24"/>
                <w:szCs w:val="24"/>
              </w:rPr>
              <w:t>Advisor/Quality regulator</w:t>
            </w:r>
          </w:p>
        </w:tc>
        <w:tc>
          <w:tcPr>
            <w:tcW w:w="4495" w:type="dxa"/>
          </w:tcPr>
          <w:p w14:paraId="6D972A5C" w14:textId="635C6247" w:rsidR="00397CF9" w:rsidRPr="0042731E" w:rsidRDefault="009B0559" w:rsidP="00397CF9">
            <w:pPr>
              <w:rPr>
                <w:rFonts w:ascii="Times New Roman" w:hAnsi="Times New Roman" w:cs="Times New Roman"/>
                <w:sz w:val="24"/>
                <w:szCs w:val="24"/>
              </w:rPr>
            </w:pPr>
            <w:r w:rsidRPr="0042731E">
              <w:rPr>
                <w:rFonts w:ascii="Times New Roman" w:hAnsi="Times New Roman" w:cs="Times New Roman"/>
                <w:sz w:val="24"/>
                <w:szCs w:val="24"/>
              </w:rPr>
              <w:t>Provides information on the chosen domain helpful for the system development and evaluates the system.</w:t>
            </w:r>
          </w:p>
        </w:tc>
      </w:tr>
    </w:tbl>
    <w:p w14:paraId="3EB0EF56" w14:textId="77777777" w:rsidR="00397CF9" w:rsidRPr="00397CF9" w:rsidRDefault="00397CF9" w:rsidP="00397CF9"/>
    <w:p w14:paraId="7F16DD88" w14:textId="0F40E124" w:rsidR="00C57967" w:rsidRPr="009B2D43" w:rsidRDefault="00FA2EAA" w:rsidP="009B2D43">
      <w:pPr>
        <w:pStyle w:val="Heading2"/>
        <w:rPr>
          <w:rFonts w:ascii="Times New Roman" w:hAnsi="Times New Roman" w:cs="Times New Roman"/>
          <w:b/>
          <w:bCs/>
          <w:color w:val="auto"/>
        </w:rPr>
      </w:pPr>
      <w:r w:rsidRPr="009B2D43">
        <w:rPr>
          <w:rFonts w:ascii="Times New Roman" w:hAnsi="Times New Roman" w:cs="Times New Roman"/>
          <w:b/>
          <w:bCs/>
          <w:color w:val="auto"/>
        </w:rPr>
        <w:lastRenderedPageBreak/>
        <w:t>2.4 Selection of Requirement Elicitation Methodologies</w:t>
      </w:r>
    </w:p>
    <w:p w14:paraId="578E0853" w14:textId="2EAB6A25" w:rsidR="00C57967" w:rsidRPr="0042731E" w:rsidRDefault="008D2632" w:rsidP="0042731E">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Requirement Elicitation is used to gather </w:t>
      </w:r>
      <w:r w:rsidR="00817170" w:rsidRPr="0042731E">
        <w:rPr>
          <w:rFonts w:ascii="Times New Roman" w:hAnsi="Times New Roman" w:cs="Times New Roman"/>
          <w:sz w:val="24"/>
          <w:szCs w:val="24"/>
        </w:rPr>
        <w:t xml:space="preserve">requirements </w:t>
      </w:r>
      <w:r w:rsidR="00E14B9A" w:rsidRPr="0042731E">
        <w:rPr>
          <w:rFonts w:ascii="Times New Roman" w:hAnsi="Times New Roman" w:cs="Times New Roman"/>
          <w:sz w:val="24"/>
          <w:szCs w:val="24"/>
        </w:rPr>
        <w:t>needed</w:t>
      </w:r>
      <w:r w:rsidRPr="0042731E">
        <w:rPr>
          <w:rFonts w:ascii="Times New Roman" w:hAnsi="Times New Roman" w:cs="Times New Roman"/>
          <w:sz w:val="24"/>
          <w:szCs w:val="24"/>
        </w:rPr>
        <w:t xml:space="preserve"> for </w:t>
      </w:r>
      <w:r w:rsidR="00E14B9A" w:rsidRPr="0042731E">
        <w:rPr>
          <w:rFonts w:ascii="Times New Roman" w:hAnsi="Times New Roman" w:cs="Times New Roman"/>
          <w:sz w:val="24"/>
          <w:szCs w:val="24"/>
        </w:rPr>
        <w:t xml:space="preserve">the development of </w:t>
      </w:r>
      <w:r w:rsidRPr="0042731E">
        <w:rPr>
          <w:rFonts w:ascii="Times New Roman" w:hAnsi="Times New Roman" w:cs="Times New Roman"/>
          <w:sz w:val="24"/>
          <w:szCs w:val="24"/>
        </w:rPr>
        <w:t xml:space="preserve">this </w:t>
      </w:r>
      <w:r w:rsidR="001B74F5" w:rsidRPr="0042731E">
        <w:rPr>
          <w:rFonts w:ascii="Times New Roman" w:hAnsi="Times New Roman" w:cs="Times New Roman"/>
          <w:sz w:val="24"/>
          <w:szCs w:val="24"/>
        </w:rPr>
        <w:t xml:space="preserve">research </w:t>
      </w:r>
      <w:r w:rsidR="00E14B9A" w:rsidRPr="0042731E">
        <w:rPr>
          <w:rFonts w:ascii="Times New Roman" w:hAnsi="Times New Roman" w:cs="Times New Roman"/>
          <w:sz w:val="24"/>
          <w:szCs w:val="24"/>
        </w:rPr>
        <w:t>project.</w:t>
      </w:r>
      <w:r w:rsidR="00817170" w:rsidRPr="0042731E">
        <w:rPr>
          <w:rFonts w:ascii="Times New Roman" w:hAnsi="Times New Roman" w:cs="Times New Roman"/>
          <w:sz w:val="24"/>
          <w:szCs w:val="24"/>
        </w:rPr>
        <w:t xml:space="preserve"> The table below shows the requirement elicit</w:t>
      </w:r>
      <w:r w:rsidR="00A3053C" w:rsidRPr="0042731E">
        <w:rPr>
          <w:rFonts w:ascii="Times New Roman" w:hAnsi="Times New Roman" w:cs="Times New Roman"/>
          <w:sz w:val="24"/>
          <w:szCs w:val="24"/>
        </w:rPr>
        <w:t xml:space="preserve">ation methods that were </w:t>
      </w:r>
      <w:r w:rsidR="0042731E" w:rsidRPr="0042731E">
        <w:rPr>
          <w:rFonts w:ascii="Times New Roman" w:hAnsi="Times New Roman" w:cs="Times New Roman"/>
          <w:sz w:val="24"/>
          <w:szCs w:val="24"/>
        </w:rPr>
        <w:t>used and discusses the rationale behind the choices.</w:t>
      </w:r>
    </w:p>
    <w:tbl>
      <w:tblPr>
        <w:tblStyle w:val="TableGrid"/>
        <w:tblW w:w="9617" w:type="dxa"/>
        <w:tblLook w:val="04A0" w:firstRow="1" w:lastRow="0" w:firstColumn="1" w:lastColumn="0" w:noHBand="0" w:noVBand="1"/>
      </w:tblPr>
      <w:tblGrid>
        <w:gridCol w:w="9617"/>
      </w:tblGrid>
      <w:tr w:rsidR="00773B24" w14:paraId="51AF9BEB" w14:textId="77777777" w:rsidTr="004A2AEA">
        <w:trPr>
          <w:trHeight w:val="293"/>
        </w:trPr>
        <w:tc>
          <w:tcPr>
            <w:tcW w:w="9617" w:type="dxa"/>
          </w:tcPr>
          <w:p w14:paraId="033F8BED" w14:textId="6C10585B" w:rsidR="00773B24" w:rsidRPr="00A35039" w:rsidRDefault="00773B24"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1: Literature Review</w:t>
            </w:r>
          </w:p>
        </w:tc>
      </w:tr>
      <w:tr w:rsidR="00773B24" w14:paraId="113729A3" w14:textId="77777777" w:rsidTr="004A2AEA">
        <w:trPr>
          <w:trHeight w:val="293"/>
        </w:trPr>
        <w:tc>
          <w:tcPr>
            <w:tcW w:w="9617" w:type="dxa"/>
          </w:tcPr>
          <w:p w14:paraId="58FD6155" w14:textId="3516680F" w:rsidR="00B509BD" w:rsidRPr="00A401DE" w:rsidRDefault="0027789E" w:rsidP="00A401DE">
            <w:pPr>
              <w:spacing w:line="360" w:lineRule="auto"/>
              <w:rPr>
                <w:rFonts w:ascii="Times New Roman" w:hAnsi="Times New Roman" w:cs="Times New Roman"/>
                <w:sz w:val="24"/>
                <w:szCs w:val="24"/>
              </w:rPr>
            </w:pPr>
            <w:r w:rsidRPr="00A401DE">
              <w:rPr>
                <w:rFonts w:ascii="Times New Roman" w:hAnsi="Times New Roman" w:cs="Times New Roman"/>
                <w:sz w:val="24"/>
                <w:szCs w:val="24"/>
              </w:rPr>
              <w:t xml:space="preserve">A literature review helps identify </w:t>
            </w:r>
            <w:r w:rsidR="00DD699B" w:rsidRPr="00A401DE">
              <w:rPr>
                <w:rFonts w:ascii="Times New Roman" w:hAnsi="Times New Roman" w:cs="Times New Roman"/>
                <w:sz w:val="24"/>
                <w:szCs w:val="24"/>
              </w:rPr>
              <w:t xml:space="preserve">research gaps </w:t>
            </w:r>
            <w:r w:rsidR="006B3B0F" w:rsidRPr="00A401DE">
              <w:rPr>
                <w:rFonts w:ascii="Times New Roman" w:hAnsi="Times New Roman" w:cs="Times New Roman"/>
                <w:sz w:val="24"/>
                <w:szCs w:val="24"/>
              </w:rPr>
              <w:t xml:space="preserve">and problems </w:t>
            </w:r>
            <w:r w:rsidR="00DD699B" w:rsidRPr="00A401DE">
              <w:rPr>
                <w:rFonts w:ascii="Times New Roman" w:hAnsi="Times New Roman" w:cs="Times New Roman"/>
                <w:sz w:val="24"/>
                <w:szCs w:val="24"/>
              </w:rPr>
              <w:t>in existing systems</w:t>
            </w:r>
            <w:r w:rsidR="00AB4DE2">
              <w:rPr>
                <w:rFonts w:ascii="Times New Roman" w:hAnsi="Times New Roman" w:cs="Times New Roman"/>
                <w:sz w:val="24"/>
                <w:szCs w:val="24"/>
              </w:rPr>
              <w:t xml:space="preserve"> implemented to identify Ayurvedic medicinal plants in Sri Lanka</w:t>
            </w:r>
            <w:r w:rsidR="006B3B0F" w:rsidRPr="00A401DE">
              <w:rPr>
                <w:rFonts w:ascii="Times New Roman" w:hAnsi="Times New Roman" w:cs="Times New Roman"/>
                <w:sz w:val="24"/>
                <w:szCs w:val="24"/>
              </w:rPr>
              <w:t>.</w:t>
            </w:r>
            <w:r w:rsidR="0062078E">
              <w:rPr>
                <w:rFonts w:ascii="Times New Roman" w:hAnsi="Times New Roman" w:cs="Times New Roman"/>
                <w:sz w:val="24"/>
                <w:szCs w:val="24"/>
              </w:rPr>
              <w:t xml:space="preserve"> Identifying a good research gap to carry out the research is a vital component of a research</w:t>
            </w:r>
            <w:r w:rsidR="007831FA">
              <w:rPr>
                <w:rFonts w:ascii="Times New Roman" w:hAnsi="Times New Roman" w:cs="Times New Roman"/>
                <w:sz w:val="24"/>
                <w:szCs w:val="24"/>
              </w:rPr>
              <w:t xml:space="preserve"> project</w:t>
            </w:r>
            <w:r w:rsidR="0062078E">
              <w:rPr>
                <w:rFonts w:ascii="Times New Roman" w:hAnsi="Times New Roman" w:cs="Times New Roman"/>
                <w:sz w:val="24"/>
                <w:szCs w:val="24"/>
              </w:rPr>
              <w:t>.</w:t>
            </w:r>
            <w:r w:rsidR="00147376">
              <w:rPr>
                <w:rFonts w:ascii="Times New Roman" w:hAnsi="Times New Roman" w:cs="Times New Roman"/>
                <w:sz w:val="24"/>
                <w:szCs w:val="24"/>
              </w:rPr>
              <w:t xml:space="preserve"> </w:t>
            </w:r>
            <w:r w:rsidR="00DB30EB" w:rsidRPr="00A401DE">
              <w:rPr>
                <w:rFonts w:ascii="Times New Roman" w:hAnsi="Times New Roman" w:cs="Times New Roman"/>
                <w:sz w:val="24"/>
                <w:szCs w:val="24"/>
              </w:rPr>
              <w:t xml:space="preserve">The author </w:t>
            </w:r>
            <w:r w:rsidR="00D43422" w:rsidRPr="00A401DE">
              <w:rPr>
                <w:rFonts w:ascii="Times New Roman" w:hAnsi="Times New Roman" w:cs="Times New Roman"/>
                <w:sz w:val="24"/>
                <w:szCs w:val="24"/>
              </w:rPr>
              <w:t xml:space="preserve">reviewed research </w:t>
            </w:r>
            <w:r w:rsidR="00517A5E" w:rsidRPr="00A401DE">
              <w:rPr>
                <w:rFonts w:ascii="Times New Roman" w:hAnsi="Times New Roman" w:cs="Times New Roman"/>
                <w:sz w:val="24"/>
                <w:szCs w:val="24"/>
              </w:rPr>
              <w:t xml:space="preserve">papers </w:t>
            </w:r>
            <w:r w:rsidR="00147376">
              <w:rPr>
                <w:rFonts w:ascii="Times New Roman" w:hAnsi="Times New Roman" w:cs="Times New Roman"/>
                <w:sz w:val="24"/>
                <w:szCs w:val="24"/>
              </w:rPr>
              <w:t xml:space="preserve">of existing systems </w:t>
            </w:r>
            <w:r w:rsidR="00517A5E" w:rsidRPr="00A401DE">
              <w:rPr>
                <w:rFonts w:ascii="Times New Roman" w:hAnsi="Times New Roman" w:cs="Times New Roman"/>
                <w:sz w:val="24"/>
                <w:szCs w:val="24"/>
              </w:rPr>
              <w:t xml:space="preserve">that have been </w:t>
            </w:r>
            <w:r w:rsidR="00147376">
              <w:rPr>
                <w:rFonts w:ascii="Times New Roman" w:hAnsi="Times New Roman" w:cs="Times New Roman"/>
                <w:sz w:val="24"/>
                <w:szCs w:val="24"/>
              </w:rPr>
              <w:t>implemented</w:t>
            </w:r>
            <w:r w:rsidR="00517A5E" w:rsidRPr="00A401DE">
              <w:rPr>
                <w:rFonts w:ascii="Times New Roman" w:hAnsi="Times New Roman" w:cs="Times New Roman"/>
                <w:sz w:val="24"/>
                <w:szCs w:val="24"/>
              </w:rPr>
              <w:t xml:space="preserve"> in </w:t>
            </w:r>
            <w:r w:rsidR="00DC3882" w:rsidRPr="00A401DE">
              <w:rPr>
                <w:rFonts w:ascii="Times New Roman" w:hAnsi="Times New Roman" w:cs="Times New Roman"/>
                <w:sz w:val="24"/>
                <w:szCs w:val="24"/>
              </w:rPr>
              <w:t xml:space="preserve">the chosen problem domain to identify </w:t>
            </w:r>
            <w:r w:rsidR="00A401DE" w:rsidRPr="00A401DE">
              <w:rPr>
                <w:rFonts w:ascii="Times New Roman" w:hAnsi="Times New Roman" w:cs="Times New Roman"/>
                <w:sz w:val="24"/>
                <w:szCs w:val="24"/>
              </w:rPr>
              <w:t>their limitations.</w:t>
            </w:r>
            <w:r w:rsidR="00097994">
              <w:rPr>
                <w:rFonts w:ascii="Times New Roman" w:hAnsi="Times New Roman" w:cs="Times New Roman"/>
                <w:sz w:val="24"/>
                <w:szCs w:val="24"/>
              </w:rPr>
              <w:t xml:space="preserve"> Possible </w:t>
            </w:r>
            <w:r w:rsidR="008018B6">
              <w:rPr>
                <w:rFonts w:ascii="Times New Roman" w:hAnsi="Times New Roman" w:cs="Times New Roman"/>
                <w:sz w:val="24"/>
                <w:szCs w:val="24"/>
              </w:rPr>
              <w:t xml:space="preserve">techniques </w:t>
            </w:r>
            <w:r w:rsidR="0019628F">
              <w:rPr>
                <w:rFonts w:ascii="Times New Roman" w:hAnsi="Times New Roman" w:cs="Times New Roman"/>
                <w:sz w:val="24"/>
                <w:szCs w:val="24"/>
              </w:rPr>
              <w:t>available for the implementation of the system</w:t>
            </w:r>
            <w:r w:rsidR="00097994">
              <w:rPr>
                <w:rFonts w:ascii="Times New Roman" w:hAnsi="Times New Roman" w:cs="Times New Roman"/>
                <w:sz w:val="24"/>
                <w:szCs w:val="24"/>
              </w:rPr>
              <w:t xml:space="preserve"> were also identified through this.</w:t>
            </w:r>
          </w:p>
        </w:tc>
      </w:tr>
      <w:tr w:rsidR="00773B24" w14:paraId="2B479A98" w14:textId="77777777" w:rsidTr="004A2AEA">
        <w:trPr>
          <w:trHeight w:val="281"/>
        </w:trPr>
        <w:tc>
          <w:tcPr>
            <w:tcW w:w="9617" w:type="dxa"/>
          </w:tcPr>
          <w:p w14:paraId="0C44FFB3" w14:textId="795AE6CA" w:rsidR="00773B24" w:rsidRPr="00A35039" w:rsidRDefault="00F92735" w:rsidP="00C57967">
            <w:pPr>
              <w:rPr>
                <w:rFonts w:ascii="Times New Roman" w:hAnsi="Times New Roman" w:cs="Times New Roman"/>
                <w:b/>
                <w:bCs/>
                <w:sz w:val="24"/>
                <w:szCs w:val="24"/>
              </w:rPr>
            </w:pPr>
            <w:r w:rsidRPr="00A35039">
              <w:rPr>
                <w:rFonts w:ascii="Times New Roman" w:hAnsi="Times New Roman" w:cs="Times New Roman"/>
                <w:b/>
                <w:bCs/>
                <w:sz w:val="24"/>
                <w:szCs w:val="24"/>
              </w:rPr>
              <w:t>Me</w:t>
            </w:r>
            <w:r w:rsidR="00A35039" w:rsidRPr="00A35039">
              <w:rPr>
                <w:rFonts w:ascii="Times New Roman" w:hAnsi="Times New Roman" w:cs="Times New Roman"/>
                <w:b/>
                <w:bCs/>
                <w:sz w:val="24"/>
                <w:szCs w:val="24"/>
              </w:rPr>
              <w:t>thod 02: Survey</w:t>
            </w:r>
          </w:p>
        </w:tc>
      </w:tr>
      <w:tr w:rsidR="00773B24" w14:paraId="18C94D6E" w14:textId="77777777" w:rsidTr="004A2AEA">
        <w:trPr>
          <w:trHeight w:val="293"/>
        </w:trPr>
        <w:tc>
          <w:tcPr>
            <w:tcW w:w="9617" w:type="dxa"/>
          </w:tcPr>
          <w:p w14:paraId="75028FD5" w14:textId="1880EBAA" w:rsidR="00773B24" w:rsidRPr="00BC5AAE" w:rsidRDefault="002A47F4" w:rsidP="00B509BD">
            <w:pPr>
              <w:spacing w:line="360" w:lineRule="auto"/>
              <w:rPr>
                <w:rFonts w:ascii="Times New Roman" w:hAnsi="Times New Roman" w:cs="Times New Roman"/>
                <w:sz w:val="24"/>
                <w:szCs w:val="24"/>
              </w:rPr>
            </w:pPr>
            <w:r w:rsidRPr="00BC5AAE">
              <w:rPr>
                <w:rFonts w:ascii="Times New Roman" w:hAnsi="Times New Roman" w:cs="Times New Roman"/>
                <w:sz w:val="24"/>
                <w:szCs w:val="24"/>
              </w:rPr>
              <w:t xml:space="preserve">There is no specific target audience for this application </w:t>
            </w:r>
            <w:r w:rsidR="00361F86" w:rsidRPr="00BC5AAE">
              <w:rPr>
                <w:rFonts w:ascii="Times New Roman" w:hAnsi="Times New Roman" w:cs="Times New Roman"/>
                <w:sz w:val="24"/>
                <w:szCs w:val="24"/>
              </w:rPr>
              <w:t>. The purpose of the system is to help recognize</w:t>
            </w:r>
            <w:r w:rsidR="00B927B1" w:rsidRPr="00BC5AAE">
              <w:rPr>
                <w:rFonts w:ascii="Times New Roman" w:hAnsi="Times New Roman" w:cs="Times New Roman"/>
                <w:sz w:val="24"/>
                <w:szCs w:val="24"/>
              </w:rPr>
              <w:t xml:space="preserve"> </w:t>
            </w:r>
            <w:r w:rsidR="00361F86" w:rsidRPr="00BC5AAE">
              <w:rPr>
                <w:rFonts w:ascii="Times New Roman" w:hAnsi="Times New Roman" w:cs="Times New Roman"/>
                <w:sz w:val="24"/>
                <w:szCs w:val="24"/>
              </w:rPr>
              <w:t>Ayurved</w:t>
            </w:r>
            <w:r w:rsidR="00CB4356" w:rsidRPr="00BC5AAE">
              <w:rPr>
                <w:rFonts w:ascii="Times New Roman" w:hAnsi="Times New Roman" w:cs="Times New Roman"/>
                <w:sz w:val="24"/>
                <w:szCs w:val="24"/>
              </w:rPr>
              <w:t xml:space="preserve">ic medicinal plants and their properties. This system can be used by the individuals </w:t>
            </w:r>
            <w:r w:rsidR="003D575D" w:rsidRPr="00BC5AAE">
              <w:rPr>
                <w:rFonts w:ascii="Times New Roman" w:hAnsi="Times New Roman" w:cs="Times New Roman"/>
                <w:sz w:val="24"/>
                <w:szCs w:val="24"/>
              </w:rPr>
              <w:t>who collect Ayurvedic plants, doctors who prepare Ayurvedic medicine, patients who were advised doctors to use Ayurvedic medicine prepared at home</w:t>
            </w:r>
            <w:r w:rsidR="00B927B1" w:rsidRPr="00BC5AAE">
              <w:rPr>
                <w:rFonts w:ascii="Times New Roman" w:hAnsi="Times New Roman" w:cs="Times New Roman"/>
                <w:sz w:val="24"/>
                <w:szCs w:val="24"/>
              </w:rPr>
              <w:t xml:space="preserve"> and the </w:t>
            </w:r>
            <w:r w:rsidR="00C158EB" w:rsidRPr="00BC5AAE">
              <w:rPr>
                <w:rFonts w:ascii="Times New Roman" w:hAnsi="Times New Roman" w:cs="Times New Roman"/>
                <w:sz w:val="24"/>
                <w:szCs w:val="24"/>
              </w:rPr>
              <w:t>public</w:t>
            </w:r>
            <w:r w:rsidR="00B927B1" w:rsidRPr="00BC5AAE">
              <w:rPr>
                <w:rFonts w:ascii="Times New Roman" w:hAnsi="Times New Roman" w:cs="Times New Roman"/>
                <w:sz w:val="24"/>
                <w:szCs w:val="24"/>
              </w:rPr>
              <w:t xml:space="preserve"> to identify these plants to preserve them if available in their home gardens. Since this system </w:t>
            </w:r>
            <w:proofErr w:type="gramStart"/>
            <w:r w:rsidR="00B927B1" w:rsidRPr="00BC5AAE">
              <w:rPr>
                <w:rFonts w:ascii="Times New Roman" w:hAnsi="Times New Roman" w:cs="Times New Roman"/>
                <w:sz w:val="24"/>
                <w:szCs w:val="24"/>
              </w:rPr>
              <w:t>if</w:t>
            </w:r>
            <w:proofErr w:type="gramEnd"/>
            <w:r w:rsidR="00B927B1" w:rsidRPr="00BC5AAE">
              <w:rPr>
                <w:rFonts w:ascii="Times New Roman" w:hAnsi="Times New Roman" w:cs="Times New Roman"/>
                <w:sz w:val="24"/>
                <w:szCs w:val="24"/>
              </w:rPr>
              <w:t xml:space="preserve"> useful in many ways it is important to </w:t>
            </w:r>
            <w:r w:rsidR="00C158EB" w:rsidRPr="00BC5AAE">
              <w:rPr>
                <w:rFonts w:ascii="Times New Roman" w:hAnsi="Times New Roman" w:cs="Times New Roman"/>
                <w:sz w:val="24"/>
                <w:szCs w:val="24"/>
              </w:rPr>
              <w:t xml:space="preserve">gather </w:t>
            </w:r>
            <w:r w:rsidR="0034779D">
              <w:rPr>
                <w:rFonts w:ascii="Times New Roman" w:hAnsi="Times New Roman" w:cs="Times New Roman"/>
                <w:sz w:val="24"/>
                <w:szCs w:val="24"/>
              </w:rPr>
              <w:t xml:space="preserve">insights and requirements </w:t>
            </w:r>
            <w:r w:rsidR="00C158EB" w:rsidRPr="00BC5AAE">
              <w:rPr>
                <w:rFonts w:ascii="Times New Roman" w:hAnsi="Times New Roman" w:cs="Times New Roman"/>
                <w:sz w:val="24"/>
                <w:szCs w:val="24"/>
              </w:rPr>
              <w:t>from a large group of people</w:t>
            </w:r>
            <w:r w:rsidR="00976B50" w:rsidRPr="00BC5AAE">
              <w:rPr>
                <w:rFonts w:ascii="Times New Roman" w:hAnsi="Times New Roman" w:cs="Times New Roman"/>
                <w:sz w:val="24"/>
                <w:szCs w:val="24"/>
              </w:rPr>
              <w:t xml:space="preserve"> to get their ideas</w:t>
            </w:r>
            <w:r w:rsidR="00C158EB" w:rsidRPr="00BC5AAE">
              <w:rPr>
                <w:rFonts w:ascii="Times New Roman" w:hAnsi="Times New Roman" w:cs="Times New Roman"/>
                <w:sz w:val="24"/>
                <w:szCs w:val="24"/>
              </w:rPr>
              <w:t>.</w:t>
            </w:r>
            <w:r w:rsidR="00EA36FA">
              <w:rPr>
                <w:rFonts w:ascii="Times New Roman" w:hAnsi="Times New Roman" w:cs="Times New Roman"/>
                <w:sz w:val="24"/>
                <w:szCs w:val="24"/>
              </w:rPr>
              <w:t xml:space="preserve"> </w:t>
            </w:r>
            <w:r w:rsidR="007620E7">
              <w:rPr>
                <w:rFonts w:ascii="Times New Roman" w:hAnsi="Times New Roman" w:cs="Times New Roman"/>
                <w:sz w:val="24"/>
                <w:szCs w:val="24"/>
              </w:rPr>
              <w:t xml:space="preserve">The author can determine which age group to </w:t>
            </w:r>
            <w:r w:rsidR="00323C2D">
              <w:rPr>
                <w:rFonts w:ascii="Times New Roman" w:hAnsi="Times New Roman" w:cs="Times New Roman"/>
                <w:sz w:val="24"/>
                <w:szCs w:val="24"/>
              </w:rPr>
              <w:t>target from the results of the survey.</w:t>
            </w:r>
            <w:r w:rsidR="007620E7">
              <w:rPr>
                <w:rFonts w:ascii="Times New Roman" w:hAnsi="Times New Roman" w:cs="Times New Roman"/>
                <w:sz w:val="24"/>
                <w:szCs w:val="24"/>
              </w:rPr>
              <w:t xml:space="preserve"> </w:t>
            </w:r>
          </w:p>
        </w:tc>
      </w:tr>
      <w:tr w:rsidR="00773B24" w14:paraId="20549B29" w14:textId="77777777" w:rsidTr="004A2AEA">
        <w:trPr>
          <w:trHeight w:val="293"/>
        </w:trPr>
        <w:tc>
          <w:tcPr>
            <w:tcW w:w="9617" w:type="dxa"/>
          </w:tcPr>
          <w:p w14:paraId="7DAC3A1E" w14:textId="318F808E" w:rsidR="00773B24" w:rsidRPr="00A35039" w:rsidRDefault="00A35039"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3: Prototyping</w:t>
            </w:r>
          </w:p>
        </w:tc>
      </w:tr>
      <w:tr w:rsidR="00773B24" w14:paraId="546DF304" w14:textId="77777777" w:rsidTr="00C94CEB">
        <w:trPr>
          <w:trHeight w:val="701"/>
        </w:trPr>
        <w:tc>
          <w:tcPr>
            <w:tcW w:w="9617" w:type="dxa"/>
          </w:tcPr>
          <w:p w14:paraId="68D13561" w14:textId="0526F0A8" w:rsidR="00773B24" w:rsidRPr="00C94CEB" w:rsidRDefault="00996033" w:rsidP="00C94CEB">
            <w:pPr>
              <w:spacing w:line="360" w:lineRule="auto"/>
              <w:rPr>
                <w:rFonts w:ascii="Times New Roman" w:hAnsi="Times New Roman" w:cs="Times New Roman"/>
                <w:sz w:val="24"/>
                <w:szCs w:val="24"/>
              </w:rPr>
            </w:pPr>
            <w:r w:rsidRPr="00C94CEB">
              <w:rPr>
                <w:rFonts w:ascii="Times New Roman" w:hAnsi="Times New Roman" w:cs="Times New Roman"/>
                <w:sz w:val="24"/>
                <w:szCs w:val="24"/>
              </w:rPr>
              <w:t>It is important to implement</w:t>
            </w:r>
            <w:r w:rsidR="00C94CEB">
              <w:rPr>
                <w:rFonts w:ascii="Times New Roman" w:hAnsi="Times New Roman" w:cs="Times New Roman"/>
                <w:sz w:val="24"/>
                <w:szCs w:val="24"/>
              </w:rPr>
              <w:t xml:space="preserve"> </w:t>
            </w:r>
            <w:r w:rsidR="00BC0B1C" w:rsidRPr="00C94CEB">
              <w:rPr>
                <w:rFonts w:ascii="Times New Roman" w:hAnsi="Times New Roman" w:cs="Times New Roman"/>
                <w:sz w:val="24"/>
                <w:szCs w:val="24"/>
              </w:rPr>
              <w:t xml:space="preserve">an effective novel technique </w:t>
            </w:r>
            <w:proofErr w:type="gramStart"/>
            <w:r w:rsidR="00BC0B1C" w:rsidRPr="00C94CEB">
              <w:rPr>
                <w:rFonts w:ascii="Times New Roman" w:hAnsi="Times New Roman" w:cs="Times New Roman"/>
                <w:sz w:val="24"/>
                <w:szCs w:val="24"/>
              </w:rPr>
              <w:t>in order to</w:t>
            </w:r>
            <w:proofErr w:type="gramEnd"/>
            <w:r w:rsidR="00BC0B1C" w:rsidRPr="00C94CEB">
              <w:rPr>
                <w:rFonts w:ascii="Times New Roman" w:hAnsi="Times New Roman" w:cs="Times New Roman"/>
                <w:sz w:val="24"/>
                <w:szCs w:val="24"/>
              </w:rPr>
              <w:t xml:space="preserve"> </w:t>
            </w:r>
            <w:r w:rsidR="00C10E95" w:rsidRPr="00C94CEB">
              <w:rPr>
                <w:rFonts w:ascii="Times New Roman" w:hAnsi="Times New Roman" w:cs="Times New Roman"/>
                <w:sz w:val="24"/>
                <w:szCs w:val="24"/>
              </w:rPr>
              <w:t>address</w:t>
            </w:r>
            <w:r w:rsidR="00BC0B1C" w:rsidRPr="00C94CEB">
              <w:rPr>
                <w:rFonts w:ascii="Times New Roman" w:hAnsi="Times New Roman" w:cs="Times New Roman"/>
                <w:sz w:val="24"/>
                <w:szCs w:val="24"/>
              </w:rPr>
              <w:t xml:space="preserve"> the </w:t>
            </w:r>
            <w:r w:rsidR="00C10E95" w:rsidRPr="00C94CEB">
              <w:rPr>
                <w:rFonts w:ascii="Times New Roman" w:hAnsi="Times New Roman" w:cs="Times New Roman"/>
                <w:sz w:val="24"/>
                <w:szCs w:val="24"/>
              </w:rPr>
              <w:t>identified research gap.</w:t>
            </w:r>
            <w:r w:rsidR="00562ECE" w:rsidRPr="00C94CEB">
              <w:rPr>
                <w:rFonts w:ascii="Times New Roman" w:hAnsi="Times New Roman" w:cs="Times New Roman"/>
                <w:sz w:val="24"/>
                <w:szCs w:val="24"/>
              </w:rPr>
              <w:t xml:space="preserve"> ML models </w:t>
            </w:r>
            <w:r w:rsidR="00123F21" w:rsidRPr="00C94CEB">
              <w:rPr>
                <w:rFonts w:ascii="Times New Roman" w:hAnsi="Times New Roman" w:cs="Times New Roman"/>
                <w:sz w:val="24"/>
                <w:szCs w:val="24"/>
              </w:rPr>
              <w:t xml:space="preserve">used for image </w:t>
            </w:r>
            <w:r w:rsidR="00C94CEB" w:rsidRPr="00C94CEB">
              <w:rPr>
                <w:rFonts w:ascii="Times New Roman" w:hAnsi="Times New Roman" w:cs="Times New Roman"/>
                <w:sz w:val="24"/>
                <w:szCs w:val="24"/>
              </w:rPr>
              <w:t>recognition</w:t>
            </w:r>
            <w:r w:rsidR="00123F21" w:rsidRPr="00C94CEB">
              <w:rPr>
                <w:rFonts w:ascii="Times New Roman" w:hAnsi="Times New Roman" w:cs="Times New Roman"/>
                <w:sz w:val="24"/>
                <w:szCs w:val="24"/>
              </w:rPr>
              <w:t xml:space="preserve"> </w:t>
            </w:r>
            <w:r w:rsidR="00C94CEB">
              <w:rPr>
                <w:rFonts w:ascii="Times New Roman" w:hAnsi="Times New Roman" w:cs="Times New Roman"/>
                <w:sz w:val="24"/>
                <w:szCs w:val="24"/>
              </w:rPr>
              <w:t xml:space="preserve">tasks </w:t>
            </w:r>
            <w:r w:rsidR="00562ECE" w:rsidRPr="00C94CEB">
              <w:rPr>
                <w:rFonts w:ascii="Times New Roman" w:hAnsi="Times New Roman" w:cs="Times New Roman"/>
                <w:sz w:val="24"/>
                <w:szCs w:val="24"/>
              </w:rPr>
              <w:t>tend to</w:t>
            </w:r>
            <w:r w:rsidR="00123F21" w:rsidRPr="00C94CEB">
              <w:rPr>
                <w:rFonts w:ascii="Times New Roman" w:hAnsi="Times New Roman" w:cs="Times New Roman"/>
                <w:sz w:val="24"/>
                <w:szCs w:val="24"/>
              </w:rPr>
              <w:t xml:space="preserve"> underperform when images are noisy</w:t>
            </w:r>
            <w:r w:rsidR="00A5656B" w:rsidRPr="00C94CEB">
              <w:rPr>
                <w:rFonts w:ascii="Times New Roman" w:hAnsi="Times New Roman" w:cs="Times New Roman"/>
                <w:sz w:val="24"/>
                <w:szCs w:val="24"/>
              </w:rPr>
              <w:t>.</w:t>
            </w:r>
            <w:r w:rsidR="00123F21" w:rsidRPr="00C94CEB">
              <w:rPr>
                <w:rFonts w:ascii="Times New Roman" w:hAnsi="Times New Roman" w:cs="Times New Roman"/>
                <w:sz w:val="24"/>
                <w:szCs w:val="24"/>
              </w:rPr>
              <w:t xml:space="preserve"> </w:t>
            </w:r>
            <w:r w:rsidR="00BC540B" w:rsidRPr="00C94CEB">
              <w:rPr>
                <w:rFonts w:ascii="Times New Roman" w:hAnsi="Times New Roman" w:cs="Times New Roman"/>
                <w:sz w:val="24"/>
                <w:szCs w:val="24"/>
              </w:rPr>
              <w:t xml:space="preserve">To </w:t>
            </w:r>
            <w:r w:rsidR="009F6113" w:rsidRPr="00C94CEB">
              <w:rPr>
                <w:rFonts w:ascii="Times New Roman" w:hAnsi="Times New Roman" w:cs="Times New Roman"/>
                <w:sz w:val="24"/>
                <w:szCs w:val="24"/>
              </w:rPr>
              <w:t xml:space="preserve">build a robust system which </w:t>
            </w:r>
            <w:proofErr w:type="gramStart"/>
            <w:r w:rsidR="00111956">
              <w:rPr>
                <w:rFonts w:ascii="Times New Roman" w:hAnsi="Times New Roman" w:cs="Times New Roman"/>
                <w:sz w:val="24"/>
                <w:szCs w:val="24"/>
              </w:rPr>
              <w:t>is able to</w:t>
            </w:r>
            <w:proofErr w:type="gramEnd"/>
            <w:r w:rsidR="00111956">
              <w:rPr>
                <w:rFonts w:ascii="Times New Roman" w:hAnsi="Times New Roman" w:cs="Times New Roman"/>
                <w:sz w:val="24"/>
                <w:szCs w:val="24"/>
              </w:rPr>
              <w:t xml:space="preserve"> identify edges and </w:t>
            </w:r>
            <w:r w:rsidR="00D51C6C">
              <w:rPr>
                <w:rFonts w:ascii="Times New Roman" w:hAnsi="Times New Roman" w:cs="Times New Roman"/>
                <w:sz w:val="24"/>
                <w:szCs w:val="24"/>
              </w:rPr>
              <w:t>distinguish between</w:t>
            </w:r>
            <w:r w:rsidR="00697004">
              <w:rPr>
                <w:rFonts w:ascii="Times New Roman" w:hAnsi="Times New Roman" w:cs="Times New Roman"/>
                <w:sz w:val="24"/>
                <w:szCs w:val="24"/>
              </w:rPr>
              <w:t xml:space="preserve"> the foreground and background</w:t>
            </w:r>
            <w:r w:rsidR="006142AE">
              <w:rPr>
                <w:rFonts w:ascii="Times New Roman" w:hAnsi="Times New Roman" w:cs="Times New Roman"/>
                <w:sz w:val="24"/>
                <w:szCs w:val="24"/>
              </w:rPr>
              <w:t xml:space="preserve"> to identify Ayurvedic medicinal plants in their natural environments</w:t>
            </w:r>
            <w:r w:rsidR="00791EB6" w:rsidRPr="00C94CEB">
              <w:rPr>
                <w:rFonts w:ascii="Times New Roman" w:hAnsi="Times New Roman" w:cs="Times New Roman"/>
                <w:sz w:val="24"/>
                <w:szCs w:val="24"/>
              </w:rPr>
              <w:t>,</w:t>
            </w:r>
            <w:r w:rsidR="009238B6">
              <w:rPr>
                <w:rFonts w:ascii="Times New Roman" w:hAnsi="Times New Roman" w:cs="Times New Roman"/>
                <w:sz w:val="24"/>
                <w:szCs w:val="24"/>
              </w:rPr>
              <w:t xml:space="preserve"> continuous developments,</w:t>
            </w:r>
            <w:r w:rsidR="00791EB6" w:rsidRPr="00C94CEB">
              <w:rPr>
                <w:rFonts w:ascii="Times New Roman" w:hAnsi="Times New Roman" w:cs="Times New Roman"/>
                <w:sz w:val="24"/>
                <w:szCs w:val="24"/>
              </w:rPr>
              <w:t xml:space="preserve"> testing and fine-tuning is required therefore prototyping was chosen as a requirement elicitation method.</w:t>
            </w:r>
          </w:p>
        </w:tc>
      </w:tr>
    </w:tbl>
    <w:p w14:paraId="6E865911" w14:textId="77777777" w:rsidR="00837F68" w:rsidRDefault="00837F68" w:rsidP="00C57967">
      <w:pPr>
        <w:rPr>
          <w:color w:val="000000"/>
        </w:rPr>
      </w:pPr>
    </w:p>
    <w:p w14:paraId="54576AB5" w14:textId="6CBB74D0" w:rsidR="00321AE8" w:rsidRPr="00905166" w:rsidRDefault="00321AE8" w:rsidP="00905166">
      <w:pPr>
        <w:pStyle w:val="Heading2"/>
        <w:rPr>
          <w:rFonts w:ascii="Times New Roman" w:hAnsi="Times New Roman" w:cs="Times New Roman"/>
          <w:b/>
          <w:bCs/>
          <w:color w:val="auto"/>
        </w:rPr>
      </w:pPr>
      <w:r w:rsidRPr="00905166">
        <w:rPr>
          <w:rFonts w:ascii="Times New Roman" w:hAnsi="Times New Roman" w:cs="Times New Roman"/>
          <w:b/>
          <w:bCs/>
          <w:color w:val="auto"/>
        </w:rPr>
        <w:t xml:space="preserve">2.5 Discussion of Findings </w:t>
      </w:r>
    </w:p>
    <w:p w14:paraId="56281E05" w14:textId="41E95848" w:rsidR="00321AE8" w:rsidRDefault="00321AE8"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1</w:t>
      </w:r>
      <w:r w:rsidR="00717BD1" w:rsidRPr="00717BD1">
        <w:rPr>
          <w:rFonts w:ascii="Times New Roman" w:hAnsi="Times New Roman" w:cs="Times New Roman"/>
          <w:b/>
          <w:bCs/>
          <w:color w:val="auto"/>
        </w:rPr>
        <w:t xml:space="preserve"> Literature Review</w:t>
      </w:r>
    </w:p>
    <w:tbl>
      <w:tblPr>
        <w:tblStyle w:val="TableGrid"/>
        <w:tblW w:w="0" w:type="auto"/>
        <w:tblLook w:val="04A0" w:firstRow="1" w:lastRow="0" w:firstColumn="1" w:lastColumn="0" w:noHBand="0" w:noVBand="1"/>
      </w:tblPr>
      <w:tblGrid>
        <w:gridCol w:w="5845"/>
        <w:gridCol w:w="3505"/>
      </w:tblGrid>
      <w:tr w:rsidR="004C200A" w:rsidRPr="00816615" w14:paraId="4BF443BD" w14:textId="77777777" w:rsidTr="00E60930">
        <w:tc>
          <w:tcPr>
            <w:tcW w:w="5845" w:type="dxa"/>
          </w:tcPr>
          <w:p w14:paraId="1A66737D" w14:textId="6E8AE98B"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Findings</w:t>
            </w:r>
          </w:p>
        </w:tc>
        <w:tc>
          <w:tcPr>
            <w:tcW w:w="3505" w:type="dxa"/>
          </w:tcPr>
          <w:p w14:paraId="67694120" w14:textId="4BE6C11A"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Citation</w:t>
            </w:r>
          </w:p>
        </w:tc>
      </w:tr>
      <w:tr w:rsidR="004C200A" w:rsidRPr="00816615" w14:paraId="3A05D386" w14:textId="77777777" w:rsidTr="00E60930">
        <w:tc>
          <w:tcPr>
            <w:tcW w:w="5845" w:type="dxa"/>
          </w:tcPr>
          <w:p w14:paraId="74D77EB3" w14:textId="0608038F" w:rsidR="004C200A" w:rsidRPr="00816615" w:rsidRDefault="00FA2C3A"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The leaves of plants contain lot of features</w:t>
            </w:r>
            <w:r w:rsidR="00673DB5" w:rsidRPr="00816615">
              <w:rPr>
                <w:rFonts w:ascii="Times New Roman" w:hAnsi="Times New Roman" w:cs="Times New Roman"/>
                <w:sz w:val="24"/>
                <w:szCs w:val="24"/>
              </w:rPr>
              <w:t>, and these can be automatically learned by DL algorithms.</w:t>
            </w:r>
          </w:p>
        </w:tc>
        <w:tc>
          <w:tcPr>
            <w:tcW w:w="3505" w:type="dxa"/>
          </w:tcPr>
          <w:p w14:paraId="0A249F74" w14:textId="3367198C"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1B7A98E7" w14:textId="77777777" w:rsidTr="00E60930">
        <w:tc>
          <w:tcPr>
            <w:tcW w:w="5845" w:type="dxa"/>
          </w:tcPr>
          <w:p w14:paraId="0C907FDE" w14:textId="675478C1" w:rsidR="004C200A" w:rsidRPr="00816615" w:rsidRDefault="004F5A99"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lastRenderedPageBreak/>
              <w:t xml:space="preserve">Data augmentation technique can be used to increase the size of datasets </w:t>
            </w:r>
            <w:r w:rsidR="00A67C3A" w:rsidRPr="00816615">
              <w:rPr>
                <w:rFonts w:ascii="Times New Roman" w:hAnsi="Times New Roman" w:cs="Times New Roman"/>
                <w:sz w:val="24"/>
                <w:szCs w:val="24"/>
              </w:rPr>
              <w:t xml:space="preserve">and the use of augmented images increases </w:t>
            </w:r>
            <w:r w:rsidR="00A666DE" w:rsidRPr="00816615">
              <w:rPr>
                <w:rFonts w:ascii="Times New Roman" w:hAnsi="Times New Roman" w:cs="Times New Roman"/>
                <w:sz w:val="24"/>
                <w:szCs w:val="24"/>
              </w:rPr>
              <w:t>model performance.</w:t>
            </w:r>
          </w:p>
        </w:tc>
        <w:tc>
          <w:tcPr>
            <w:tcW w:w="3505" w:type="dxa"/>
          </w:tcPr>
          <w:p w14:paraId="1E86265E" w14:textId="157EE39F"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F8852C" w14:textId="77777777" w:rsidTr="00E60930">
        <w:tc>
          <w:tcPr>
            <w:tcW w:w="5845" w:type="dxa"/>
          </w:tcPr>
          <w:p w14:paraId="49488499" w14:textId="21F89D88" w:rsidR="004C200A" w:rsidRPr="00E25DC6" w:rsidRDefault="00AC447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Small datasets can cause CNNs to overfit therefore CNNs require large datasets for training.</w:t>
            </w:r>
          </w:p>
        </w:tc>
        <w:tc>
          <w:tcPr>
            <w:tcW w:w="3505" w:type="dxa"/>
          </w:tcPr>
          <w:p w14:paraId="7E13C1A3" w14:textId="0AEE30AA"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C50363" w14:textId="77777777" w:rsidTr="00E60930">
        <w:trPr>
          <w:trHeight w:val="746"/>
        </w:trPr>
        <w:tc>
          <w:tcPr>
            <w:tcW w:w="5845" w:type="dxa"/>
          </w:tcPr>
          <w:p w14:paraId="1719C5AC" w14:textId="51851503" w:rsidR="004C200A" w:rsidRPr="00E25DC6" w:rsidRDefault="001C09E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The use of </w:t>
            </w:r>
            <w:r w:rsidR="009B6CF6" w:rsidRPr="00E25DC6">
              <w:rPr>
                <w:rFonts w:ascii="Times New Roman" w:hAnsi="Times New Roman" w:cs="Times New Roman"/>
                <w:sz w:val="24"/>
                <w:szCs w:val="24"/>
              </w:rPr>
              <w:t>DL models for feature extraction gives better performance than using hand-crafted features.</w:t>
            </w:r>
          </w:p>
        </w:tc>
        <w:tc>
          <w:tcPr>
            <w:tcW w:w="3505" w:type="dxa"/>
          </w:tcPr>
          <w:p w14:paraId="52C12569" w14:textId="2C38F233"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68E034C9" w14:textId="77777777" w:rsidTr="00E60930">
        <w:tc>
          <w:tcPr>
            <w:tcW w:w="5845" w:type="dxa"/>
          </w:tcPr>
          <w:p w14:paraId="5F1FC96D" w14:textId="2252ED89" w:rsidR="004C200A" w:rsidRPr="00E25DC6" w:rsidRDefault="00C40D15"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The use of Deep Ensemble Learning can give better performance than using individual CNN models.</w:t>
            </w:r>
          </w:p>
        </w:tc>
        <w:tc>
          <w:tcPr>
            <w:tcW w:w="3505" w:type="dxa"/>
          </w:tcPr>
          <w:p w14:paraId="6C7964CA" w14:textId="24604673" w:rsidR="00240171" w:rsidRPr="006D3D00" w:rsidRDefault="00240171" w:rsidP="00240171">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11Yn51","properties":{"formattedCitation":"(Chompookham and Surinta, 2021)","plainCitation":"(Chompookham and Surinta, 2021)","noteIndex":0},"citationItems":[{"id":122,"uris":["http://zotero.org/users/local/uLSC30IN/items/AH6UR6E7"],"itemData":{"id":122,"type":"article","abstract":"Recognition of plant leaves and diseases from images is a challenging task in computer vision and machine learning. This is because various problems directly aﬀect the performance of the system, such as the leaf structure, diﬀerences of the intra-class, similarity of shape between inter-class, perspective of the image, and even recording time. In this paper, we propose the ensemble convolutional neural network (CNN) method to tackle these issues and improve plant leaf recognition performance. We trained ﬁve CNN models: MobileNetV1, MobileNetV2, NASNetMobile, DenseNet121, and Xception, accordingly to discover the best CNN based model. Ensemble methods, unweighted average, weighted average, and unweighted majority vote methods were then applied to the CNN output probabilities of each model. We have evaluated these ensemble CNN methods on a mulberry leaf dataset and two leaf disease datasets: tomato and corn leaf disease. As a result, the individual CNN model shows that MobileNetV2 outperforms every CNN model with an accuracy of 91.19% on the mulberry leaf dataset. The Xception combined with data augmentation techniques (Height Shift+Vertical Flip+Fill Mode) obtains an accuracy of 91.77%. We achieved very high accuracy above 99% from the DenseNet121 and Xception models on the leaf disease datasets. For the ensemble CNNs method, we selected the based models according to the best CNN models and predicted the output of each CNN with the weighted average ensemble method. The results showed that 3-Ensemble CNNs (3-EnsCNNs) performed better on plant leaf disease datasets, while 5-EnsCNNs outperforms on the mulberry leaf dataset. Surprisingly, the data augmentation technique did not aﬀect the ensemble CNNs on the mulberry leaf and corn leaf disease datasets. On the other hand, application of data augmentation was slightly better than without only on the tomato leaf disease dataset.","DOI":"10.24507/icicel.15.06.553","language":"en","number":"06","publisher":"ICIC International </w:instrText>
            </w:r>
            <w:r>
              <w:rPr>
                <w:rFonts w:ascii="MS Gothic" w:eastAsia="MS Gothic" w:hAnsi="MS Gothic" w:cs="MS Gothic" w:hint="eastAsia"/>
                <w:sz w:val="24"/>
                <w:szCs w:val="24"/>
              </w:rPr>
              <w:instrText>学会</w:instrText>
            </w:r>
            <w:r>
              <w:rPr>
                <w:rFonts w:ascii="Times New Roman" w:hAnsi="Times New Roman" w:cs="Times New Roman"/>
                <w:sz w:val="24"/>
                <w:szCs w:val="24"/>
              </w:rPr>
              <w:instrText xml:space="preserve">","source":"DOI.org (CSL JSON)","title":"Ensemble Methods with Deep Convolutional Neural Networks for Plant Leaf Recognition","URL":"https://doi.org/10.24507/icicel.15.06.553","author":[{"family":"Chompookham","given":"Thipwimon"},{"family":"Surinta","given":"Olarik"}],"accessed":{"date-parts":[["2023",11,9]]},"issued":{"date-parts":[["2021"]]}}}],"schema":"https://github.com/citation-style-language/schema/raw/master/csl-citation.json"} </w:instrText>
            </w:r>
            <w:r>
              <w:rPr>
                <w:rFonts w:ascii="Times New Roman" w:hAnsi="Times New Roman" w:cs="Times New Roman"/>
                <w:sz w:val="24"/>
                <w:szCs w:val="24"/>
              </w:rPr>
              <w:fldChar w:fldCharType="separate"/>
            </w:r>
            <w:r w:rsidRPr="00565778">
              <w:rPr>
                <w:rFonts w:ascii="Times New Roman" w:hAnsi="Times New Roman" w:cs="Times New Roman"/>
                <w:sz w:val="24"/>
              </w:rPr>
              <w:t>Chompookham and Surinta, 2021</w:t>
            </w:r>
            <w:r>
              <w:rPr>
                <w:rFonts w:ascii="Times New Roman" w:hAnsi="Times New Roman" w:cs="Times New Roman"/>
                <w:sz w:val="24"/>
                <w:szCs w:val="24"/>
              </w:rPr>
              <w:fldChar w:fldCharType="end"/>
            </w:r>
          </w:p>
          <w:p w14:paraId="617F39FB" w14:textId="77777777" w:rsidR="004C200A" w:rsidRPr="00CC0A88" w:rsidRDefault="004C200A" w:rsidP="00240171">
            <w:pPr>
              <w:pStyle w:val="ListParagraph"/>
              <w:ind w:left="360"/>
            </w:pPr>
          </w:p>
        </w:tc>
      </w:tr>
      <w:tr w:rsidR="004C200A" w:rsidRPr="00816615" w14:paraId="17C56F98" w14:textId="77777777" w:rsidTr="00E60930">
        <w:tc>
          <w:tcPr>
            <w:tcW w:w="5845" w:type="dxa"/>
          </w:tcPr>
          <w:p w14:paraId="7C5604B8" w14:textId="47E9A59C" w:rsidR="004C200A" w:rsidRPr="00E25DC6" w:rsidRDefault="00E25DC6"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Model did not perform well when tested on images of </w:t>
            </w:r>
            <w:r>
              <w:rPr>
                <w:rFonts w:ascii="Times New Roman" w:hAnsi="Times New Roman" w:cs="Times New Roman"/>
                <w:sz w:val="24"/>
                <w:szCs w:val="24"/>
              </w:rPr>
              <w:t>l</w:t>
            </w:r>
            <w:r w:rsidRPr="00E25DC6">
              <w:rPr>
                <w:rFonts w:ascii="Times New Roman" w:hAnsi="Times New Roman" w:cs="Times New Roman"/>
                <w:sz w:val="24"/>
                <w:szCs w:val="24"/>
              </w:rPr>
              <w:t>eaves captured in their natural environment.</w:t>
            </w:r>
          </w:p>
        </w:tc>
        <w:tc>
          <w:tcPr>
            <w:tcW w:w="3505" w:type="dxa"/>
          </w:tcPr>
          <w:p w14:paraId="0AFFF0CC" w14:textId="4873FA90" w:rsidR="004C200A" w:rsidRPr="00816615" w:rsidRDefault="00777BAF"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ot02V8","properties":{"formattedCitation":"(Jayanka and Fernando, 2020)","plainCitation":"(Jayanka and Fernando, 2020)","noteIndex":0},"citationItems":[{"id":40,"uris":["http://zotero.org/users/local/uLSC30IN/items/H7FQSGGY"],"itemData":{"id":40,"type":"article-journal","abstract":"Different parts of ayurvedic herbal plants are used to make ayurvedic medicines in Sri Lanka. Recognising these endemic herbal plants is a challenging problem in the fields of ayurvedic medicine, computer vision, and machine learning. In this research, a computer system has been developed to recognise ayurvedic plant leaves in Sri Lanka based on a recently developed machine learning algorithm: convolutional neural networks (CNNs). Convolutional neural networks with RGB and grayscale images and multi-layer neural networks with RGB images have been used to recognise the ayurvedic plant leaves. In order to train neural networks, images of 17 types of herbal plant leaves were captured from the plant nursery of Navinna Ayurveda Medical Hospital, Sri Lanka. As CNNs require a large number of images to train it, various data augmenting methods have been applied to the collected dataset to increase the size of the dataset. Backgrounds of images were removed and all images were resized to 256 by 256 pixels before submitting them to a neural network. The results obtained were highly significant and CNN with RGB images was able to achieve an accuracy of 97.71% for recognising ayurvedic herbal plant leaves in Sri Lanka. The study suggests that CNNs can be used to recognise ayurvedic herbal plants.","issue":"01","language":"en","source":"Zotero","title":"Recognising Ayurvedic Herbal Plants in Sri Lanka using Convolutional Neural Networks","volume":"23","author":[{"family":"Jayanka","given":"M"},{"family":"Fernando","given":"T G I"}],"issued":{"date-parts":[["2020"]]}}}],"schema":"https://github.com/citation-style-language/schema/raw/master/csl-citation.json"} </w:instrText>
            </w:r>
            <w:r>
              <w:rPr>
                <w:rFonts w:ascii="Times New Roman" w:hAnsi="Times New Roman" w:cs="Times New Roman"/>
                <w:sz w:val="24"/>
                <w:szCs w:val="24"/>
              </w:rPr>
              <w:fldChar w:fldCharType="separate"/>
            </w:r>
            <w:r w:rsidRPr="00777BAF">
              <w:rPr>
                <w:rFonts w:ascii="Times New Roman" w:hAnsi="Times New Roman" w:cs="Times New Roman"/>
                <w:sz w:val="24"/>
              </w:rPr>
              <w:t>Jayanka and Fernando, 2020</w:t>
            </w:r>
            <w:r>
              <w:rPr>
                <w:rFonts w:ascii="Times New Roman" w:hAnsi="Times New Roman" w:cs="Times New Roman"/>
                <w:sz w:val="24"/>
                <w:szCs w:val="24"/>
              </w:rPr>
              <w:fldChar w:fldCharType="end"/>
            </w:r>
          </w:p>
        </w:tc>
      </w:tr>
      <w:tr w:rsidR="004C200A" w:rsidRPr="00816615" w14:paraId="7BAEA74E" w14:textId="77777777" w:rsidTr="00E60930">
        <w:tc>
          <w:tcPr>
            <w:tcW w:w="5845" w:type="dxa"/>
          </w:tcPr>
          <w:p w14:paraId="0C56D783" w14:textId="0ACC8D74" w:rsidR="00872AF9" w:rsidRPr="00816615" w:rsidRDefault="00872AF9" w:rsidP="00816615">
            <w:pPr>
              <w:spacing w:line="360" w:lineRule="auto"/>
              <w:rPr>
                <w:rFonts w:ascii="Times New Roman" w:hAnsi="Times New Roman" w:cs="Times New Roman"/>
                <w:sz w:val="24"/>
                <w:szCs w:val="24"/>
              </w:rPr>
            </w:pPr>
            <w:r>
              <w:rPr>
                <w:rFonts w:ascii="Times New Roman" w:hAnsi="Times New Roman" w:cs="Times New Roman"/>
                <w:sz w:val="24"/>
                <w:szCs w:val="24"/>
              </w:rPr>
              <w:t xml:space="preserve">Reasons for poor quality of Ayurvedic medicine and absence of enough supply is related to the </w:t>
            </w:r>
            <w:r w:rsidR="006A693A">
              <w:rPr>
                <w:rFonts w:ascii="Times New Roman" w:hAnsi="Times New Roman" w:cs="Times New Roman"/>
                <w:sz w:val="24"/>
                <w:szCs w:val="24"/>
              </w:rPr>
              <w:t>lack of knowledge in recognizing these plants</w:t>
            </w:r>
            <w:r w:rsidR="00B7752C">
              <w:rPr>
                <w:rFonts w:ascii="Times New Roman" w:hAnsi="Times New Roman" w:cs="Times New Roman"/>
                <w:sz w:val="24"/>
                <w:szCs w:val="24"/>
              </w:rPr>
              <w:t xml:space="preserve"> </w:t>
            </w:r>
            <w:r w:rsidR="00920E89">
              <w:rPr>
                <w:rFonts w:ascii="Times New Roman" w:hAnsi="Times New Roman" w:cs="Times New Roman"/>
                <w:sz w:val="24"/>
                <w:szCs w:val="24"/>
              </w:rPr>
              <w:t>and their extinction.</w:t>
            </w:r>
          </w:p>
        </w:tc>
        <w:tc>
          <w:tcPr>
            <w:tcW w:w="3505" w:type="dxa"/>
          </w:tcPr>
          <w:p w14:paraId="7A968664" w14:textId="05E0F8E5" w:rsidR="004C200A" w:rsidRPr="00816615" w:rsidRDefault="00D65D10"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9bZ5Sp","properties":{"formattedCitation":"(Kankanamalage et al., 2014)","plainCitation":"(Kankanamalage et al., 2014)","noteIndex":0},"citationItems":[{"id":52,"uris":["http://zotero.org/users/local/uLSC30IN/items/FL5XX5W8"],"itemData":{"id":52,"type":"article-journal","abstract":"Ethnopharmacological relevance: Sri Lanka has rich traditional systems of medicine, which cater to 60–70% of the rural population's primary health care needs. However, development of existing systems has been hindered by the unavailability of up-to-date information on medicinal materials and other related issues. For streamlining purposes, we investigated the present-day scenario of country's medicinal plant industry by gathering up-to-date information on the types of raw materials required, their aggregate quantities, heavily used and rare materials, family wise distribution, challenges faced by stakeholders as well as other pertinent issues.","container-title":"Journal of Ethnopharmacology","DOI":"10.1016/j.jep.2014.06.016","ISSN":"03788741","issue":"1","journalAbbreviation":"Journal of Ethnopharmacology","language":"en","page":"679-691","source":"DOI.org (Crossref)","title":"A survey on medicinal materials used in traditional systems of medicine in Sri Lanka","volume":"155","author":[{"family":"Kankanamalage","given":"T.N.M."},{"family":"Dharmadasa","given":"R.M."},{"family":"Abeysinghe","given":"D.C."},{"family":"Wijesekara","given":"R.G.S."}],"issued":{"date-parts":[["2014",8]]}}}],"schema":"https://github.com/citation-style-language/schema/raw/master/csl-citation.json"} </w:instrText>
            </w:r>
            <w:r>
              <w:rPr>
                <w:rFonts w:ascii="Times New Roman" w:hAnsi="Times New Roman" w:cs="Times New Roman"/>
                <w:sz w:val="24"/>
                <w:szCs w:val="24"/>
              </w:rPr>
              <w:fldChar w:fldCharType="separate"/>
            </w:r>
            <w:r w:rsidRPr="00D65D10">
              <w:rPr>
                <w:rFonts w:ascii="Times New Roman" w:hAnsi="Times New Roman" w:cs="Times New Roman"/>
                <w:sz w:val="24"/>
              </w:rPr>
              <w:t>Kankanamalage et al., 2014</w:t>
            </w:r>
            <w:r>
              <w:rPr>
                <w:rFonts w:ascii="Times New Roman" w:hAnsi="Times New Roman" w:cs="Times New Roman"/>
                <w:sz w:val="24"/>
                <w:szCs w:val="24"/>
              </w:rPr>
              <w:fldChar w:fldCharType="end"/>
            </w:r>
          </w:p>
        </w:tc>
      </w:tr>
    </w:tbl>
    <w:p w14:paraId="4E47E1D5" w14:textId="77777777" w:rsidR="00DA3462" w:rsidRPr="00DA3462" w:rsidRDefault="00DA3462" w:rsidP="00DA3462"/>
    <w:p w14:paraId="246868F5" w14:textId="79DA4B98"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2 Survey</w:t>
      </w:r>
    </w:p>
    <w:tbl>
      <w:tblPr>
        <w:tblStyle w:val="TableGrid"/>
        <w:tblW w:w="0" w:type="auto"/>
        <w:tblLook w:val="04A0" w:firstRow="1" w:lastRow="0" w:firstColumn="1" w:lastColumn="0" w:noHBand="0" w:noVBand="1"/>
      </w:tblPr>
      <w:tblGrid>
        <w:gridCol w:w="2770"/>
        <w:gridCol w:w="6580"/>
      </w:tblGrid>
      <w:tr w:rsidR="00FE042B" w:rsidRPr="00FE042B" w14:paraId="744164F5" w14:textId="77777777" w:rsidTr="004B19CF">
        <w:tc>
          <w:tcPr>
            <w:tcW w:w="2423" w:type="dxa"/>
          </w:tcPr>
          <w:p w14:paraId="7D37324D" w14:textId="1BD8A5E0" w:rsidR="00EE7527" w:rsidRPr="00FE042B" w:rsidRDefault="00FC2813" w:rsidP="0055092D">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t>Question</w:t>
            </w:r>
          </w:p>
        </w:tc>
        <w:tc>
          <w:tcPr>
            <w:tcW w:w="6927" w:type="dxa"/>
          </w:tcPr>
          <w:p w14:paraId="4991AA5C" w14:textId="03C05936" w:rsidR="00EE7527" w:rsidRPr="00FE042B" w:rsidRDefault="00B7752C" w:rsidP="0055092D">
            <w:pPr>
              <w:spacing w:line="360" w:lineRule="auto"/>
              <w:rPr>
                <w:rFonts w:ascii="Times New Roman" w:hAnsi="Times New Roman" w:cs="Times New Roman"/>
                <w:sz w:val="24"/>
                <w:szCs w:val="24"/>
              </w:rPr>
            </w:pPr>
            <w:r w:rsidRPr="00FE042B">
              <w:rPr>
                <w:rFonts w:ascii="Times New Roman" w:hAnsi="Times New Roman" w:cs="Times New Roman"/>
                <w:sz w:val="24"/>
                <w:szCs w:val="24"/>
              </w:rPr>
              <w:t>Have you used Ayurvedic medicine before?</w:t>
            </w:r>
          </w:p>
        </w:tc>
      </w:tr>
      <w:tr w:rsidR="00FE042B" w:rsidRPr="00FE042B" w14:paraId="3F9E0CD7" w14:textId="77777777" w:rsidTr="004B19CF">
        <w:tc>
          <w:tcPr>
            <w:tcW w:w="2423" w:type="dxa"/>
          </w:tcPr>
          <w:p w14:paraId="0BCB0D88" w14:textId="75685872" w:rsidR="00EE7527" w:rsidRPr="00FE042B" w:rsidRDefault="00FC2813" w:rsidP="0055092D">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t>Aim of the Question</w:t>
            </w:r>
          </w:p>
        </w:tc>
        <w:tc>
          <w:tcPr>
            <w:tcW w:w="6927" w:type="dxa"/>
          </w:tcPr>
          <w:p w14:paraId="07D2DE12" w14:textId="70ABB512" w:rsidR="00B7752C" w:rsidRPr="00FE042B" w:rsidRDefault="00973854" w:rsidP="0055092D">
            <w:pPr>
              <w:spacing w:line="360" w:lineRule="auto"/>
              <w:rPr>
                <w:rFonts w:ascii="Times New Roman" w:hAnsi="Times New Roman" w:cs="Times New Roman"/>
                <w:sz w:val="24"/>
                <w:szCs w:val="24"/>
              </w:rPr>
            </w:pPr>
            <w:r w:rsidRPr="00FE042B">
              <w:rPr>
                <w:rFonts w:ascii="Times New Roman" w:hAnsi="Times New Roman" w:cs="Times New Roman"/>
                <w:sz w:val="24"/>
                <w:szCs w:val="24"/>
              </w:rPr>
              <w:t xml:space="preserve">To </w:t>
            </w:r>
            <w:r w:rsidR="00FE042B" w:rsidRPr="00FE042B">
              <w:rPr>
                <w:rFonts w:ascii="Times New Roman" w:hAnsi="Times New Roman" w:cs="Times New Roman"/>
                <w:sz w:val="24"/>
                <w:szCs w:val="24"/>
              </w:rPr>
              <w:t>identify the percentage of individuals who have use Ayurvedic medicine.</w:t>
            </w:r>
          </w:p>
        </w:tc>
      </w:tr>
      <w:tr w:rsidR="00FE042B" w:rsidRPr="00FE042B" w14:paraId="493A09E9" w14:textId="77777777" w:rsidTr="002E2207">
        <w:tc>
          <w:tcPr>
            <w:tcW w:w="9350" w:type="dxa"/>
            <w:gridSpan w:val="2"/>
          </w:tcPr>
          <w:p w14:paraId="01250784" w14:textId="77777777" w:rsidR="0055092D" w:rsidRPr="00FE042B" w:rsidRDefault="0055092D" w:rsidP="0055092D">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3FCD7CD0" w14:textId="2AFCDBBD" w:rsidR="0068097B" w:rsidRPr="00FE042B" w:rsidRDefault="0068097B" w:rsidP="0055092D">
            <w:pPr>
              <w:spacing w:line="360" w:lineRule="auto"/>
              <w:rPr>
                <w:rFonts w:ascii="Times New Roman" w:hAnsi="Times New Roman" w:cs="Times New Roman"/>
                <w:sz w:val="24"/>
                <w:szCs w:val="24"/>
              </w:rPr>
            </w:pPr>
            <w:r w:rsidRPr="00FE042B">
              <w:rPr>
                <w:noProof/>
              </w:rPr>
              <w:drawing>
                <wp:inline distT="0" distB="0" distL="0" distR="0" wp14:anchorId="155BCD88" wp14:editId="2CD4D6C8">
                  <wp:extent cx="5943600" cy="2501900"/>
                  <wp:effectExtent l="0" t="0" r="0" b="0"/>
                  <wp:docPr id="393707243" name="Picture 2" descr="Forms response chart. Question title: Have you used Ayurvedic medicine before?.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Have you used Ayurvedic medicine before?. Number of responses: 114 respons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03FDB657" w14:textId="77777777" w:rsidTr="00AD036F">
        <w:tc>
          <w:tcPr>
            <w:tcW w:w="9350" w:type="dxa"/>
            <w:gridSpan w:val="2"/>
          </w:tcPr>
          <w:p w14:paraId="1E9CE4AE" w14:textId="3CA89B5F" w:rsidR="00A845C0" w:rsidRPr="00FE042B" w:rsidRDefault="00A845C0" w:rsidP="0055092D">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lastRenderedPageBreak/>
              <w:t>Conclusion</w:t>
            </w:r>
          </w:p>
        </w:tc>
      </w:tr>
      <w:tr w:rsidR="00FE042B" w:rsidRPr="00FE042B" w14:paraId="24960F1E" w14:textId="77777777" w:rsidTr="004B19CF">
        <w:tc>
          <w:tcPr>
            <w:tcW w:w="2423" w:type="dxa"/>
          </w:tcPr>
          <w:p w14:paraId="2BD4ADAA" w14:textId="46E56A7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9170E8E" w14:textId="4E1B22A9" w:rsidR="00DF6C9E" w:rsidRPr="00FE042B" w:rsidRDefault="00DF6C9E" w:rsidP="00DF6C9E">
            <w:pPr>
              <w:spacing w:line="360" w:lineRule="auto"/>
              <w:rPr>
                <w:rFonts w:ascii="Times New Roman" w:hAnsi="Times New Roman" w:cs="Times New Roman"/>
                <w:sz w:val="24"/>
                <w:szCs w:val="24"/>
              </w:rPr>
            </w:pPr>
            <w:r w:rsidRPr="00FE042B">
              <w:rPr>
                <w:rFonts w:ascii="Times New Roman" w:hAnsi="Times New Roman" w:cs="Times New Roman"/>
                <w:sz w:val="24"/>
                <w:szCs w:val="24"/>
              </w:rPr>
              <w:t>Do you believe that the Ayurvedic medicinal system in Sri Lanka is important?</w:t>
            </w:r>
          </w:p>
        </w:tc>
      </w:tr>
      <w:tr w:rsidR="00FE042B" w:rsidRPr="00FE042B" w14:paraId="3F4EB540" w14:textId="77777777" w:rsidTr="004B19CF">
        <w:tc>
          <w:tcPr>
            <w:tcW w:w="2423" w:type="dxa"/>
          </w:tcPr>
          <w:p w14:paraId="44DFEBA4" w14:textId="21D399C0"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5D5FCD2A" w14:textId="62DF70C0" w:rsidR="00DF6C9E" w:rsidRPr="00FE042B" w:rsidRDefault="00A27BE5" w:rsidP="00DF6C9E">
            <w:pPr>
              <w:spacing w:line="360" w:lineRule="auto"/>
              <w:rPr>
                <w:rFonts w:ascii="Times New Roman" w:hAnsi="Times New Roman" w:cs="Times New Roman"/>
                <w:sz w:val="24"/>
                <w:szCs w:val="24"/>
              </w:rPr>
            </w:pPr>
            <w:r w:rsidRPr="00FE042B">
              <w:rPr>
                <w:rFonts w:ascii="Times New Roman" w:hAnsi="Times New Roman" w:cs="Times New Roman"/>
                <w:sz w:val="24"/>
                <w:szCs w:val="24"/>
              </w:rPr>
              <w:t>To prove the importance of Ayurveda</w:t>
            </w:r>
            <w:r w:rsidR="00CC272C" w:rsidRPr="00FE042B">
              <w:rPr>
                <w:rFonts w:ascii="Times New Roman" w:hAnsi="Times New Roman" w:cs="Times New Roman"/>
                <w:sz w:val="24"/>
                <w:szCs w:val="24"/>
              </w:rPr>
              <w:t>.</w:t>
            </w:r>
          </w:p>
        </w:tc>
      </w:tr>
      <w:tr w:rsidR="00FE042B" w:rsidRPr="00FE042B" w14:paraId="66AB703D" w14:textId="77777777" w:rsidTr="00511226">
        <w:tc>
          <w:tcPr>
            <w:tcW w:w="9350" w:type="dxa"/>
            <w:gridSpan w:val="2"/>
          </w:tcPr>
          <w:p w14:paraId="66B4A79D" w14:textId="7777777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18E36521" w14:textId="4DD135D1" w:rsidR="0068097B" w:rsidRPr="00FE042B" w:rsidRDefault="0068097B" w:rsidP="00DF6C9E">
            <w:pPr>
              <w:spacing w:line="360" w:lineRule="auto"/>
              <w:rPr>
                <w:rFonts w:ascii="Times New Roman" w:hAnsi="Times New Roman" w:cs="Times New Roman"/>
                <w:sz w:val="24"/>
                <w:szCs w:val="24"/>
              </w:rPr>
            </w:pPr>
            <w:r w:rsidRPr="00FE042B">
              <w:rPr>
                <w:noProof/>
              </w:rPr>
              <w:drawing>
                <wp:inline distT="0" distB="0" distL="0" distR="0" wp14:anchorId="4B446EFE" wp14:editId="04E3A8F1">
                  <wp:extent cx="5943600" cy="2501900"/>
                  <wp:effectExtent l="0" t="0" r="0" b="0"/>
                  <wp:docPr id="58817523" name="Picture 3" descr="Forms response chart. Question title: Do you believe that the Ayurvedic medicinal system in Sri Lanka is important?.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Do you believe that the Ayurvedic medicinal system in Sri Lanka is important?. Number of responses: 114 respons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02C64D11" w14:textId="77777777" w:rsidTr="00455F49">
        <w:tc>
          <w:tcPr>
            <w:tcW w:w="9350" w:type="dxa"/>
            <w:gridSpan w:val="2"/>
          </w:tcPr>
          <w:p w14:paraId="7C812DC8" w14:textId="144A373D" w:rsidR="00DF6C9E" w:rsidRPr="00FE042B" w:rsidRDefault="00DF6C9E" w:rsidP="00DF6C9E">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t>Conclusion</w:t>
            </w:r>
          </w:p>
        </w:tc>
      </w:tr>
      <w:tr w:rsidR="00FE042B" w:rsidRPr="00FE042B" w14:paraId="30528648" w14:textId="77777777" w:rsidTr="004B19CF">
        <w:tc>
          <w:tcPr>
            <w:tcW w:w="2423" w:type="dxa"/>
          </w:tcPr>
          <w:p w14:paraId="378728CE" w14:textId="60F3FECE"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57353C2E" w14:textId="60A92F98" w:rsidR="00DF6C9E" w:rsidRPr="00FE042B" w:rsidRDefault="0011509E" w:rsidP="00DF6C9E">
            <w:pPr>
              <w:spacing w:line="360" w:lineRule="auto"/>
              <w:rPr>
                <w:rFonts w:ascii="Times New Roman" w:hAnsi="Times New Roman" w:cs="Times New Roman"/>
                <w:sz w:val="24"/>
                <w:szCs w:val="24"/>
              </w:rPr>
            </w:pPr>
            <w:r w:rsidRPr="00FE042B">
              <w:rPr>
                <w:rFonts w:ascii="Times New Roman" w:hAnsi="Times New Roman" w:cs="Times New Roman"/>
                <w:sz w:val="24"/>
                <w:szCs w:val="24"/>
              </w:rPr>
              <w:t>Are you aware that plant leaves are used as an ingredient in the preparation of Ayurvedic medicine?</w:t>
            </w:r>
          </w:p>
        </w:tc>
      </w:tr>
      <w:tr w:rsidR="00FE042B" w:rsidRPr="00FE042B" w14:paraId="1196DFE0" w14:textId="77777777" w:rsidTr="004B19CF">
        <w:tc>
          <w:tcPr>
            <w:tcW w:w="2423" w:type="dxa"/>
          </w:tcPr>
          <w:p w14:paraId="56413CCC" w14:textId="5E4D37B4"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1FC632C8" w14:textId="54F8ABB0" w:rsidR="00DF6C9E" w:rsidRPr="00FE042B" w:rsidRDefault="0095697C" w:rsidP="00DF6C9E">
            <w:pPr>
              <w:spacing w:line="360" w:lineRule="auto"/>
              <w:rPr>
                <w:rFonts w:ascii="Times New Roman" w:hAnsi="Times New Roman" w:cs="Times New Roman"/>
                <w:sz w:val="24"/>
                <w:szCs w:val="24"/>
              </w:rPr>
            </w:pPr>
            <w:r w:rsidRPr="00FE042B">
              <w:rPr>
                <w:rFonts w:ascii="Times New Roman" w:hAnsi="Times New Roman" w:cs="Times New Roman"/>
                <w:sz w:val="24"/>
                <w:szCs w:val="24"/>
              </w:rPr>
              <w:t xml:space="preserve">To </w:t>
            </w:r>
            <w:r w:rsidR="00CC272C" w:rsidRPr="00FE042B">
              <w:rPr>
                <w:rFonts w:ascii="Times New Roman" w:hAnsi="Times New Roman" w:cs="Times New Roman"/>
                <w:sz w:val="24"/>
                <w:szCs w:val="24"/>
              </w:rPr>
              <w:t>identify whether</w:t>
            </w:r>
            <w:r w:rsidRPr="00FE042B">
              <w:rPr>
                <w:rFonts w:ascii="Times New Roman" w:hAnsi="Times New Roman" w:cs="Times New Roman"/>
                <w:sz w:val="24"/>
                <w:szCs w:val="24"/>
              </w:rPr>
              <w:t xml:space="preserve"> </w:t>
            </w:r>
            <w:r w:rsidR="001448F0" w:rsidRPr="00FE042B">
              <w:rPr>
                <w:rFonts w:ascii="Times New Roman" w:hAnsi="Times New Roman" w:cs="Times New Roman"/>
                <w:sz w:val="24"/>
                <w:szCs w:val="24"/>
              </w:rPr>
              <w:t>the target audience knows that leaves are used for the preparation of Ayurvedic medicine</w:t>
            </w:r>
            <w:r w:rsidR="006A16C2" w:rsidRPr="00FE042B">
              <w:rPr>
                <w:rFonts w:ascii="Times New Roman" w:hAnsi="Times New Roman" w:cs="Times New Roman"/>
                <w:sz w:val="24"/>
                <w:szCs w:val="24"/>
              </w:rPr>
              <w:t>.</w:t>
            </w:r>
          </w:p>
        </w:tc>
      </w:tr>
      <w:tr w:rsidR="00FE042B" w:rsidRPr="00FE042B" w14:paraId="5C50E40F" w14:textId="77777777" w:rsidTr="007F0238">
        <w:tc>
          <w:tcPr>
            <w:tcW w:w="9350" w:type="dxa"/>
            <w:gridSpan w:val="2"/>
          </w:tcPr>
          <w:p w14:paraId="222EFF0A" w14:textId="7777777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0F8E2C94" w14:textId="5E3F164B" w:rsidR="0068097B" w:rsidRPr="00FE042B" w:rsidRDefault="0068097B" w:rsidP="00DF6C9E">
            <w:pPr>
              <w:spacing w:line="360" w:lineRule="auto"/>
              <w:rPr>
                <w:rFonts w:ascii="Times New Roman" w:hAnsi="Times New Roman" w:cs="Times New Roman"/>
                <w:sz w:val="24"/>
                <w:szCs w:val="24"/>
              </w:rPr>
            </w:pPr>
            <w:r w:rsidRPr="00FE042B">
              <w:rPr>
                <w:noProof/>
              </w:rPr>
              <w:drawing>
                <wp:inline distT="0" distB="0" distL="0" distR="0" wp14:anchorId="4523F42C" wp14:editId="354721AD">
                  <wp:extent cx="5943600" cy="2501900"/>
                  <wp:effectExtent l="0" t="0" r="0" b="0"/>
                  <wp:docPr id="284336944" name="Picture 4" descr="Forms response chart. Question title: Are you aware that plant leaves are used as an ingredient in the preparation of Ayurvedic medicine?.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Are you aware that plant leaves are used as an ingredient in the preparation of Ayurvedic medicine?. Number of responses: 114 respons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1132F7C3" w14:textId="77777777" w:rsidTr="009815C8">
        <w:tc>
          <w:tcPr>
            <w:tcW w:w="9350" w:type="dxa"/>
            <w:gridSpan w:val="2"/>
          </w:tcPr>
          <w:p w14:paraId="79496EF7" w14:textId="0AC05DDD" w:rsidR="00DF6C9E" w:rsidRPr="00FE042B" w:rsidRDefault="00DF6C9E" w:rsidP="00DF6C9E">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lastRenderedPageBreak/>
              <w:t>Conclusion</w:t>
            </w:r>
          </w:p>
        </w:tc>
      </w:tr>
      <w:tr w:rsidR="00FE042B" w:rsidRPr="00FE042B" w14:paraId="7EC3C97F" w14:textId="77777777" w:rsidTr="004B19CF">
        <w:tc>
          <w:tcPr>
            <w:tcW w:w="2423" w:type="dxa"/>
          </w:tcPr>
          <w:p w14:paraId="30539352" w14:textId="6988C371"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1477E45" w14:textId="23AB98C7" w:rsidR="00DF6C9E" w:rsidRPr="00FE042B" w:rsidRDefault="002D2A68" w:rsidP="00DF6C9E">
            <w:pPr>
              <w:spacing w:line="360" w:lineRule="auto"/>
              <w:rPr>
                <w:rFonts w:ascii="Times New Roman" w:hAnsi="Times New Roman" w:cs="Times New Roman"/>
                <w:sz w:val="24"/>
                <w:szCs w:val="24"/>
              </w:rPr>
            </w:pPr>
            <w:r w:rsidRPr="00FE042B">
              <w:rPr>
                <w:rFonts w:ascii="Times New Roman" w:hAnsi="Times New Roman" w:cs="Times New Roman"/>
                <w:sz w:val="24"/>
                <w:szCs w:val="24"/>
              </w:rPr>
              <w:t>Are you able to identify Ayurvedic plants on your own?</w:t>
            </w:r>
          </w:p>
        </w:tc>
      </w:tr>
      <w:tr w:rsidR="00FE042B" w:rsidRPr="00FE042B" w14:paraId="79B7888E" w14:textId="77777777" w:rsidTr="004B19CF">
        <w:tc>
          <w:tcPr>
            <w:tcW w:w="2423" w:type="dxa"/>
          </w:tcPr>
          <w:p w14:paraId="7B787340" w14:textId="25B7D0C8"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56EA687E" w14:textId="6D83BF2F" w:rsidR="00DF6C9E" w:rsidRPr="00FE042B" w:rsidRDefault="001448F0" w:rsidP="00DF6C9E">
            <w:pPr>
              <w:spacing w:line="360" w:lineRule="auto"/>
              <w:rPr>
                <w:rFonts w:ascii="Times New Roman" w:hAnsi="Times New Roman" w:cs="Times New Roman"/>
                <w:sz w:val="24"/>
                <w:szCs w:val="24"/>
              </w:rPr>
            </w:pPr>
            <w:r w:rsidRPr="00FE042B">
              <w:rPr>
                <w:rFonts w:ascii="Times New Roman" w:hAnsi="Times New Roman" w:cs="Times New Roman"/>
                <w:sz w:val="24"/>
                <w:szCs w:val="24"/>
              </w:rPr>
              <w:t>To prove that there is a need for a system to help identify Ayurvedic plants.</w:t>
            </w:r>
          </w:p>
        </w:tc>
      </w:tr>
      <w:tr w:rsidR="00FE042B" w:rsidRPr="00FE042B" w14:paraId="4CFB592D" w14:textId="77777777" w:rsidTr="005E651F">
        <w:tc>
          <w:tcPr>
            <w:tcW w:w="9350" w:type="dxa"/>
            <w:gridSpan w:val="2"/>
          </w:tcPr>
          <w:p w14:paraId="645675EA" w14:textId="7777777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04B2733B" w14:textId="7B57F473" w:rsidR="00692BA2" w:rsidRPr="00FE042B" w:rsidRDefault="00692BA2" w:rsidP="00DF6C9E">
            <w:pPr>
              <w:spacing w:line="360" w:lineRule="auto"/>
              <w:rPr>
                <w:rFonts w:ascii="Times New Roman" w:hAnsi="Times New Roman" w:cs="Times New Roman"/>
                <w:sz w:val="24"/>
                <w:szCs w:val="24"/>
              </w:rPr>
            </w:pPr>
            <w:r w:rsidRPr="00FE042B">
              <w:rPr>
                <w:noProof/>
              </w:rPr>
              <w:drawing>
                <wp:inline distT="0" distB="0" distL="0" distR="0" wp14:anchorId="655D684A" wp14:editId="7849E512">
                  <wp:extent cx="5943600" cy="2501900"/>
                  <wp:effectExtent l="0" t="0" r="0" b="0"/>
                  <wp:docPr id="1490232287" name="Picture 5" descr="Forms response chart. Question title: Are you able to identify Ayurvedic plants on your own?.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Are you able to identify Ayurvedic plants on your own?. Number of responses: 114 respon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764B3FA2" w14:textId="77777777" w:rsidTr="0024576E">
        <w:tc>
          <w:tcPr>
            <w:tcW w:w="9350" w:type="dxa"/>
            <w:gridSpan w:val="2"/>
          </w:tcPr>
          <w:p w14:paraId="240887B7" w14:textId="5DC447EC" w:rsidR="00DF6C9E" w:rsidRPr="00FE042B" w:rsidRDefault="00DF6C9E" w:rsidP="00DF6C9E">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t>Conclusion</w:t>
            </w:r>
          </w:p>
        </w:tc>
      </w:tr>
      <w:tr w:rsidR="00FE042B" w:rsidRPr="00FE042B" w14:paraId="0200A04C" w14:textId="77777777" w:rsidTr="004B19CF">
        <w:tc>
          <w:tcPr>
            <w:tcW w:w="2423" w:type="dxa"/>
          </w:tcPr>
          <w:p w14:paraId="156F7B4F" w14:textId="2A0D61D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70DA4E74" w14:textId="3BD58A86" w:rsidR="00DF6C9E" w:rsidRPr="00FE042B" w:rsidRDefault="008E500F" w:rsidP="003E42F5">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pacing w:val="3"/>
                <w:sz w:val="24"/>
                <w:szCs w:val="24"/>
                <w:shd w:val="clear" w:color="auto" w:fill="FFFFFF"/>
              </w:rPr>
              <w:t>To which plant do you think this leaf belongs to?</w:t>
            </w:r>
          </w:p>
        </w:tc>
      </w:tr>
      <w:tr w:rsidR="00FE042B" w:rsidRPr="00FE042B" w14:paraId="54F94E70" w14:textId="77777777" w:rsidTr="004B19CF">
        <w:tc>
          <w:tcPr>
            <w:tcW w:w="2423" w:type="dxa"/>
          </w:tcPr>
          <w:p w14:paraId="3A99EF17" w14:textId="53EAA2B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3E7621BE" w14:textId="6F102B66" w:rsidR="00DF6C9E" w:rsidRPr="00FE042B" w:rsidRDefault="001448F0"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find out if </w:t>
            </w:r>
            <w:r w:rsidR="009C688E" w:rsidRPr="00FE042B">
              <w:rPr>
                <w:rFonts w:ascii="Times New Roman" w:hAnsi="Times New Roman" w:cs="Times New Roman"/>
                <w:sz w:val="24"/>
                <w:szCs w:val="24"/>
                <w:shd w:val="clear" w:color="auto" w:fill="F8F9FA"/>
              </w:rPr>
              <w:t>the given Ayurvedic leaf can be identified by the target audience.</w:t>
            </w:r>
          </w:p>
        </w:tc>
      </w:tr>
      <w:tr w:rsidR="00FE042B" w:rsidRPr="00FE042B" w14:paraId="00FD0D2A" w14:textId="77777777" w:rsidTr="00EB5B6C">
        <w:tc>
          <w:tcPr>
            <w:tcW w:w="9350" w:type="dxa"/>
            <w:gridSpan w:val="2"/>
          </w:tcPr>
          <w:p w14:paraId="76DCACFE" w14:textId="7777777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733630DA" w14:textId="0B852060" w:rsidR="008E500F" w:rsidRPr="00FE042B" w:rsidRDefault="008E500F" w:rsidP="00DF6C9E">
            <w:pPr>
              <w:spacing w:line="360" w:lineRule="auto"/>
              <w:rPr>
                <w:rFonts w:ascii="Times New Roman" w:hAnsi="Times New Roman" w:cs="Times New Roman"/>
                <w:sz w:val="24"/>
                <w:szCs w:val="24"/>
                <w:shd w:val="clear" w:color="auto" w:fill="F8F9FA"/>
              </w:rPr>
            </w:pPr>
            <w:r w:rsidRPr="00FE042B">
              <w:rPr>
                <w:noProof/>
              </w:rPr>
              <w:drawing>
                <wp:inline distT="0" distB="0" distL="0" distR="0" wp14:anchorId="0D37B4C8" wp14:editId="2D1F0F16">
                  <wp:extent cx="5943600" cy="2501900"/>
                  <wp:effectExtent l="0" t="0" r="0" b="0"/>
                  <wp:docPr id="997040500" name="Picture 6" descr="Forms response chart. Question title: To which plant do you think this leaf belongs to?&#10;.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To which plant do you think this leaf belongs to?&#10;. Number of responses: 114 respons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1714E7D6" w14:textId="77777777" w:rsidTr="000F4E7C">
        <w:tc>
          <w:tcPr>
            <w:tcW w:w="9350" w:type="dxa"/>
            <w:gridSpan w:val="2"/>
          </w:tcPr>
          <w:p w14:paraId="0E636B37" w14:textId="56B55C2F" w:rsidR="00DF6C9E" w:rsidRPr="00FE042B" w:rsidRDefault="00DF6C9E"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b/>
                <w:bCs/>
                <w:sz w:val="24"/>
                <w:szCs w:val="24"/>
              </w:rPr>
              <w:t>Conclusion</w:t>
            </w:r>
          </w:p>
        </w:tc>
      </w:tr>
      <w:tr w:rsidR="00FE042B" w:rsidRPr="00FE042B" w14:paraId="52F51891" w14:textId="77777777" w:rsidTr="004B19CF">
        <w:tc>
          <w:tcPr>
            <w:tcW w:w="2423" w:type="dxa"/>
          </w:tcPr>
          <w:p w14:paraId="5A4DB1FC" w14:textId="0667EFFE"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Question</w:t>
            </w:r>
          </w:p>
        </w:tc>
        <w:tc>
          <w:tcPr>
            <w:tcW w:w="6927" w:type="dxa"/>
          </w:tcPr>
          <w:p w14:paraId="71B1F446" w14:textId="55D2A05A" w:rsidR="00DF6C9E" w:rsidRPr="00FE042B" w:rsidRDefault="00D978C5" w:rsidP="002D2A68">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Could you identify the plant to which the above shown leaf image belongs to?</w:t>
            </w:r>
          </w:p>
        </w:tc>
      </w:tr>
      <w:tr w:rsidR="00FE042B" w:rsidRPr="00FE042B" w14:paraId="02071F0B" w14:textId="77777777" w:rsidTr="004B19CF">
        <w:tc>
          <w:tcPr>
            <w:tcW w:w="2423" w:type="dxa"/>
          </w:tcPr>
          <w:p w14:paraId="153E5F04" w14:textId="27161FE1"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14CFC6B7" w14:textId="1D3BDF68" w:rsidR="009C688E" w:rsidRPr="00FE042B" w:rsidRDefault="009C688E"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find out whether the audience </w:t>
            </w:r>
            <w:r w:rsidR="004C571E" w:rsidRPr="00FE042B">
              <w:rPr>
                <w:rFonts w:ascii="Times New Roman" w:hAnsi="Times New Roman" w:cs="Times New Roman"/>
                <w:sz w:val="24"/>
                <w:szCs w:val="24"/>
                <w:shd w:val="clear" w:color="auto" w:fill="F8F9FA"/>
              </w:rPr>
              <w:t>identified</w:t>
            </w:r>
            <w:r w:rsidRPr="00FE042B">
              <w:rPr>
                <w:rFonts w:ascii="Times New Roman" w:hAnsi="Times New Roman" w:cs="Times New Roman"/>
                <w:sz w:val="24"/>
                <w:szCs w:val="24"/>
                <w:shd w:val="clear" w:color="auto" w:fill="F8F9FA"/>
              </w:rPr>
              <w:t xml:space="preserve"> the leaf or whether they guessed it.</w:t>
            </w:r>
          </w:p>
        </w:tc>
      </w:tr>
      <w:tr w:rsidR="00FE042B" w:rsidRPr="00FE042B" w14:paraId="572E5FEC" w14:textId="77777777" w:rsidTr="005D60AE">
        <w:tc>
          <w:tcPr>
            <w:tcW w:w="9350" w:type="dxa"/>
            <w:gridSpan w:val="2"/>
          </w:tcPr>
          <w:p w14:paraId="6B920450" w14:textId="7777777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545444DF" w14:textId="36D71EB4" w:rsidR="002F7438" w:rsidRPr="00FE042B" w:rsidRDefault="002F7438" w:rsidP="00DF6C9E">
            <w:pPr>
              <w:spacing w:line="360" w:lineRule="auto"/>
              <w:rPr>
                <w:rFonts w:ascii="Times New Roman" w:hAnsi="Times New Roman" w:cs="Times New Roman"/>
                <w:b/>
                <w:bCs/>
                <w:sz w:val="24"/>
                <w:szCs w:val="24"/>
              </w:rPr>
            </w:pPr>
            <w:r w:rsidRPr="00FE042B">
              <w:rPr>
                <w:noProof/>
              </w:rPr>
              <w:drawing>
                <wp:inline distT="0" distB="0" distL="0" distR="0" wp14:anchorId="361E770D" wp14:editId="7179F1E7">
                  <wp:extent cx="5943600" cy="2501900"/>
                  <wp:effectExtent l="0" t="0" r="0" b="0"/>
                  <wp:docPr id="1380849200" name="Picture 7" descr="Forms response chart. Question title: Could you identify the plant to which the above shown leaf image belongs to?.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rms response chart. Question title: Could you identify the plant to which the above shown leaf image belongs to?. Number of responses: 114 respons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14:paraId="3A868F25" w14:textId="081A0DEE" w:rsidR="00BD6A22" w:rsidRPr="00FE042B" w:rsidRDefault="00BD6A22" w:rsidP="00DF6C9E">
            <w:pPr>
              <w:spacing w:line="360" w:lineRule="auto"/>
              <w:rPr>
                <w:rFonts w:ascii="Times New Roman" w:hAnsi="Times New Roman" w:cs="Times New Roman"/>
                <w:sz w:val="24"/>
                <w:szCs w:val="24"/>
                <w:shd w:val="clear" w:color="auto" w:fill="F8F9FA"/>
              </w:rPr>
            </w:pPr>
          </w:p>
        </w:tc>
      </w:tr>
      <w:tr w:rsidR="00FE042B" w:rsidRPr="00FE042B" w14:paraId="3DC7381E" w14:textId="77777777" w:rsidTr="00807AFE">
        <w:tc>
          <w:tcPr>
            <w:tcW w:w="9350" w:type="dxa"/>
            <w:gridSpan w:val="2"/>
          </w:tcPr>
          <w:p w14:paraId="03C5291F" w14:textId="0B437DFA" w:rsidR="00DF6C9E" w:rsidRPr="00FE042B" w:rsidRDefault="00DF6C9E"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b/>
                <w:bCs/>
                <w:sz w:val="24"/>
                <w:szCs w:val="24"/>
              </w:rPr>
              <w:t>Conclusion</w:t>
            </w:r>
          </w:p>
        </w:tc>
      </w:tr>
      <w:tr w:rsidR="00FE042B" w:rsidRPr="00FE042B" w14:paraId="1DA74EFF" w14:textId="77777777" w:rsidTr="004B19CF">
        <w:tc>
          <w:tcPr>
            <w:tcW w:w="2423" w:type="dxa"/>
          </w:tcPr>
          <w:p w14:paraId="7AB89915" w14:textId="511837DA"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6D5A854" w14:textId="1922BEEA" w:rsidR="00DF6C9E" w:rsidRPr="00FE042B" w:rsidRDefault="00D978C5" w:rsidP="00D978C5">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If there were Ayurvedic medicinal plants in your home gardens, would you preserve them?</w:t>
            </w:r>
          </w:p>
        </w:tc>
      </w:tr>
      <w:tr w:rsidR="00FE042B" w:rsidRPr="00FE042B" w14:paraId="1453AAB9" w14:textId="77777777" w:rsidTr="004B19CF">
        <w:tc>
          <w:tcPr>
            <w:tcW w:w="2423" w:type="dxa"/>
          </w:tcPr>
          <w:p w14:paraId="1F959CCD" w14:textId="470A6945"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49AD3193" w14:textId="24A07588" w:rsidR="00DF6C9E" w:rsidRPr="00FE042B" w:rsidRDefault="004C571E"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w:t>
            </w:r>
            <w:r w:rsidR="0033191B" w:rsidRPr="00FE042B">
              <w:rPr>
                <w:rFonts w:ascii="Times New Roman" w:hAnsi="Times New Roman" w:cs="Times New Roman"/>
                <w:sz w:val="24"/>
                <w:szCs w:val="24"/>
                <w:shd w:val="clear" w:color="auto" w:fill="F8F9FA"/>
              </w:rPr>
              <w:t xml:space="preserve">identify if the target audience </w:t>
            </w:r>
            <w:r w:rsidR="0013434F" w:rsidRPr="00FE042B">
              <w:rPr>
                <w:rFonts w:ascii="Times New Roman" w:hAnsi="Times New Roman" w:cs="Times New Roman"/>
                <w:sz w:val="24"/>
                <w:szCs w:val="24"/>
                <w:shd w:val="clear" w:color="auto" w:fill="F8F9FA"/>
              </w:rPr>
              <w:t>is willing to</w:t>
            </w:r>
            <w:r w:rsidR="0033191B" w:rsidRPr="00FE042B">
              <w:rPr>
                <w:rFonts w:ascii="Times New Roman" w:hAnsi="Times New Roman" w:cs="Times New Roman"/>
                <w:sz w:val="24"/>
                <w:szCs w:val="24"/>
                <w:shd w:val="clear" w:color="auto" w:fill="F8F9FA"/>
              </w:rPr>
              <w:t xml:space="preserve"> preserve Ayurvedic plants</w:t>
            </w:r>
            <w:r w:rsidR="0013434F" w:rsidRPr="00FE042B">
              <w:rPr>
                <w:rFonts w:ascii="Times New Roman" w:hAnsi="Times New Roman" w:cs="Times New Roman"/>
                <w:sz w:val="24"/>
                <w:szCs w:val="24"/>
                <w:shd w:val="clear" w:color="auto" w:fill="F8F9FA"/>
              </w:rPr>
              <w:t>.</w:t>
            </w:r>
          </w:p>
        </w:tc>
      </w:tr>
      <w:tr w:rsidR="00FE042B" w:rsidRPr="00FE042B" w14:paraId="042783CE" w14:textId="77777777" w:rsidTr="00F156D2">
        <w:tc>
          <w:tcPr>
            <w:tcW w:w="9350" w:type="dxa"/>
            <w:gridSpan w:val="2"/>
          </w:tcPr>
          <w:p w14:paraId="20038B1D" w14:textId="7777777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62F8F6F8" w14:textId="1CD94373" w:rsidR="002F7438" w:rsidRPr="00FE042B" w:rsidRDefault="002F7438" w:rsidP="00DF6C9E">
            <w:pPr>
              <w:spacing w:line="360" w:lineRule="auto"/>
              <w:rPr>
                <w:rFonts w:ascii="Times New Roman" w:hAnsi="Times New Roman" w:cs="Times New Roman"/>
                <w:sz w:val="24"/>
                <w:szCs w:val="24"/>
                <w:shd w:val="clear" w:color="auto" w:fill="F8F9FA"/>
              </w:rPr>
            </w:pPr>
            <w:r w:rsidRPr="00FE042B">
              <w:rPr>
                <w:noProof/>
              </w:rPr>
              <w:lastRenderedPageBreak/>
              <w:drawing>
                <wp:inline distT="0" distB="0" distL="0" distR="0" wp14:anchorId="16700A42" wp14:editId="55FD4CD9">
                  <wp:extent cx="5943600" cy="2501900"/>
                  <wp:effectExtent l="0" t="0" r="0" b="0"/>
                  <wp:docPr id="2123787282" name="Picture 8" descr="Forms response chart. Question title: If there were Ayurvedic medicinal plants in your home gardens, would you preserve them?.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orms response chart. Question title: If there were Ayurvedic medicinal plants in your home gardens, would you preserve them?. Number of responses: 114 respon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2403AEDF" w14:textId="77777777" w:rsidTr="00440859">
        <w:tc>
          <w:tcPr>
            <w:tcW w:w="9350" w:type="dxa"/>
            <w:gridSpan w:val="2"/>
          </w:tcPr>
          <w:p w14:paraId="2E418E7A" w14:textId="7E441550" w:rsidR="00DF6C9E" w:rsidRPr="00FE042B" w:rsidRDefault="00DF6C9E"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b/>
                <w:bCs/>
                <w:sz w:val="24"/>
                <w:szCs w:val="24"/>
              </w:rPr>
              <w:lastRenderedPageBreak/>
              <w:t>Conclusion</w:t>
            </w:r>
          </w:p>
        </w:tc>
      </w:tr>
      <w:tr w:rsidR="00FE042B" w:rsidRPr="00FE042B" w14:paraId="7361268F" w14:textId="77777777" w:rsidTr="004B19CF">
        <w:tc>
          <w:tcPr>
            <w:tcW w:w="2423" w:type="dxa"/>
          </w:tcPr>
          <w:p w14:paraId="0EF40343" w14:textId="0EA57722"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60A6897" w14:textId="5C957B9C" w:rsidR="00DF6C9E" w:rsidRPr="00FE042B" w:rsidRDefault="00DF6C9E"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Have you ever heard of a system that could recognize Ayurvedic plant leaves while in their natural environment?</w:t>
            </w:r>
          </w:p>
          <w:p w14:paraId="422DD56A" w14:textId="74CB3614" w:rsidR="00DF6C9E" w:rsidRPr="00FE042B" w:rsidRDefault="001969CB"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pacing w:val="3"/>
                <w:sz w:val="24"/>
                <w:szCs w:val="24"/>
                <w:shd w:val="clear" w:color="auto" w:fill="FFFFFF"/>
              </w:rPr>
              <w:t>If yes, what is that system or application called?</w:t>
            </w:r>
          </w:p>
        </w:tc>
      </w:tr>
      <w:tr w:rsidR="00FE042B" w:rsidRPr="00FE042B" w14:paraId="46045BFC" w14:textId="77777777" w:rsidTr="004B19CF">
        <w:tc>
          <w:tcPr>
            <w:tcW w:w="2423" w:type="dxa"/>
          </w:tcPr>
          <w:p w14:paraId="6808BF39" w14:textId="3EF1C90E"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329CD782" w14:textId="00C5949E" w:rsidR="00DF6C9E" w:rsidRPr="00FE042B" w:rsidRDefault="0013434F"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identify if there are </w:t>
            </w:r>
            <w:r w:rsidR="00AF735B" w:rsidRPr="00FE042B">
              <w:rPr>
                <w:rFonts w:ascii="Times New Roman" w:hAnsi="Times New Roman" w:cs="Times New Roman"/>
                <w:sz w:val="24"/>
                <w:szCs w:val="24"/>
                <w:shd w:val="clear" w:color="auto" w:fill="F8F9FA"/>
              </w:rPr>
              <w:t>similar systems and what they are called.</w:t>
            </w:r>
          </w:p>
        </w:tc>
      </w:tr>
      <w:tr w:rsidR="00FE042B" w:rsidRPr="00FE042B" w14:paraId="234425D2" w14:textId="77777777" w:rsidTr="00CE7533">
        <w:tc>
          <w:tcPr>
            <w:tcW w:w="9350" w:type="dxa"/>
            <w:gridSpan w:val="2"/>
          </w:tcPr>
          <w:p w14:paraId="26993E93" w14:textId="7777777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1EBC424A" w14:textId="3747D7B1" w:rsidR="00FE042B" w:rsidRDefault="00FE042B" w:rsidP="00DF6C9E">
            <w:pPr>
              <w:spacing w:line="360" w:lineRule="auto"/>
              <w:rPr>
                <w:rFonts w:ascii="Roboto" w:hAnsi="Roboto"/>
                <w:spacing w:val="3"/>
                <w:sz w:val="21"/>
                <w:szCs w:val="21"/>
                <w:shd w:val="clear" w:color="auto" w:fill="F8F9FA"/>
              </w:rPr>
            </w:pPr>
            <w:r w:rsidRPr="00FE042B">
              <w:rPr>
                <w:noProof/>
              </w:rPr>
              <w:drawing>
                <wp:inline distT="0" distB="0" distL="0" distR="0" wp14:anchorId="5A2A6DBA" wp14:editId="28C05CE7">
                  <wp:extent cx="5943600" cy="2696845"/>
                  <wp:effectExtent l="0" t="0" r="0" b="8255"/>
                  <wp:docPr id="1683323904" name="Picture 9" descr="Forms response chart. Question title: Have you ever heard of a system that could recognize Ayurvedic plant leaves while in their natural environment?&#10;.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rms response chart. Question title: Have you ever heard of a system that could recognize Ayurvedic plant leaves while in their natural environment?&#10;. Number of responses: 114 respons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696845"/>
                          </a:xfrm>
                          <a:prstGeom prst="rect">
                            <a:avLst/>
                          </a:prstGeom>
                          <a:noFill/>
                          <a:ln>
                            <a:noFill/>
                          </a:ln>
                        </pic:spPr>
                      </pic:pic>
                    </a:graphicData>
                  </a:graphic>
                </wp:inline>
              </w:drawing>
            </w:r>
          </w:p>
          <w:p w14:paraId="45492CB0" w14:textId="0D29A984" w:rsidR="001969CB" w:rsidRPr="00FE042B" w:rsidRDefault="0092182A" w:rsidP="00DF6C9E">
            <w:pPr>
              <w:spacing w:line="360" w:lineRule="auto"/>
              <w:rPr>
                <w:rFonts w:ascii="Times New Roman" w:hAnsi="Times New Roman" w:cs="Times New Roman"/>
                <w:b/>
                <w:bCs/>
                <w:sz w:val="24"/>
                <w:szCs w:val="24"/>
              </w:rPr>
            </w:pPr>
            <w:proofErr w:type="spellStart"/>
            <w:r w:rsidRPr="00FE042B">
              <w:rPr>
                <w:rFonts w:ascii="Roboto" w:hAnsi="Roboto"/>
                <w:spacing w:val="3"/>
                <w:sz w:val="21"/>
                <w:szCs w:val="21"/>
                <w:shd w:val="clear" w:color="auto" w:fill="F8F9FA"/>
              </w:rPr>
              <w:t>Plantum</w:t>
            </w:r>
            <w:proofErr w:type="spellEnd"/>
            <w:r w:rsidRPr="00FE042B">
              <w:rPr>
                <w:rFonts w:ascii="Roboto" w:hAnsi="Roboto"/>
                <w:spacing w:val="3"/>
                <w:sz w:val="21"/>
                <w:szCs w:val="21"/>
                <w:shd w:val="clear" w:color="auto" w:fill="F8F9FA"/>
              </w:rPr>
              <w:t xml:space="preserve"> app</w:t>
            </w:r>
          </w:p>
        </w:tc>
      </w:tr>
      <w:tr w:rsidR="00FE042B" w:rsidRPr="00FE042B" w14:paraId="722C3729" w14:textId="77777777" w:rsidTr="00244482">
        <w:tc>
          <w:tcPr>
            <w:tcW w:w="9350" w:type="dxa"/>
            <w:gridSpan w:val="2"/>
          </w:tcPr>
          <w:p w14:paraId="1D341592" w14:textId="56BB57B2" w:rsidR="00DF6C9E" w:rsidRPr="00FE042B" w:rsidRDefault="00DF6C9E"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b/>
                <w:bCs/>
                <w:sz w:val="24"/>
                <w:szCs w:val="24"/>
              </w:rPr>
              <w:t>Conclusion</w:t>
            </w:r>
          </w:p>
        </w:tc>
      </w:tr>
      <w:tr w:rsidR="00FE042B" w:rsidRPr="00FE042B" w14:paraId="24183027" w14:textId="77777777" w:rsidTr="004B19CF">
        <w:tc>
          <w:tcPr>
            <w:tcW w:w="2423" w:type="dxa"/>
          </w:tcPr>
          <w:p w14:paraId="2F344BA4" w14:textId="3F65450E"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Question</w:t>
            </w:r>
          </w:p>
        </w:tc>
        <w:tc>
          <w:tcPr>
            <w:tcW w:w="6927" w:type="dxa"/>
          </w:tcPr>
          <w:p w14:paraId="1E293974" w14:textId="77777777" w:rsidR="00DF6C9E" w:rsidRPr="00FE042B" w:rsidRDefault="00DF6C9E" w:rsidP="00DF6C9E">
            <w:pPr>
              <w:spacing w:line="360" w:lineRule="auto"/>
              <w:rPr>
                <w:rFonts w:ascii="Times New Roman" w:hAnsi="Times New Roman" w:cs="Times New Roman"/>
                <w:sz w:val="24"/>
                <w:szCs w:val="24"/>
              </w:rPr>
            </w:pPr>
            <w:r w:rsidRPr="00FE042B">
              <w:rPr>
                <w:rFonts w:ascii="Times New Roman" w:hAnsi="Times New Roman" w:cs="Times New Roman"/>
                <w:sz w:val="24"/>
                <w:szCs w:val="24"/>
                <w:shd w:val="clear" w:color="auto" w:fill="F8F9FA"/>
              </w:rPr>
              <w:t>Do you believe that a system that could recognize Ayurvedic medicinal plants and display their properties while in their natural background would be useful?</w:t>
            </w:r>
          </w:p>
          <w:p w14:paraId="04469D96" w14:textId="77777777" w:rsidR="00DF6C9E" w:rsidRPr="00FE042B" w:rsidRDefault="00DF6C9E" w:rsidP="00DF6C9E">
            <w:pPr>
              <w:spacing w:line="360" w:lineRule="auto"/>
              <w:rPr>
                <w:rFonts w:ascii="Times New Roman" w:hAnsi="Times New Roman" w:cs="Times New Roman"/>
                <w:sz w:val="24"/>
                <w:szCs w:val="24"/>
                <w:shd w:val="clear" w:color="auto" w:fill="F8F9FA"/>
              </w:rPr>
            </w:pPr>
          </w:p>
        </w:tc>
      </w:tr>
      <w:tr w:rsidR="00FE042B" w:rsidRPr="00FE042B" w14:paraId="5A6E3815" w14:textId="77777777" w:rsidTr="004B19CF">
        <w:tc>
          <w:tcPr>
            <w:tcW w:w="2423" w:type="dxa"/>
          </w:tcPr>
          <w:p w14:paraId="2A9161DA" w14:textId="589A6B81"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2663B6F2" w14:textId="7FF227FE" w:rsidR="00DF6C9E" w:rsidRPr="00FE042B" w:rsidRDefault="00AF735B"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w:t>
            </w:r>
            <w:r w:rsidR="002F34A9" w:rsidRPr="00FE042B">
              <w:rPr>
                <w:rFonts w:ascii="Times New Roman" w:hAnsi="Times New Roman" w:cs="Times New Roman"/>
                <w:sz w:val="24"/>
                <w:szCs w:val="24"/>
                <w:shd w:val="clear" w:color="auto" w:fill="F8F9FA"/>
              </w:rPr>
              <w:t>validate the usefulness of the proposed system.</w:t>
            </w:r>
          </w:p>
        </w:tc>
      </w:tr>
      <w:tr w:rsidR="00FE042B" w:rsidRPr="00FE042B" w14:paraId="4BE91423" w14:textId="77777777" w:rsidTr="009E0B54">
        <w:tc>
          <w:tcPr>
            <w:tcW w:w="9350" w:type="dxa"/>
            <w:gridSpan w:val="2"/>
          </w:tcPr>
          <w:p w14:paraId="2646F926" w14:textId="77777777" w:rsidR="00DF6C9E" w:rsidRPr="00FE042B" w:rsidRDefault="00DF6C9E" w:rsidP="00DF6C9E">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7A348541" w14:textId="758C9D34" w:rsidR="0092182A" w:rsidRPr="00FE042B" w:rsidRDefault="0092182A" w:rsidP="00DF6C9E">
            <w:pPr>
              <w:spacing w:line="360" w:lineRule="auto"/>
              <w:rPr>
                <w:rFonts w:ascii="Times New Roman" w:hAnsi="Times New Roman" w:cs="Times New Roman"/>
                <w:sz w:val="24"/>
                <w:szCs w:val="24"/>
                <w:shd w:val="clear" w:color="auto" w:fill="F8F9FA"/>
              </w:rPr>
            </w:pPr>
            <w:r w:rsidRPr="00FE042B">
              <w:rPr>
                <w:noProof/>
              </w:rPr>
              <w:drawing>
                <wp:inline distT="0" distB="0" distL="0" distR="0" wp14:anchorId="21796066" wp14:editId="2E77BBD1">
                  <wp:extent cx="5943600" cy="2696845"/>
                  <wp:effectExtent l="0" t="0" r="0" b="8255"/>
                  <wp:docPr id="1455359457" name="Picture 10" descr="Forms response chart. Question title: Do you believe that a system that could recognize Ayurvedic medicinal plants and display their properties while in their natural background would be useful?.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s response chart. Question title: Do you believe that a system that could recognize Ayurvedic medicinal plants and display their properties while in their natural background would be useful?. Number of responses: 114 response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696845"/>
                          </a:xfrm>
                          <a:prstGeom prst="rect">
                            <a:avLst/>
                          </a:prstGeom>
                          <a:noFill/>
                          <a:ln>
                            <a:noFill/>
                          </a:ln>
                        </pic:spPr>
                      </pic:pic>
                    </a:graphicData>
                  </a:graphic>
                </wp:inline>
              </w:drawing>
            </w:r>
          </w:p>
        </w:tc>
      </w:tr>
      <w:tr w:rsidR="00FE042B" w:rsidRPr="00FE042B" w14:paraId="0FAC6597" w14:textId="77777777" w:rsidTr="00B75B33">
        <w:tc>
          <w:tcPr>
            <w:tcW w:w="9350" w:type="dxa"/>
            <w:gridSpan w:val="2"/>
          </w:tcPr>
          <w:p w14:paraId="1663D9EF" w14:textId="37FA322D" w:rsidR="00DF6C9E" w:rsidRPr="00FE042B" w:rsidRDefault="00DF6C9E" w:rsidP="00DF6C9E">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b/>
                <w:bCs/>
                <w:sz w:val="24"/>
                <w:szCs w:val="24"/>
              </w:rPr>
              <w:t>Conclusion</w:t>
            </w:r>
          </w:p>
        </w:tc>
      </w:tr>
    </w:tbl>
    <w:p w14:paraId="5DF744D2" w14:textId="77777777" w:rsidR="003919DD" w:rsidRDefault="003919DD" w:rsidP="00717BD1">
      <w:pPr>
        <w:pStyle w:val="Heading3"/>
        <w:rPr>
          <w:rFonts w:ascii="Times New Roman" w:hAnsi="Times New Roman" w:cs="Times New Roman"/>
          <w:b/>
          <w:bCs/>
          <w:color w:val="auto"/>
        </w:rPr>
      </w:pPr>
    </w:p>
    <w:p w14:paraId="11C06B1B" w14:textId="3F4F3D81"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3 Prototyping</w:t>
      </w:r>
    </w:p>
    <w:p w14:paraId="783E16E0" w14:textId="199706D2" w:rsidR="00DA3462" w:rsidRPr="00095116" w:rsidRDefault="00B12BCD" w:rsidP="00095116">
      <w:pPr>
        <w:spacing w:line="360" w:lineRule="auto"/>
        <w:rPr>
          <w:rFonts w:ascii="Times New Roman" w:hAnsi="Times New Roman" w:cs="Times New Roman"/>
          <w:sz w:val="24"/>
          <w:szCs w:val="24"/>
        </w:rPr>
      </w:pPr>
      <w:r w:rsidRPr="00095116">
        <w:rPr>
          <w:rFonts w:ascii="Times New Roman" w:hAnsi="Times New Roman" w:cs="Times New Roman"/>
          <w:sz w:val="24"/>
          <w:szCs w:val="24"/>
        </w:rPr>
        <w:t xml:space="preserve">The author </w:t>
      </w:r>
      <w:r w:rsidR="00AB4A02" w:rsidRPr="00095116">
        <w:rPr>
          <w:rFonts w:ascii="Times New Roman" w:hAnsi="Times New Roman" w:cs="Times New Roman"/>
          <w:sz w:val="24"/>
          <w:szCs w:val="24"/>
        </w:rPr>
        <w:t>implemented CNNs from scratch and fine-tuned</w:t>
      </w:r>
      <w:r w:rsidR="005D0CED" w:rsidRPr="00095116">
        <w:rPr>
          <w:rFonts w:ascii="Times New Roman" w:hAnsi="Times New Roman" w:cs="Times New Roman"/>
          <w:sz w:val="24"/>
          <w:szCs w:val="24"/>
        </w:rPr>
        <w:t xml:space="preserve"> the hyperparameters</w:t>
      </w:r>
      <w:r w:rsidR="00AB4A02" w:rsidRPr="00095116">
        <w:rPr>
          <w:rFonts w:ascii="Times New Roman" w:hAnsi="Times New Roman" w:cs="Times New Roman"/>
          <w:sz w:val="24"/>
          <w:szCs w:val="24"/>
        </w:rPr>
        <w:t xml:space="preserve"> to</w:t>
      </w:r>
      <w:r w:rsidR="005D0CED" w:rsidRPr="00095116">
        <w:rPr>
          <w:rFonts w:ascii="Times New Roman" w:hAnsi="Times New Roman" w:cs="Times New Roman"/>
          <w:sz w:val="24"/>
          <w:szCs w:val="24"/>
        </w:rPr>
        <w:t xml:space="preserve"> </w:t>
      </w:r>
      <w:r w:rsidR="00AB4A02" w:rsidRPr="00095116">
        <w:rPr>
          <w:rFonts w:ascii="Times New Roman" w:hAnsi="Times New Roman" w:cs="Times New Roman"/>
          <w:sz w:val="24"/>
          <w:szCs w:val="24"/>
        </w:rPr>
        <w:t>obtain the best accuracy and to reduce overfitting.</w:t>
      </w:r>
      <w:r w:rsidR="000D1274" w:rsidRPr="00095116">
        <w:rPr>
          <w:rFonts w:ascii="Times New Roman" w:hAnsi="Times New Roman" w:cs="Times New Roman"/>
          <w:sz w:val="24"/>
          <w:szCs w:val="24"/>
        </w:rPr>
        <w:t xml:space="preserve"> It was found that CNN</w:t>
      </w:r>
      <w:r w:rsidR="00095116" w:rsidRPr="00095116">
        <w:rPr>
          <w:rFonts w:ascii="Times New Roman" w:hAnsi="Times New Roman" w:cs="Times New Roman"/>
          <w:sz w:val="24"/>
          <w:szCs w:val="24"/>
        </w:rPr>
        <w:t>s</w:t>
      </w:r>
      <w:r w:rsidR="000D1274"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can</w:t>
      </w:r>
      <w:r w:rsidR="000D1274" w:rsidRPr="00095116">
        <w:rPr>
          <w:rFonts w:ascii="Times New Roman" w:hAnsi="Times New Roman" w:cs="Times New Roman"/>
          <w:sz w:val="24"/>
          <w:szCs w:val="24"/>
        </w:rPr>
        <w:t xml:space="preserve"> </w:t>
      </w:r>
      <w:r w:rsidR="00DF525C" w:rsidRPr="00095116">
        <w:rPr>
          <w:rFonts w:ascii="Times New Roman" w:hAnsi="Times New Roman" w:cs="Times New Roman"/>
          <w:sz w:val="24"/>
          <w:szCs w:val="24"/>
        </w:rPr>
        <w:t>extract features</w:t>
      </w:r>
      <w:r w:rsidR="008A6C8E" w:rsidRPr="00095116">
        <w:rPr>
          <w:rFonts w:ascii="Times New Roman" w:hAnsi="Times New Roman" w:cs="Times New Roman"/>
          <w:sz w:val="24"/>
          <w:szCs w:val="24"/>
        </w:rPr>
        <w:t xml:space="preserve"> and distinguish between the </w:t>
      </w:r>
      <w:r w:rsidR="00095116" w:rsidRPr="00095116">
        <w:rPr>
          <w:rFonts w:ascii="Times New Roman" w:hAnsi="Times New Roman" w:cs="Times New Roman"/>
          <w:sz w:val="24"/>
          <w:szCs w:val="24"/>
        </w:rPr>
        <w:t>foreground and background well</w:t>
      </w:r>
      <w:r w:rsidR="00DF525C"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on</w:t>
      </w:r>
      <w:r w:rsidR="00DF525C" w:rsidRPr="00095116">
        <w:rPr>
          <w:rFonts w:ascii="Times New Roman" w:hAnsi="Times New Roman" w:cs="Times New Roman"/>
          <w:sz w:val="24"/>
          <w:szCs w:val="24"/>
        </w:rPr>
        <w:t xml:space="preserve"> their own. Multiple pre-trained models were trained using the transfer learning approach </w:t>
      </w:r>
      <w:r w:rsidR="00095116" w:rsidRPr="00095116">
        <w:rPr>
          <w:rFonts w:ascii="Times New Roman" w:hAnsi="Times New Roman" w:cs="Times New Roman"/>
          <w:sz w:val="24"/>
          <w:szCs w:val="24"/>
        </w:rPr>
        <w:t>to</w:t>
      </w:r>
      <w:r w:rsidR="00DF525C" w:rsidRPr="00095116">
        <w:rPr>
          <w:rFonts w:ascii="Times New Roman" w:hAnsi="Times New Roman" w:cs="Times New Roman"/>
          <w:sz w:val="24"/>
          <w:szCs w:val="24"/>
        </w:rPr>
        <w:t xml:space="preserve"> find the models which are most appropriate for this research. </w:t>
      </w:r>
      <w:r w:rsidR="00993823" w:rsidRPr="00095116">
        <w:rPr>
          <w:rFonts w:ascii="Times New Roman" w:hAnsi="Times New Roman" w:cs="Times New Roman"/>
          <w:sz w:val="24"/>
          <w:szCs w:val="24"/>
        </w:rPr>
        <w:t xml:space="preserve">The </w:t>
      </w:r>
      <w:r w:rsidR="0000007B" w:rsidRPr="00095116">
        <w:rPr>
          <w:rFonts w:ascii="Times New Roman" w:hAnsi="Times New Roman" w:cs="Times New Roman"/>
          <w:sz w:val="24"/>
          <w:szCs w:val="24"/>
        </w:rPr>
        <w:t xml:space="preserve">convolutional layers in </w:t>
      </w:r>
      <w:r w:rsidR="00993823" w:rsidRPr="00095116">
        <w:rPr>
          <w:rFonts w:ascii="Times New Roman" w:hAnsi="Times New Roman" w:cs="Times New Roman"/>
          <w:sz w:val="24"/>
          <w:szCs w:val="24"/>
        </w:rPr>
        <w:t>pre-trained models were</w:t>
      </w:r>
      <w:r w:rsidR="0000007B" w:rsidRPr="00095116">
        <w:rPr>
          <w:rFonts w:ascii="Times New Roman" w:hAnsi="Times New Roman" w:cs="Times New Roman"/>
          <w:sz w:val="24"/>
          <w:szCs w:val="24"/>
        </w:rPr>
        <w:t xml:space="preserve"> used as feature extractors and fully connected layers were added by the author for classification. </w:t>
      </w:r>
      <w:r w:rsidR="0045559A" w:rsidRPr="00095116">
        <w:rPr>
          <w:rFonts w:ascii="Times New Roman" w:hAnsi="Times New Roman" w:cs="Times New Roman"/>
          <w:sz w:val="24"/>
          <w:szCs w:val="24"/>
        </w:rPr>
        <w:t>It was found that using transfer learning was a better option than implementing CNNs from s</w:t>
      </w:r>
      <w:r w:rsidR="00993823" w:rsidRPr="00095116">
        <w:rPr>
          <w:rFonts w:ascii="Times New Roman" w:hAnsi="Times New Roman" w:cs="Times New Roman"/>
          <w:sz w:val="24"/>
          <w:szCs w:val="24"/>
        </w:rPr>
        <w:t>cratch</w:t>
      </w:r>
      <w:r w:rsidR="008C4D40" w:rsidRPr="00095116">
        <w:rPr>
          <w:rFonts w:ascii="Times New Roman" w:hAnsi="Times New Roman" w:cs="Times New Roman"/>
          <w:sz w:val="24"/>
          <w:szCs w:val="24"/>
        </w:rPr>
        <w:t xml:space="preserve"> because the dataset was not large enough for CNNs to perform well</w:t>
      </w:r>
      <w:r w:rsidR="0069559A" w:rsidRPr="00095116">
        <w:rPr>
          <w:rFonts w:ascii="Times New Roman" w:hAnsi="Times New Roman" w:cs="Times New Roman"/>
          <w:sz w:val="24"/>
          <w:szCs w:val="24"/>
        </w:rPr>
        <w:t xml:space="preserve">. </w:t>
      </w:r>
      <w:r w:rsidR="00651B51" w:rsidRPr="00095116">
        <w:rPr>
          <w:rFonts w:ascii="Times New Roman" w:hAnsi="Times New Roman" w:cs="Times New Roman"/>
          <w:sz w:val="24"/>
          <w:szCs w:val="24"/>
        </w:rPr>
        <w:t xml:space="preserve">The 3 best performing models </w:t>
      </w:r>
      <w:r w:rsidR="005749D7" w:rsidRPr="00095116">
        <w:rPr>
          <w:rFonts w:ascii="Times New Roman" w:hAnsi="Times New Roman" w:cs="Times New Roman"/>
          <w:sz w:val="24"/>
          <w:szCs w:val="24"/>
        </w:rPr>
        <w:t xml:space="preserve">were further fine-tuned </w:t>
      </w:r>
      <w:r w:rsidR="005F00B8" w:rsidRPr="00095116">
        <w:rPr>
          <w:rFonts w:ascii="Times New Roman" w:hAnsi="Times New Roman" w:cs="Times New Roman"/>
          <w:sz w:val="24"/>
          <w:szCs w:val="24"/>
        </w:rPr>
        <w:t>to</w:t>
      </w:r>
      <w:r w:rsidR="005749D7" w:rsidRPr="00095116">
        <w:rPr>
          <w:rFonts w:ascii="Times New Roman" w:hAnsi="Times New Roman" w:cs="Times New Roman"/>
          <w:sz w:val="24"/>
          <w:szCs w:val="24"/>
        </w:rPr>
        <w:t xml:space="preserve"> increase their performance and they were used to build </w:t>
      </w:r>
      <w:r w:rsidR="005F00B8" w:rsidRPr="00095116">
        <w:rPr>
          <w:rFonts w:ascii="Times New Roman" w:hAnsi="Times New Roman" w:cs="Times New Roman"/>
          <w:sz w:val="24"/>
          <w:szCs w:val="24"/>
        </w:rPr>
        <w:t>an</w:t>
      </w:r>
      <w:r w:rsidR="005749D7" w:rsidRPr="00095116">
        <w:rPr>
          <w:rFonts w:ascii="Times New Roman" w:hAnsi="Times New Roman" w:cs="Times New Roman"/>
          <w:sz w:val="24"/>
          <w:szCs w:val="24"/>
        </w:rPr>
        <w:t xml:space="preserve"> ensemble model using the averaging technique.</w:t>
      </w:r>
      <w:r w:rsidR="00CF1BD2">
        <w:rPr>
          <w:rFonts w:ascii="Times New Roman" w:hAnsi="Times New Roman" w:cs="Times New Roman"/>
          <w:sz w:val="24"/>
          <w:szCs w:val="24"/>
        </w:rPr>
        <w:t xml:space="preserve"> </w:t>
      </w:r>
      <w:r w:rsidR="00C909C4">
        <w:rPr>
          <w:rFonts w:ascii="Times New Roman" w:hAnsi="Times New Roman" w:cs="Times New Roman"/>
          <w:sz w:val="24"/>
          <w:szCs w:val="24"/>
        </w:rPr>
        <w:t>Combining outputs from individual models and forming an ensemble model showed higher performance rather than using individual models.</w:t>
      </w:r>
    </w:p>
    <w:p w14:paraId="11F5E1D6" w14:textId="7734FEB1" w:rsidR="00954301" w:rsidRPr="00717BD1" w:rsidRDefault="00954301" w:rsidP="00717BD1">
      <w:pPr>
        <w:pStyle w:val="Heading3"/>
        <w:rPr>
          <w:rFonts w:ascii="Times New Roman" w:hAnsi="Times New Roman" w:cs="Times New Roman"/>
          <w:b/>
          <w:bCs/>
          <w:color w:val="auto"/>
        </w:rPr>
      </w:pPr>
      <w:r w:rsidRPr="00717BD1">
        <w:rPr>
          <w:rFonts w:ascii="Times New Roman" w:hAnsi="Times New Roman" w:cs="Times New Roman"/>
          <w:b/>
          <w:bCs/>
          <w:color w:val="auto"/>
        </w:rPr>
        <w:lastRenderedPageBreak/>
        <w:t>2.5.</w:t>
      </w:r>
      <w:r w:rsidR="00717BD1" w:rsidRPr="00717BD1">
        <w:rPr>
          <w:rFonts w:ascii="Times New Roman" w:hAnsi="Times New Roman" w:cs="Times New Roman"/>
          <w:b/>
          <w:bCs/>
          <w:color w:val="auto"/>
        </w:rPr>
        <w:t>4</w:t>
      </w:r>
      <w:r w:rsidRPr="00717BD1">
        <w:rPr>
          <w:rFonts w:ascii="Times New Roman" w:hAnsi="Times New Roman" w:cs="Times New Roman"/>
          <w:b/>
          <w:bCs/>
          <w:color w:val="auto"/>
        </w:rPr>
        <w:t xml:space="preserve"> Summary of Findings</w:t>
      </w:r>
    </w:p>
    <w:tbl>
      <w:tblPr>
        <w:tblStyle w:val="TableGrid"/>
        <w:tblW w:w="9625" w:type="dxa"/>
        <w:tblLook w:val="04A0" w:firstRow="1" w:lastRow="0" w:firstColumn="1" w:lastColumn="0" w:noHBand="0" w:noVBand="1"/>
      </w:tblPr>
      <w:tblGrid>
        <w:gridCol w:w="6385"/>
        <w:gridCol w:w="1080"/>
        <w:gridCol w:w="1080"/>
        <w:gridCol w:w="1080"/>
      </w:tblGrid>
      <w:tr w:rsidR="0089002F" w:rsidRPr="002E4266" w14:paraId="3A4F5265" w14:textId="77777777" w:rsidTr="003F5B31">
        <w:trPr>
          <w:trHeight w:val="2909"/>
        </w:trPr>
        <w:tc>
          <w:tcPr>
            <w:tcW w:w="6385" w:type="dxa"/>
          </w:tcPr>
          <w:p w14:paraId="3421238F" w14:textId="77777777" w:rsidR="00DE79FA" w:rsidRDefault="00DE79FA" w:rsidP="002871AE">
            <w:pPr>
              <w:pStyle w:val="Heading2"/>
              <w:spacing w:line="360" w:lineRule="auto"/>
              <w:jc w:val="center"/>
              <w:rPr>
                <w:rFonts w:ascii="Times New Roman" w:hAnsi="Times New Roman" w:cs="Times New Roman"/>
                <w:b/>
                <w:bCs/>
                <w:color w:val="auto"/>
                <w:sz w:val="24"/>
                <w:szCs w:val="24"/>
              </w:rPr>
            </w:pPr>
          </w:p>
          <w:p w14:paraId="0C6F3ACE" w14:textId="77777777" w:rsidR="00DE79FA" w:rsidRDefault="00DE79FA" w:rsidP="002871AE">
            <w:pPr>
              <w:pStyle w:val="Heading2"/>
              <w:spacing w:line="360" w:lineRule="auto"/>
              <w:jc w:val="center"/>
              <w:rPr>
                <w:rFonts w:ascii="Times New Roman" w:hAnsi="Times New Roman" w:cs="Times New Roman"/>
                <w:b/>
                <w:bCs/>
                <w:color w:val="auto"/>
                <w:sz w:val="24"/>
                <w:szCs w:val="24"/>
              </w:rPr>
            </w:pPr>
          </w:p>
          <w:p w14:paraId="16FEF6E9" w14:textId="77777777" w:rsidR="00DE79FA" w:rsidRDefault="00DE79FA" w:rsidP="002871AE">
            <w:pPr>
              <w:pStyle w:val="Heading2"/>
              <w:spacing w:line="360" w:lineRule="auto"/>
              <w:jc w:val="center"/>
              <w:rPr>
                <w:rFonts w:ascii="Times New Roman" w:hAnsi="Times New Roman" w:cs="Times New Roman"/>
                <w:b/>
                <w:bCs/>
                <w:color w:val="auto"/>
                <w:sz w:val="24"/>
                <w:szCs w:val="24"/>
              </w:rPr>
            </w:pPr>
          </w:p>
          <w:p w14:paraId="0A420634" w14:textId="222F98A0" w:rsidR="001539F6" w:rsidRPr="002E4266" w:rsidRDefault="001539F6" w:rsidP="002871AE">
            <w:pPr>
              <w:pStyle w:val="Heading2"/>
              <w:spacing w:line="360" w:lineRule="auto"/>
              <w:jc w:val="center"/>
              <w:rPr>
                <w:rFonts w:ascii="Times New Roman" w:hAnsi="Times New Roman" w:cs="Times New Roman"/>
                <w:b/>
                <w:bCs/>
                <w:color w:val="auto"/>
                <w:sz w:val="24"/>
                <w:szCs w:val="24"/>
              </w:rPr>
            </w:pPr>
            <w:r w:rsidRPr="002E4266">
              <w:rPr>
                <w:rFonts w:ascii="Times New Roman" w:hAnsi="Times New Roman" w:cs="Times New Roman"/>
                <w:b/>
                <w:bCs/>
                <w:color w:val="auto"/>
                <w:sz w:val="24"/>
                <w:szCs w:val="24"/>
              </w:rPr>
              <w:t>Finding</w:t>
            </w:r>
          </w:p>
        </w:tc>
        <w:tc>
          <w:tcPr>
            <w:tcW w:w="1080" w:type="dxa"/>
          </w:tcPr>
          <w:p w14:paraId="21F4BB81" w14:textId="00AFA6C8" w:rsidR="001539F6" w:rsidRPr="002073E3" w:rsidRDefault="002E4266"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59264" behindDoc="0" locked="0" layoutInCell="1" allowOverlap="1" wp14:anchorId="583BA0DB" wp14:editId="7AFFD32C">
                      <wp:simplePos x="0" y="0"/>
                      <wp:positionH relativeFrom="column">
                        <wp:posOffset>-587375</wp:posOffset>
                      </wp:positionH>
                      <wp:positionV relativeFrom="paragraph">
                        <wp:posOffset>628650</wp:posOffset>
                      </wp:positionV>
                      <wp:extent cx="1515110" cy="267970"/>
                      <wp:effectExtent l="0" t="5080" r="381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515110" cy="267970"/>
                              </a:xfrm>
                              <a:prstGeom prst="rect">
                                <a:avLst/>
                              </a:prstGeom>
                              <a:solidFill>
                                <a:srgbClr val="FFFFFF"/>
                              </a:solidFill>
                              <a:ln w="9525">
                                <a:noFill/>
                                <a:miter lim="800000"/>
                                <a:headEnd/>
                                <a:tailEnd/>
                              </a:ln>
                            </wps:spPr>
                            <wps:txbx>
                              <w:txbxContent>
                                <w:p w14:paraId="022F8BB1" w14:textId="6160B2B6" w:rsidR="002E4266" w:rsidRDefault="002E4266">
                                  <w:r w:rsidRPr="002E4266">
                                    <w:rPr>
                                      <w:rFonts w:ascii="Times New Roman" w:hAnsi="Times New Roman" w:cs="Times New Roman"/>
                                      <w:b/>
                                      <w:bCs/>
                                      <w:sz w:val="24"/>
                                      <w:szCs w:val="24"/>
                                    </w:rPr>
                                    <w:t>Literature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BA0DB" id="_x0000_t202" coordsize="21600,21600" o:spt="202" path="m,l,21600r21600,l21600,xe">
                      <v:stroke joinstyle="miter"/>
                      <v:path gradientshapeok="t" o:connecttype="rect"/>
                    </v:shapetype>
                    <v:shape id="Text Box 2" o:spid="_x0000_s1026" type="#_x0000_t202" style="position:absolute;margin-left:-46.25pt;margin-top:49.5pt;width:119.3pt;height:21.1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" stroked="f">
                      <v:textbox>
                        <w:txbxContent>
                          <w:p w14:paraId="022F8BB1" w14:textId="6160B2B6" w:rsidR="002E4266" w:rsidRDefault="002E4266">
                            <w:r w:rsidRPr="002E4266">
                              <w:rPr>
                                <w:rFonts w:ascii="Times New Roman" w:hAnsi="Times New Roman" w:cs="Times New Roman"/>
                                <w:b/>
                                <w:bCs/>
                                <w:sz w:val="24"/>
                                <w:szCs w:val="24"/>
                              </w:rPr>
                              <w:t>Literature Review</w:t>
                            </w:r>
                          </w:p>
                        </w:txbxContent>
                      </v:textbox>
                      <w10:wrap type="square"/>
                    </v:shape>
                  </w:pict>
                </mc:Fallback>
              </mc:AlternateContent>
            </w:r>
          </w:p>
        </w:tc>
        <w:tc>
          <w:tcPr>
            <w:tcW w:w="1080" w:type="dxa"/>
          </w:tcPr>
          <w:p w14:paraId="44CA09B2" w14:textId="3FD6663B" w:rsidR="001539F6" w:rsidRPr="002073E3" w:rsidRDefault="002E4266"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1312" behindDoc="0" locked="0" layoutInCell="1" allowOverlap="1" wp14:anchorId="0ED3D6D5" wp14:editId="4470F7B8">
                      <wp:simplePos x="0" y="0"/>
                      <wp:positionH relativeFrom="column">
                        <wp:posOffset>-586105</wp:posOffset>
                      </wp:positionH>
                      <wp:positionV relativeFrom="paragraph">
                        <wp:posOffset>590550</wp:posOffset>
                      </wp:positionV>
                      <wp:extent cx="1442085" cy="267970"/>
                      <wp:effectExtent l="0" t="3492" r="2222" b="2223"/>
                      <wp:wrapSquare wrapText="bothSides"/>
                      <wp:docPr id="2055265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05590194" w14:textId="2DEE0613" w:rsidR="002E4266" w:rsidRDefault="002E4266" w:rsidP="002E4266">
                                  <w:r w:rsidRPr="002E4266">
                                    <w:rPr>
                                      <w:rFonts w:ascii="Times New Roman" w:hAnsi="Times New Roman" w:cs="Times New Roman"/>
                                      <w:b/>
                                      <w:bCs/>
                                      <w:sz w:val="24"/>
                                      <w:szCs w:val="24"/>
                                    </w:rPr>
                                    <w:t>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3D6D5" id="_x0000_s1027" type="#_x0000_t202" style="position:absolute;margin-left:-46.15pt;margin-top:46.5pt;width:113.55pt;height:21.1pt;rotation:90;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" stroked="f">
                      <v:textbox>
                        <w:txbxContent>
                          <w:p w14:paraId="05590194" w14:textId="2DEE0613" w:rsidR="002E4266" w:rsidRDefault="002E4266" w:rsidP="002E4266">
                            <w:r w:rsidRPr="002E4266">
                              <w:rPr>
                                <w:rFonts w:ascii="Times New Roman" w:hAnsi="Times New Roman" w:cs="Times New Roman"/>
                                <w:b/>
                                <w:bCs/>
                                <w:sz w:val="24"/>
                                <w:szCs w:val="24"/>
                              </w:rPr>
                              <w:t>Survey</w:t>
                            </w:r>
                          </w:p>
                        </w:txbxContent>
                      </v:textbox>
                      <w10:wrap type="square"/>
                    </v:shape>
                  </w:pict>
                </mc:Fallback>
              </mc:AlternateContent>
            </w:r>
          </w:p>
        </w:tc>
        <w:tc>
          <w:tcPr>
            <w:tcW w:w="1080" w:type="dxa"/>
          </w:tcPr>
          <w:p w14:paraId="15E2D698" w14:textId="2015C712" w:rsidR="001539F6" w:rsidRPr="002073E3" w:rsidRDefault="004A238C"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3360" behindDoc="0" locked="0" layoutInCell="1" allowOverlap="1" wp14:anchorId="387C3EB8" wp14:editId="7DECB8C3">
                      <wp:simplePos x="0" y="0"/>
                      <wp:positionH relativeFrom="column">
                        <wp:posOffset>-617220</wp:posOffset>
                      </wp:positionH>
                      <wp:positionV relativeFrom="paragraph">
                        <wp:posOffset>612140</wp:posOffset>
                      </wp:positionV>
                      <wp:extent cx="1442085" cy="267970"/>
                      <wp:effectExtent l="0" t="3492" r="2222" b="2223"/>
                      <wp:wrapSquare wrapText="bothSides"/>
                      <wp:docPr id="2945730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61CCC7BC" w14:textId="414B6147" w:rsidR="004A238C" w:rsidRDefault="004A238C" w:rsidP="004A238C">
                                  <w:r w:rsidRPr="002E4266">
                                    <w:rPr>
                                      <w:rFonts w:ascii="Times New Roman" w:hAnsi="Times New Roman" w:cs="Times New Roman"/>
                                      <w:b/>
                                      <w:bCs/>
                                      <w:sz w:val="24"/>
                                      <w:szCs w:val="24"/>
                                    </w:rPr>
                                    <w:t>Prototyp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C3EB8" id="_x0000_s1028" type="#_x0000_t202" style="position:absolute;margin-left:-48.6pt;margin-top:48.2pt;width:113.55pt;height:21.1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" stroked="f">
                      <v:textbox>
                        <w:txbxContent>
                          <w:p w14:paraId="61CCC7BC" w14:textId="414B6147" w:rsidR="004A238C" w:rsidRDefault="004A238C" w:rsidP="004A238C">
                            <w:r w:rsidRPr="002E4266">
                              <w:rPr>
                                <w:rFonts w:ascii="Times New Roman" w:hAnsi="Times New Roman" w:cs="Times New Roman"/>
                                <w:b/>
                                <w:bCs/>
                                <w:sz w:val="24"/>
                                <w:szCs w:val="24"/>
                              </w:rPr>
                              <w:t>Prototyping</w:t>
                            </w:r>
                          </w:p>
                        </w:txbxContent>
                      </v:textbox>
                      <w10:wrap type="square"/>
                    </v:shape>
                  </w:pict>
                </mc:Fallback>
              </mc:AlternateContent>
            </w:r>
          </w:p>
        </w:tc>
      </w:tr>
      <w:tr w:rsidR="0089002F" w:rsidRPr="002E4266" w14:paraId="4255CEB4" w14:textId="77777777" w:rsidTr="003F5B31">
        <w:trPr>
          <w:trHeight w:val="326"/>
        </w:trPr>
        <w:tc>
          <w:tcPr>
            <w:tcW w:w="6385" w:type="dxa"/>
          </w:tcPr>
          <w:p w14:paraId="1018C9FB" w14:textId="05BEE2C1" w:rsidR="001539F6" w:rsidRPr="002871AE" w:rsidRDefault="002871AE" w:rsidP="002871AE">
            <w:pPr>
              <w:pStyle w:val="Heading2"/>
              <w:spacing w:line="360" w:lineRule="auto"/>
              <w:rPr>
                <w:rFonts w:ascii="Times New Roman" w:hAnsi="Times New Roman" w:cs="Times New Roman"/>
                <w:color w:val="auto"/>
                <w:sz w:val="24"/>
                <w:szCs w:val="24"/>
              </w:rPr>
            </w:pPr>
            <w:r w:rsidRPr="002871AE">
              <w:rPr>
                <w:rFonts w:ascii="Times New Roman" w:hAnsi="Times New Roman" w:cs="Times New Roman"/>
                <w:color w:val="auto"/>
                <w:sz w:val="24"/>
                <w:szCs w:val="24"/>
              </w:rPr>
              <w:t>Validate problem domain and research gap.</w:t>
            </w:r>
          </w:p>
        </w:tc>
        <w:tc>
          <w:tcPr>
            <w:tcW w:w="1080" w:type="dxa"/>
          </w:tcPr>
          <w:p w14:paraId="22095B22" w14:textId="2C6ADD3B" w:rsidR="001539F6" w:rsidRPr="002E4266" w:rsidRDefault="00DD4B15"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AB5E5E5" wp14:editId="49404890">
                  <wp:extent cx="236220" cy="236220"/>
                  <wp:effectExtent l="0" t="0" r="0" b="0"/>
                  <wp:docPr id="25775164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5BF9DCA0" w14:textId="7F1095CC"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3A4FB2B7" wp14:editId="1E87D6D9">
                  <wp:extent cx="236220" cy="236220"/>
                  <wp:effectExtent l="0" t="0" r="0" b="0"/>
                  <wp:docPr id="1859658225"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1B91C596"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9002F" w:rsidRPr="002E4266" w14:paraId="55B543D8" w14:textId="77777777" w:rsidTr="003F5B31">
        <w:trPr>
          <w:trHeight w:val="326"/>
        </w:trPr>
        <w:tc>
          <w:tcPr>
            <w:tcW w:w="6385" w:type="dxa"/>
          </w:tcPr>
          <w:p w14:paraId="70E7A69B" w14:textId="5EDD8736" w:rsidR="001539F6" w:rsidRPr="003F5B31" w:rsidRDefault="00451BBB"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 xml:space="preserve">Using DL is better in image recognitions tasks than using </w:t>
            </w:r>
            <w:r w:rsidR="003E0C27" w:rsidRPr="003F5B31">
              <w:rPr>
                <w:rFonts w:ascii="Times New Roman" w:hAnsi="Times New Roman" w:cs="Times New Roman"/>
                <w:color w:val="auto"/>
                <w:sz w:val="24"/>
                <w:szCs w:val="24"/>
              </w:rPr>
              <w:t>traditional</w:t>
            </w:r>
            <w:r w:rsidRPr="003F5B31">
              <w:rPr>
                <w:rFonts w:ascii="Times New Roman" w:hAnsi="Times New Roman" w:cs="Times New Roman"/>
                <w:color w:val="auto"/>
                <w:sz w:val="24"/>
                <w:szCs w:val="24"/>
              </w:rPr>
              <w:t xml:space="preserve"> ML methods.</w:t>
            </w:r>
          </w:p>
        </w:tc>
        <w:tc>
          <w:tcPr>
            <w:tcW w:w="1080" w:type="dxa"/>
          </w:tcPr>
          <w:p w14:paraId="01EF72A3" w14:textId="0DE40CDD"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0CE2DEA" wp14:editId="00C42342">
                  <wp:extent cx="236220" cy="236220"/>
                  <wp:effectExtent l="0" t="0" r="0" b="0"/>
                  <wp:docPr id="82882339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5A0D8119"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531E8A87" w14:textId="7FE23698"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455620D" wp14:editId="7A9F57DF">
                  <wp:extent cx="236220" cy="236220"/>
                  <wp:effectExtent l="0" t="0" r="0" b="0"/>
                  <wp:docPr id="18898345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r>
      <w:tr w:rsidR="0089002F" w:rsidRPr="002E4266" w14:paraId="6724F30B" w14:textId="77777777" w:rsidTr="003F5B31">
        <w:trPr>
          <w:trHeight w:val="338"/>
        </w:trPr>
        <w:tc>
          <w:tcPr>
            <w:tcW w:w="6385" w:type="dxa"/>
          </w:tcPr>
          <w:p w14:paraId="25F89767" w14:textId="234236FB"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Convolutional Layers of pre-trained models act good feature extractors.</w:t>
            </w:r>
          </w:p>
        </w:tc>
        <w:tc>
          <w:tcPr>
            <w:tcW w:w="1080" w:type="dxa"/>
          </w:tcPr>
          <w:p w14:paraId="4CD50D67" w14:textId="03CB2F1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4DA9093" wp14:editId="6FE91D9C">
                  <wp:extent cx="236220" cy="236220"/>
                  <wp:effectExtent l="0" t="0" r="0" b="0"/>
                  <wp:docPr id="126006468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24701118"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7A4C960A" w14:textId="171C25A0"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DDC3A1A" wp14:editId="74ADBC27">
                  <wp:extent cx="236220" cy="236220"/>
                  <wp:effectExtent l="0" t="0" r="0" b="0"/>
                  <wp:docPr id="2463894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r>
      <w:tr w:rsidR="0089002F" w:rsidRPr="002E4266" w14:paraId="2F9350F7" w14:textId="77777777" w:rsidTr="003F5B31">
        <w:trPr>
          <w:trHeight w:val="326"/>
        </w:trPr>
        <w:tc>
          <w:tcPr>
            <w:tcW w:w="6385" w:type="dxa"/>
          </w:tcPr>
          <w:p w14:paraId="0F8CDF1D" w14:textId="7889EC9A"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CNNs underperform when larger datasets are not used for training.</w:t>
            </w:r>
          </w:p>
        </w:tc>
        <w:tc>
          <w:tcPr>
            <w:tcW w:w="1080" w:type="dxa"/>
          </w:tcPr>
          <w:p w14:paraId="2A582784" w14:textId="31367F4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2BDD3A9" wp14:editId="176DC075">
                  <wp:extent cx="236220" cy="236220"/>
                  <wp:effectExtent l="0" t="0" r="0" b="0"/>
                  <wp:docPr id="195038934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12F0AD7A"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363BCF7A" w14:textId="53E1519F"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605192E" wp14:editId="0CA3BA14">
                  <wp:extent cx="236220" cy="236220"/>
                  <wp:effectExtent l="0" t="0" r="0" b="0"/>
                  <wp:docPr id="5052528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r>
      <w:tr w:rsidR="0089002F" w:rsidRPr="002E4266" w14:paraId="0FCB4534" w14:textId="77777777" w:rsidTr="003F5B31">
        <w:trPr>
          <w:trHeight w:val="326"/>
        </w:trPr>
        <w:tc>
          <w:tcPr>
            <w:tcW w:w="6385" w:type="dxa"/>
          </w:tcPr>
          <w:p w14:paraId="4195DECF" w14:textId="210A1EA5"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Ensemble models show greater performance than individual models.</w:t>
            </w:r>
          </w:p>
        </w:tc>
        <w:tc>
          <w:tcPr>
            <w:tcW w:w="1080" w:type="dxa"/>
          </w:tcPr>
          <w:p w14:paraId="2D918531" w14:textId="7CDB787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AA9BBF6" wp14:editId="2C9C858A">
                  <wp:extent cx="236220" cy="236220"/>
                  <wp:effectExtent l="0" t="0" r="0" b="0"/>
                  <wp:docPr id="1925744479"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42AF620C"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5D513781" w14:textId="5FD60FB2"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3224F815" wp14:editId="4F4DFDFE">
                  <wp:extent cx="236220" cy="236220"/>
                  <wp:effectExtent l="0" t="0" r="0" b="0"/>
                  <wp:docPr id="14825761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r>
      <w:tr w:rsidR="0089002F" w:rsidRPr="002E4266" w14:paraId="06068B2F" w14:textId="77777777" w:rsidTr="003F5B31">
        <w:trPr>
          <w:trHeight w:val="326"/>
        </w:trPr>
        <w:tc>
          <w:tcPr>
            <w:tcW w:w="6385" w:type="dxa"/>
          </w:tcPr>
          <w:p w14:paraId="042AA09B" w14:textId="31989438" w:rsidR="001539F6" w:rsidRPr="003F5B31" w:rsidRDefault="00113129"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The proposed system is useful.</w:t>
            </w:r>
          </w:p>
        </w:tc>
        <w:tc>
          <w:tcPr>
            <w:tcW w:w="1080" w:type="dxa"/>
          </w:tcPr>
          <w:p w14:paraId="725FFD13"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677CA687" w14:textId="6379E915"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56EFBA32" wp14:editId="45C6FBC3">
                  <wp:extent cx="236220" cy="236220"/>
                  <wp:effectExtent l="0" t="0" r="0" b="0"/>
                  <wp:docPr id="11006180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340D8726"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9002F" w:rsidRPr="002E4266" w14:paraId="4C1E9B13" w14:textId="77777777" w:rsidTr="003F5B31">
        <w:trPr>
          <w:trHeight w:val="326"/>
        </w:trPr>
        <w:tc>
          <w:tcPr>
            <w:tcW w:w="6385" w:type="dxa"/>
          </w:tcPr>
          <w:p w14:paraId="44163D66" w14:textId="0677DCE4" w:rsidR="001539F6" w:rsidRPr="003F5B31" w:rsidRDefault="003F5B31"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Ayurveda is a significant medicinal system in Sri Lanka.</w:t>
            </w:r>
          </w:p>
        </w:tc>
        <w:tc>
          <w:tcPr>
            <w:tcW w:w="1080" w:type="dxa"/>
          </w:tcPr>
          <w:p w14:paraId="243E5C28" w14:textId="36D430C8"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5602A26" wp14:editId="553D9DD7">
                  <wp:extent cx="236220" cy="236220"/>
                  <wp:effectExtent l="0" t="0" r="0" b="0"/>
                  <wp:docPr id="1104490941"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076225CE" w14:textId="000D54C3"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A797C3B" wp14:editId="419FB089">
                  <wp:extent cx="236220" cy="236220"/>
                  <wp:effectExtent l="0" t="0" r="0" b="0"/>
                  <wp:docPr id="1758887830"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5B50F6F2"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D3D5D" w:rsidRPr="002E4266" w14:paraId="01EF5B8E" w14:textId="77777777" w:rsidTr="003F5B31">
        <w:trPr>
          <w:trHeight w:val="326"/>
        </w:trPr>
        <w:tc>
          <w:tcPr>
            <w:tcW w:w="6385" w:type="dxa"/>
          </w:tcPr>
          <w:p w14:paraId="69B05B87" w14:textId="2678B82B" w:rsidR="008D3D5D" w:rsidRPr="003F5B31" w:rsidRDefault="008D3D5D" w:rsidP="002871AE">
            <w:pPr>
              <w:pStyle w:val="Heading2"/>
              <w:spacing w:line="360" w:lineRule="auto"/>
              <w:rPr>
                <w:rFonts w:ascii="Times New Roman" w:hAnsi="Times New Roman" w:cs="Times New Roman"/>
                <w:color w:val="auto"/>
                <w:sz w:val="24"/>
                <w:szCs w:val="24"/>
              </w:rPr>
            </w:pPr>
            <w:r>
              <w:rPr>
                <w:rFonts w:ascii="Times New Roman" w:hAnsi="Times New Roman" w:cs="Times New Roman"/>
                <w:color w:val="auto"/>
                <w:sz w:val="24"/>
                <w:szCs w:val="24"/>
              </w:rPr>
              <w:t>Displaying the</w:t>
            </w:r>
            <w:r w:rsidR="00892BD2">
              <w:rPr>
                <w:rFonts w:ascii="Times New Roman" w:hAnsi="Times New Roman" w:cs="Times New Roman"/>
                <w:color w:val="auto"/>
                <w:sz w:val="24"/>
                <w:szCs w:val="24"/>
              </w:rPr>
              <w:t xml:space="preserve"> uses </w:t>
            </w:r>
            <w:r>
              <w:rPr>
                <w:rFonts w:ascii="Times New Roman" w:hAnsi="Times New Roman" w:cs="Times New Roman"/>
                <w:color w:val="auto"/>
                <w:sz w:val="24"/>
                <w:szCs w:val="24"/>
              </w:rPr>
              <w:t xml:space="preserve">of the </w:t>
            </w:r>
            <w:r w:rsidR="00834B44">
              <w:rPr>
                <w:rFonts w:ascii="Times New Roman" w:hAnsi="Times New Roman" w:cs="Times New Roman"/>
                <w:color w:val="auto"/>
                <w:sz w:val="24"/>
                <w:szCs w:val="24"/>
              </w:rPr>
              <w:t>leaf of the plants that were recognized is important.</w:t>
            </w:r>
          </w:p>
        </w:tc>
        <w:tc>
          <w:tcPr>
            <w:tcW w:w="1080" w:type="dxa"/>
          </w:tcPr>
          <w:p w14:paraId="2DB4460D" w14:textId="77777777" w:rsidR="008D3D5D" w:rsidRDefault="008D3D5D" w:rsidP="00AF5E6B">
            <w:pPr>
              <w:pStyle w:val="Heading2"/>
              <w:spacing w:line="360" w:lineRule="auto"/>
              <w:jc w:val="center"/>
              <w:rPr>
                <w:rFonts w:ascii="Times New Roman" w:hAnsi="Times New Roman" w:cs="Times New Roman"/>
                <w:b/>
                <w:bCs/>
                <w:noProof/>
                <w:color w:val="auto"/>
                <w:sz w:val="24"/>
                <w:szCs w:val="24"/>
                <w14:ligatures w14:val="standardContextual"/>
              </w:rPr>
            </w:pPr>
          </w:p>
        </w:tc>
        <w:tc>
          <w:tcPr>
            <w:tcW w:w="1080" w:type="dxa"/>
          </w:tcPr>
          <w:p w14:paraId="77F02BCC" w14:textId="17D49CC0" w:rsidR="008D3D5D" w:rsidRDefault="00834B44" w:rsidP="00AF5E6B">
            <w:pPr>
              <w:pStyle w:val="Heading2"/>
              <w:spacing w:line="360" w:lineRule="auto"/>
              <w:jc w:val="center"/>
              <w:rPr>
                <w:rFonts w:ascii="Times New Roman" w:hAnsi="Times New Roman" w:cs="Times New Roman"/>
                <w:b/>
                <w:bCs/>
                <w:noProof/>
                <w:color w:val="auto"/>
                <w:sz w:val="24"/>
                <w:szCs w:val="24"/>
                <w14:ligatures w14:val="standardContextual"/>
              </w:rPr>
            </w:pPr>
            <w:r>
              <w:rPr>
                <w:rFonts w:ascii="Times New Roman" w:hAnsi="Times New Roman" w:cs="Times New Roman"/>
                <w:b/>
                <w:bCs/>
                <w:noProof/>
                <w:color w:val="auto"/>
                <w:sz w:val="24"/>
                <w:szCs w:val="24"/>
                <w14:ligatures w14:val="standardContextual"/>
              </w:rPr>
              <w:drawing>
                <wp:inline distT="0" distB="0" distL="0" distR="0" wp14:anchorId="528E24C6" wp14:editId="3225B485">
                  <wp:extent cx="236220" cy="236220"/>
                  <wp:effectExtent l="0" t="0" r="0" b="0"/>
                  <wp:docPr id="26583062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p>
        </w:tc>
        <w:tc>
          <w:tcPr>
            <w:tcW w:w="1080" w:type="dxa"/>
          </w:tcPr>
          <w:p w14:paraId="53CD3176" w14:textId="77777777" w:rsidR="008D3D5D" w:rsidRPr="002E4266" w:rsidRDefault="008D3D5D" w:rsidP="00AF5E6B">
            <w:pPr>
              <w:pStyle w:val="Heading2"/>
              <w:spacing w:line="360" w:lineRule="auto"/>
              <w:jc w:val="center"/>
              <w:rPr>
                <w:rFonts w:ascii="Times New Roman" w:hAnsi="Times New Roman" w:cs="Times New Roman"/>
                <w:b/>
                <w:bCs/>
                <w:color w:val="auto"/>
                <w:sz w:val="24"/>
                <w:szCs w:val="24"/>
              </w:rPr>
            </w:pPr>
          </w:p>
        </w:tc>
      </w:tr>
    </w:tbl>
    <w:p w14:paraId="627A1F8F" w14:textId="77777777" w:rsidR="00717BD1" w:rsidRPr="00717BD1" w:rsidRDefault="00717BD1" w:rsidP="00717BD1">
      <w:pPr>
        <w:pStyle w:val="Heading2"/>
        <w:rPr>
          <w:b/>
          <w:bCs/>
        </w:rPr>
      </w:pPr>
    </w:p>
    <w:p w14:paraId="4931E79F" w14:textId="5B2EDB01" w:rsidR="00954301"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6 Context Diagram</w:t>
      </w:r>
    </w:p>
    <w:p w14:paraId="2F96C758" w14:textId="562795DA" w:rsidR="00F02548" w:rsidRPr="002129FB" w:rsidRDefault="00F02548" w:rsidP="002129FB">
      <w:pPr>
        <w:spacing w:line="360" w:lineRule="auto"/>
        <w:rPr>
          <w:rFonts w:ascii="Times New Roman" w:hAnsi="Times New Roman" w:cs="Times New Roman"/>
          <w:sz w:val="24"/>
          <w:szCs w:val="24"/>
        </w:rPr>
      </w:pPr>
      <w:r w:rsidRPr="002129FB">
        <w:rPr>
          <w:rFonts w:ascii="Times New Roman" w:hAnsi="Times New Roman" w:cs="Times New Roman"/>
          <w:sz w:val="24"/>
          <w:szCs w:val="24"/>
        </w:rPr>
        <w:t xml:space="preserve">The </w:t>
      </w:r>
      <w:r w:rsidR="00DF030D">
        <w:rPr>
          <w:rFonts w:ascii="Times New Roman" w:hAnsi="Times New Roman" w:cs="Times New Roman"/>
          <w:sz w:val="24"/>
          <w:szCs w:val="24"/>
        </w:rPr>
        <w:t>figure below is a</w:t>
      </w:r>
      <w:r w:rsidR="002129FB" w:rsidRPr="002129FB">
        <w:rPr>
          <w:rFonts w:ascii="Times New Roman" w:hAnsi="Times New Roman" w:cs="Times New Roman"/>
          <w:sz w:val="24"/>
          <w:szCs w:val="24"/>
        </w:rPr>
        <w:t xml:space="preserve"> context </w:t>
      </w:r>
      <w:r w:rsidRPr="002129FB">
        <w:rPr>
          <w:rFonts w:ascii="Times New Roman" w:hAnsi="Times New Roman" w:cs="Times New Roman"/>
          <w:sz w:val="24"/>
          <w:szCs w:val="24"/>
        </w:rPr>
        <w:t>diagram</w:t>
      </w:r>
      <w:r w:rsidR="002129FB" w:rsidRPr="002129FB">
        <w:rPr>
          <w:rFonts w:ascii="Times New Roman" w:hAnsi="Times New Roman" w:cs="Times New Roman"/>
          <w:sz w:val="24"/>
          <w:szCs w:val="24"/>
        </w:rPr>
        <w:t xml:space="preserve"> </w:t>
      </w:r>
      <w:r w:rsidR="00DF030D">
        <w:rPr>
          <w:rFonts w:ascii="Times New Roman" w:hAnsi="Times New Roman" w:cs="Times New Roman"/>
          <w:sz w:val="24"/>
          <w:szCs w:val="24"/>
        </w:rPr>
        <w:t xml:space="preserve">that </w:t>
      </w:r>
      <w:r w:rsidR="002129FB" w:rsidRPr="002129FB">
        <w:rPr>
          <w:rFonts w:ascii="Times New Roman" w:hAnsi="Times New Roman" w:cs="Times New Roman"/>
          <w:sz w:val="24"/>
          <w:szCs w:val="24"/>
        </w:rPr>
        <w:t>shows</w:t>
      </w:r>
      <w:r w:rsidRPr="002129FB">
        <w:rPr>
          <w:rFonts w:ascii="Times New Roman" w:hAnsi="Times New Roman" w:cs="Times New Roman"/>
          <w:sz w:val="24"/>
          <w:szCs w:val="24"/>
        </w:rPr>
        <w:t xml:space="preserve"> the interactions of the system with its </w:t>
      </w:r>
      <w:r w:rsidR="002129FB" w:rsidRPr="002129FB">
        <w:rPr>
          <w:rFonts w:ascii="Times New Roman" w:hAnsi="Times New Roman" w:cs="Times New Roman"/>
          <w:sz w:val="24"/>
          <w:szCs w:val="24"/>
        </w:rPr>
        <w:t>external entities</w:t>
      </w:r>
      <w:r w:rsidRPr="002129FB">
        <w:rPr>
          <w:rFonts w:ascii="Times New Roman" w:hAnsi="Times New Roman" w:cs="Times New Roman"/>
          <w:sz w:val="24"/>
          <w:szCs w:val="24"/>
        </w:rPr>
        <w:t>.</w:t>
      </w:r>
    </w:p>
    <w:p w14:paraId="41C82E30" w14:textId="4DA6101C" w:rsidR="00DF030D" w:rsidRDefault="008C0022" w:rsidP="00DF030D">
      <w:pPr>
        <w:keepNext/>
      </w:pPr>
      <w:r w:rsidRPr="008C0022">
        <w:rPr>
          <w:noProof/>
        </w:rPr>
        <w:lastRenderedPageBreak/>
        <w:drawing>
          <wp:inline distT="0" distB="0" distL="0" distR="0" wp14:anchorId="76C4D633" wp14:editId="3AC58442">
            <wp:extent cx="5943600" cy="2812415"/>
            <wp:effectExtent l="0" t="0" r="0" b="6985"/>
            <wp:docPr id="1975766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66026" name=""/>
                    <pic:cNvPicPr/>
                  </pic:nvPicPr>
                  <pic:blipFill>
                    <a:blip r:embed="rId22"/>
                    <a:stretch>
                      <a:fillRect/>
                    </a:stretch>
                  </pic:blipFill>
                  <pic:spPr>
                    <a:xfrm>
                      <a:off x="0" y="0"/>
                      <a:ext cx="5943600" cy="2812415"/>
                    </a:xfrm>
                    <a:prstGeom prst="rect">
                      <a:avLst/>
                    </a:prstGeom>
                  </pic:spPr>
                </pic:pic>
              </a:graphicData>
            </a:graphic>
          </wp:inline>
        </w:drawing>
      </w:r>
    </w:p>
    <w:p w14:paraId="5C6C2FB8" w14:textId="685BEFE2" w:rsidR="00050E8E" w:rsidRPr="00050E8E" w:rsidRDefault="00DF030D" w:rsidP="00DF030D">
      <w:pPr>
        <w:pStyle w:val="Caption"/>
        <w:jc w:val="center"/>
      </w:pPr>
      <w:r>
        <w:t xml:space="preserve">Figure </w:t>
      </w:r>
      <w:r>
        <w:fldChar w:fldCharType="begin"/>
      </w:r>
      <w:r>
        <w:instrText xml:space="preserve"> SEQ Figure \* ARABIC </w:instrText>
      </w:r>
      <w:r>
        <w:fldChar w:fldCharType="separate"/>
      </w:r>
      <w:r w:rsidR="00C564F8">
        <w:rPr>
          <w:noProof/>
        </w:rPr>
        <w:t>3</w:t>
      </w:r>
      <w:r>
        <w:fldChar w:fldCharType="end"/>
      </w:r>
      <w:r>
        <w:t>: Context Diagram (Self-Composed)</w:t>
      </w:r>
    </w:p>
    <w:p w14:paraId="49D304D3" w14:textId="0EC6DC99" w:rsidR="000D6A5F" w:rsidRDefault="00954301" w:rsidP="000D6A5F">
      <w:pPr>
        <w:pStyle w:val="Heading2"/>
        <w:rPr>
          <w:rFonts w:ascii="Times New Roman" w:hAnsi="Times New Roman" w:cs="Times New Roman"/>
          <w:b/>
          <w:bCs/>
          <w:color w:val="000000"/>
        </w:rPr>
      </w:pPr>
      <w:r w:rsidRPr="00DA3462">
        <w:rPr>
          <w:rFonts w:ascii="Times New Roman" w:hAnsi="Times New Roman" w:cs="Times New Roman"/>
          <w:b/>
          <w:bCs/>
          <w:color w:val="000000"/>
        </w:rPr>
        <w:t>2.7 Use Case Diagram</w:t>
      </w:r>
    </w:p>
    <w:p w14:paraId="52A5A564" w14:textId="77777777" w:rsidR="000D6A5F" w:rsidRPr="000D6A5F" w:rsidRDefault="000D6A5F" w:rsidP="000D6A5F"/>
    <w:p w14:paraId="3A360079" w14:textId="31BA9037" w:rsidR="008D61E9" w:rsidRDefault="00D83646" w:rsidP="008D61E9">
      <w:pPr>
        <w:keepNext/>
      </w:pPr>
      <w:r w:rsidRPr="00D83646">
        <w:rPr>
          <w:noProof/>
        </w:rPr>
        <w:drawing>
          <wp:inline distT="0" distB="0" distL="0" distR="0" wp14:anchorId="5D3B668B" wp14:editId="5F95CC19">
            <wp:extent cx="5600700" cy="3162300"/>
            <wp:effectExtent l="0" t="0" r="0" b="0"/>
            <wp:docPr id="1058337319"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37319" name="Picture 1" descr="A screenshot of a diagram&#10;&#10;Description automatically generated"/>
                    <pic:cNvPicPr/>
                  </pic:nvPicPr>
                  <pic:blipFill rotWithShape="1">
                    <a:blip r:embed="rId23"/>
                    <a:srcRect l="384" t="1905" r="5384" b="10280"/>
                    <a:stretch/>
                  </pic:blipFill>
                  <pic:spPr bwMode="auto">
                    <a:xfrm>
                      <a:off x="0" y="0"/>
                      <a:ext cx="5600700" cy="3162300"/>
                    </a:xfrm>
                    <a:prstGeom prst="rect">
                      <a:avLst/>
                    </a:prstGeom>
                    <a:ln>
                      <a:noFill/>
                    </a:ln>
                    <a:extLst>
                      <a:ext uri="{53640926-AAD7-44D8-BBD7-CCE9431645EC}">
                        <a14:shadowObscured xmlns:a14="http://schemas.microsoft.com/office/drawing/2010/main"/>
                      </a:ext>
                    </a:extLst>
                  </pic:spPr>
                </pic:pic>
              </a:graphicData>
            </a:graphic>
          </wp:inline>
        </w:drawing>
      </w:r>
    </w:p>
    <w:p w14:paraId="6433DA76" w14:textId="236116B2" w:rsidR="00E47BBE" w:rsidRPr="00E47BBE" w:rsidRDefault="008D61E9" w:rsidP="008D61E9">
      <w:pPr>
        <w:pStyle w:val="Caption"/>
        <w:jc w:val="center"/>
      </w:pPr>
      <w:r>
        <w:t xml:space="preserve">Figure </w:t>
      </w:r>
      <w:r>
        <w:fldChar w:fldCharType="begin"/>
      </w:r>
      <w:r>
        <w:instrText xml:space="preserve"> SEQ Figure \* ARABIC </w:instrText>
      </w:r>
      <w:r>
        <w:fldChar w:fldCharType="separate"/>
      </w:r>
      <w:r w:rsidR="00C564F8">
        <w:rPr>
          <w:noProof/>
        </w:rPr>
        <w:t>4</w:t>
      </w:r>
      <w:r>
        <w:fldChar w:fldCharType="end"/>
      </w:r>
      <w:r>
        <w:t>: Use Case Diagram (Self-Composed)</w:t>
      </w:r>
    </w:p>
    <w:p w14:paraId="48B9EFD1" w14:textId="5AC1CBB9" w:rsidR="00954301"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8 Use Case Descriptions</w:t>
      </w:r>
    </w:p>
    <w:p w14:paraId="41623F1F" w14:textId="5413C001" w:rsidR="006D0F94" w:rsidRPr="00D914A2" w:rsidRDefault="006D0F94" w:rsidP="00D914A2">
      <w:pPr>
        <w:spacing w:line="360" w:lineRule="auto"/>
        <w:rPr>
          <w:rFonts w:ascii="Times New Roman" w:hAnsi="Times New Roman" w:cs="Times New Roman"/>
          <w:sz w:val="24"/>
          <w:szCs w:val="24"/>
        </w:rPr>
      </w:pPr>
      <w:r w:rsidRPr="00D914A2">
        <w:rPr>
          <w:rFonts w:ascii="Times New Roman" w:hAnsi="Times New Roman" w:cs="Times New Roman"/>
          <w:sz w:val="24"/>
          <w:szCs w:val="24"/>
        </w:rPr>
        <w:t xml:space="preserve">The descriptions of </w:t>
      </w:r>
      <w:r w:rsidR="002B608B">
        <w:rPr>
          <w:rFonts w:ascii="Times New Roman" w:hAnsi="Times New Roman" w:cs="Times New Roman"/>
          <w:sz w:val="24"/>
          <w:szCs w:val="24"/>
        </w:rPr>
        <w:t>two main</w:t>
      </w:r>
      <w:r w:rsidRPr="00D914A2">
        <w:rPr>
          <w:rFonts w:ascii="Times New Roman" w:hAnsi="Times New Roman" w:cs="Times New Roman"/>
          <w:sz w:val="24"/>
          <w:szCs w:val="24"/>
        </w:rPr>
        <w:t xml:space="preserve"> use cases </w:t>
      </w:r>
      <w:r w:rsidR="00D914A2" w:rsidRPr="00D914A2">
        <w:rPr>
          <w:rFonts w:ascii="Times New Roman" w:hAnsi="Times New Roman" w:cs="Times New Roman"/>
          <w:sz w:val="24"/>
          <w:szCs w:val="24"/>
        </w:rPr>
        <w:t>are</w:t>
      </w:r>
      <w:r w:rsidRPr="00D914A2">
        <w:rPr>
          <w:rFonts w:ascii="Times New Roman" w:hAnsi="Times New Roman" w:cs="Times New Roman"/>
          <w:sz w:val="24"/>
          <w:szCs w:val="24"/>
        </w:rPr>
        <w:t xml:space="preserve"> available in the tables below, the rest of the descriptions can be viewed in </w:t>
      </w:r>
      <w:r w:rsidRPr="00411BDC">
        <w:rPr>
          <w:rFonts w:ascii="Times New Roman" w:hAnsi="Times New Roman" w:cs="Times New Roman"/>
          <w:b/>
          <w:bCs/>
          <w:sz w:val="24"/>
          <w:szCs w:val="24"/>
        </w:rPr>
        <w:t>Appendix A.</w:t>
      </w:r>
    </w:p>
    <w:tbl>
      <w:tblPr>
        <w:tblStyle w:val="TableGrid"/>
        <w:tblW w:w="0" w:type="auto"/>
        <w:tblLook w:val="04A0" w:firstRow="1" w:lastRow="0" w:firstColumn="1" w:lastColumn="0" w:noHBand="0" w:noVBand="1"/>
      </w:tblPr>
      <w:tblGrid>
        <w:gridCol w:w="4675"/>
        <w:gridCol w:w="2337"/>
        <w:gridCol w:w="2338"/>
      </w:tblGrid>
      <w:tr w:rsidR="00507DE2" w:rsidRPr="00507DE2" w14:paraId="50FBD099" w14:textId="77777777" w:rsidTr="005C4B86">
        <w:tc>
          <w:tcPr>
            <w:tcW w:w="4675" w:type="dxa"/>
          </w:tcPr>
          <w:p w14:paraId="48E3DEC3" w14:textId="0AB5D30D" w:rsidR="005C4B86" w:rsidRPr="00507DE2" w:rsidRDefault="005C4B86"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 xml:space="preserve">Use </w:t>
            </w:r>
            <w:r w:rsidR="006E3A92" w:rsidRPr="00507DE2">
              <w:rPr>
                <w:rFonts w:ascii="Times New Roman" w:hAnsi="Times New Roman" w:cs="Times New Roman"/>
                <w:b/>
                <w:bCs/>
                <w:sz w:val="24"/>
                <w:szCs w:val="24"/>
              </w:rPr>
              <w:t>case name</w:t>
            </w:r>
          </w:p>
        </w:tc>
        <w:tc>
          <w:tcPr>
            <w:tcW w:w="4675" w:type="dxa"/>
            <w:gridSpan w:val="2"/>
          </w:tcPr>
          <w:p w14:paraId="68E5BFCB" w14:textId="7CC55E5C" w:rsidR="005C4B86" w:rsidRPr="00F96E73" w:rsidRDefault="00A56EE6" w:rsidP="00507DE2">
            <w:pPr>
              <w:spacing w:line="360" w:lineRule="auto"/>
              <w:rPr>
                <w:rFonts w:ascii="Times New Roman" w:hAnsi="Times New Roman" w:cs="Times New Roman"/>
                <w:sz w:val="24"/>
                <w:szCs w:val="24"/>
              </w:rPr>
            </w:pPr>
            <w:r w:rsidRPr="00F96E73">
              <w:rPr>
                <w:rFonts w:ascii="Times New Roman" w:hAnsi="Times New Roman" w:cs="Times New Roman"/>
                <w:sz w:val="24"/>
                <w:szCs w:val="24"/>
              </w:rPr>
              <w:t>Upload image</w:t>
            </w:r>
          </w:p>
        </w:tc>
      </w:tr>
      <w:tr w:rsidR="00AF2BD5" w:rsidRPr="00507DE2" w14:paraId="509A2A34" w14:textId="77777777" w:rsidTr="005C4B86">
        <w:tc>
          <w:tcPr>
            <w:tcW w:w="4675" w:type="dxa"/>
          </w:tcPr>
          <w:p w14:paraId="3EBFA332" w14:textId="4D6218A1" w:rsidR="00AF2BD5" w:rsidRPr="00507DE2" w:rsidRDefault="00AF2BD5" w:rsidP="00507DE2">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58E47CF2" w14:textId="0F2DA095" w:rsidR="00AF2BD5" w:rsidRPr="00F96E73" w:rsidRDefault="00AF2BD5" w:rsidP="00507DE2">
            <w:pPr>
              <w:spacing w:line="360" w:lineRule="auto"/>
              <w:rPr>
                <w:rFonts w:ascii="Times New Roman" w:hAnsi="Times New Roman" w:cs="Times New Roman"/>
                <w:sz w:val="24"/>
                <w:szCs w:val="24"/>
              </w:rPr>
            </w:pPr>
            <w:r>
              <w:rPr>
                <w:rFonts w:ascii="Times New Roman" w:hAnsi="Times New Roman" w:cs="Times New Roman"/>
                <w:sz w:val="24"/>
                <w:szCs w:val="24"/>
              </w:rPr>
              <w:t>UC 01</w:t>
            </w:r>
          </w:p>
        </w:tc>
      </w:tr>
      <w:tr w:rsidR="00507DE2" w:rsidRPr="00507DE2" w14:paraId="639E02CE" w14:textId="77777777" w:rsidTr="005C4B86">
        <w:tc>
          <w:tcPr>
            <w:tcW w:w="4675" w:type="dxa"/>
          </w:tcPr>
          <w:p w14:paraId="677E4F1A" w14:textId="646259ED" w:rsidR="005C4B86" w:rsidRPr="00507DE2" w:rsidRDefault="006E3A92"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73AD8A42" w14:textId="32F602A5" w:rsidR="005C4B86" w:rsidRPr="00F96E73" w:rsidRDefault="00F96E73" w:rsidP="00507DE2">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can upload an image of a leaf to the system </w:t>
            </w:r>
            <w:proofErr w:type="gramStart"/>
            <w:r w:rsidRPr="00F96E73">
              <w:rPr>
                <w:rFonts w:ascii="Times New Roman" w:hAnsi="Times New Roman" w:cs="Times New Roman"/>
                <w:sz w:val="24"/>
                <w:szCs w:val="24"/>
              </w:rPr>
              <w:t>in order to</w:t>
            </w:r>
            <w:proofErr w:type="gramEnd"/>
            <w:r w:rsidRPr="00F96E73">
              <w:rPr>
                <w:rFonts w:ascii="Times New Roman" w:hAnsi="Times New Roman" w:cs="Times New Roman"/>
                <w:sz w:val="24"/>
                <w:szCs w:val="24"/>
              </w:rPr>
              <w:t xml:space="preserve"> get the result.</w:t>
            </w:r>
          </w:p>
        </w:tc>
      </w:tr>
      <w:tr w:rsidR="00507DE2" w:rsidRPr="00507DE2" w14:paraId="45240528" w14:textId="77777777" w:rsidTr="005C4B86">
        <w:tc>
          <w:tcPr>
            <w:tcW w:w="4675" w:type="dxa"/>
          </w:tcPr>
          <w:p w14:paraId="3FDE8A5A" w14:textId="277C7800" w:rsidR="005C4B86" w:rsidRPr="00507DE2" w:rsidRDefault="003D070A"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576E7FA7" w14:textId="41FA7BB6" w:rsidR="005C4B86" w:rsidRPr="00805561" w:rsidRDefault="009E23CB" w:rsidP="00507DE2">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507DE2" w:rsidRPr="00507DE2" w14:paraId="2D838358" w14:textId="77777777" w:rsidTr="005C4B86">
        <w:tc>
          <w:tcPr>
            <w:tcW w:w="4675" w:type="dxa"/>
          </w:tcPr>
          <w:p w14:paraId="0336FBF4" w14:textId="78812CE2" w:rsidR="005C4B86" w:rsidRPr="00507DE2" w:rsidRDefault="001305AC"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6F6C6C4C" w14:textId="545101CF" w:rsidR="005C4B86" w:rsidRPr="00805561" w:rsidRDefault="00990F92" w:rsidP="00507DE2">
            <w:pPr>
              <w:spacing w:line="360" w:lineRule="auto"/>
              <w:rPr>
                <w:rFonts w:ascii="Times New Roman" w:hAnsi="Times New Roman" w:cs="Times New Roman"/>
                <w:sz w:val="24"/>
                <w:szCs w:val="24"/>
              </w:rPr>
            </w:pPr>
            <w:r w:rsidRPr="00805561">
              <w:rPr>
                <w:rFonts w:ascii="Times New Roman" w:hAnsi="Times New Roman" w:cs="Times New Roman"/>
                <w:sz w:val="24"/>
                <w:szCs w:val="24"/>
              </w:rPr>
              <w:t>Image should be</w:t>
            </w:r>
            <w:r w:rsidR="000E5D6C" w:rsidRPr="00805561">
              <w:rPr>
                <w:rFonts w:ascii="Times New Roman" w:hAnsi="Times New Roman" w:cs="Times New Roman"/>
                <w:sz w:val="24"/>
                <w:szCs w:val="24"/>
              </w:rPr>
              <w:t xml:space="preserve"> of a valid format (</w:t>
            </w:r>
            <w:proofErr w:type="spellStart"/>
            <w:r w:rsidR="000E5D6C" w:rsidRPr="00805561">
              <w:rPr>
                <w:rFonts w:ascii="Times New Roman" w:hAnsi="Times New Roman" w:cs="Times New Roman"/>
                <w:sz w:val="24"/>
                <w:szCs w:val="24"/>
              </w:rPr>
              <w:t>jpg,jpeg,png</w:t>
            </w:r>
            <w:proofErr w:type="spellEnd"/>
            <w:r w:rsidR="000E5D6C" w:rsidRPr="00805561">
              <w:rPr>
                <w:rFonts w:ascii="Times New Roman" w:hAnsi="Times New Roman" w:cs="Times New Roman"/>
                <w:sz w:val="24"/>
                <w:szCs w:val="24"/>
              </w:rPr>
              <w:t>)</w:t>
            </w:r>
            <w:r w:rsidR="00805561" w:rsidRPr="00805561">
              <w:rPr>
                <w:rFonts w:ascii="Times New Roman" w:hAnsi="Times New Roman" w:cs="Times New Roman"/>
                <w:sz w:val="24"/>
                <w:szCs w:val="24"/>
              </w:rPr>
              <w:t xml:space="preserve"> and an internet connection should be available.</w:t>
            </w:r>
          </w:p>
        </w:tc>
      </w:tr>
      <w:tr w:rsidR="00507DE2" w:rsidRPr="00507DE2" w14:paraId="6033CA0B" w14:textId="77777777" w:rsidTr="005C4B86">
        <w:tc>
          <w:tcPr>
            <w:tcW w:w="4675" w:type="dxa"/>
          </w:tcPr>
          <w:p w14:paraId="29528862" w14:textId="4E866487" w:rsidR="005C4B86" w:rsidRPr="00507DE2" w:rsidRDefault="00B13BFE"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5E46E108" w14:textId="6CE814BA" w:rsidR="005C4B86" w:rsidRPr="005B5D8A" w:rsidRDefault="004E6670"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image format error</w:t>
            </w:r>
          </w:p>
        </w:tc>
      </w:tr>
      <w:tr w:rsidR="00507DE2" w:rsidRPr="00507DE2" w14:paraId="766BA524" w14:textId="77777777" w:rsidTr="005C4B86">
        <w:tc>
          <w:tcPr>
            <w:tcW w:w="4675" w:type="dxa"/>
          </w:tcPr>
          <w:p w14:paraId="3DDAF58B" w14:textId="10069E70" w:rsidR="005C4B86" w:rsidRPr="00507DE2" w:rsidRDefault="00B13BFE"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40A9E68" w14:textId="5BC8E386" w:rsidR="005C4B86" w:rsidRPr="005B5D8A" w:rsidRDefault="00B461F3"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plant name and uses</w:t>
            </w:r>
          </w:p>
        </w:tc>
      </w:tr>
      <w:tr w:rsidR="0085241D" w:rsidRPr="00507DE2" w14:paraId="155DCC64" w14:textId="77777777" w:rsidTr="000F3FB3">
        <w:trPr>
          <w:trHeight w:val="204"/>
        </w:trPr>
        <w:tc>
          <w:tcPr>
            <w:tcW w:w="4675" w:type="dxa"/>
            <w:vMerge w:val="restart"/>
          </w:tcPr>
          <w:p w14:paraId="1AAB3A1C" w14:textId="36D14AF0" w:rsidR="0085241D" w:rsidRPr="00507DE2" w:rsidRDefault="0085241D"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6546DEA6" w14:textId="4FC20C3A" w:rsidR="0085241D" w:rsidRPr="005B5D8A" w:rsidRDefault="0085241D" w:rsidP="00507DE2">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35E10A88" w14:textId="1514EE4B" w:rsidR="0085241D" w:rsidRPr="005B5D8A" w:rsidRDefault="0085241D" w:rsidP="00507DE2">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85241D" w:rsidRPr="00507DE2" w14:paraId="5935A96B" w14:textId="77777777" w:rsidTr="000F3FB3">
        <w:trPr>
          <w:trHeight w:val="204"/>
        </w:trPr>
        <w:tc>
          <w:tcPr>
            <w:tcW w:w="4675" w:type="dxa"/>
            <w:vMerge/>
          </w:tcPr>
          <w:p w14:paraId="6A456EA6" w14:textId="77777777" w:rsidR="0085241D" w:rsidRPr="00507DE2" w:rsidRDefault="0085241D" w:rsidP="00507DE2">
            <w:pPr>
              <w:spacing w:line="360" w:lineRule="auto"/>
              <w:rPr>
                <w:rFonts w:ascii="Times New Roman" w:hAnsi="Times New Roman" w:cs="Times New Roman"/>
                <w:b/>
                <w:bCs/>
                <w:sz w:val="24"/>
                <w:szCs w:val="24"/>
              </w:rPr>
            </w:pPr>
          </w:p>
        </w:tc>
        <w:tc>
          <w:tcPr>
            <w:tcW w:w="2337" w:type="dxa"/>
          </w:tcPr>
          <w:p w14:paraId="01C6E93F" w14:textId="77777777" w:rsidR="0085241D" w:rsidRPr="005B5D8A" w:rsidRDefault="00EC734F"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4E755B" w:rsidRPr="005B5D8A">
              <w:rPr>
                <w:rFonts w:ascii="Times New Roman" w:hAnsi="Times New Roman" w:cs="Times New Roman"/>
                <w:sz w:val="24"/>
                <w:szCs w:val="24"/>
              </w:rPr>
              <w:t>Uploads an image of  leaf.</w:t>
            </w:r>
          </w:p>
          <w:p w14:paraId="5AC6338F" w14:textId="3EC9D96C" w:rsidR="005B5D8A" w:rsidRPr="005B5D8A" w:rsidRDefault="005B5D8A" w:rsidP="00507DE2">
            <w:pPr>
              <w:spacing w:line="360" w:lineRule="auto"/>
              <w:rPr>
                <w:rFonts w:ascii="Times New Roman" w:hAnsi="Times New Roman" w:cs="Times New Roman"/>
                <w:sz w:val="24"/>
                <w:szCs w:val="24"/>
              </w:rPr>
            </w:pPr>
          </w:p>
        </w:tc>
        <w:tc>
          <w:tcPr>
            <w:tcW w:w="2338" w:type="dxa"/>
          </w:tcPr>
          <w:p w14:paraId="2F23949E" w14:textId="66EB3050" w:rsidR="0085241D" w:rsidRPr="005B5D8A" w:rsidRDefault="001656C0"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2244EE" w:rsidRPr="005B5D8A">
              <w:rPr>
                <w:rFonts w:ascii="Times New Roman" w:hAnsi="Times New Roman" w:cs="Times New Roman"/>
                <w:sz w:val="24"/>
                <w:szCs w:val="24"/>
              </w:rPr>
              <w:t>Checks if the image is of a valid format else displays and error.</w:t>
            </w:r>
          </w:p>
          <w:p w14:paraId="46A434CF" w14:textId="7C4B519A" w:rsidR="002244EE" w:rsidRPr="005B5D8A" w:rsidRDefault="002244EE"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D80A5F" w:rsidRPr="005B5D8A">
              <w:rPr>
                <w:rFonts w:ascii="Times New Roman" w:hAnsi="Times New Roman" w:cs="Times New Roman"/>
                <w:sz w:val="24"/>
                <w:szCs w:val="24"/>
              </w:rPr>
              <w:t xml:space="preserve">If the image format is valid it is input into the </w:t>
            </w:r>
            <w:r w:rsidR="00264569">
              <w:rPr>
                <w:rFonts w:ascii="Times New Roman" w:hAnsi="Times New Roman" w:cs="Times New Roman"/>
                <w:sz w:val="24"/>
                <w:szCs w:val="24"/>
              </w:rPr>
              <w:t xml:space="preserve">ensemble </w:t>
            </w:r>
            <w:r w:rsidR="00D80A5F" w:rsidRPr="005B5D8A">
              <w:rPr>
                <w:rFonts w:ascii="Times New Roman" w:hAnsi="Times New Roman" w:cs="Times New Roman"/>
                <w:sz w:val="24"/>
                <w:szCs w:val="24"/>
              </w:rPr>
              <w:t>model.</w:t>
            </w:r>
            <w:r w:rsidRPr="005B5D8A">
              <w:rPr>
                <w:rFonts w:ascii="Times New Roman" w:hAnsi="Times New Roman" w:cs="Times New Roman"/>
                <w:sz w:val="24"/>
                <w:szCs w:val="24"/>
              </w:rPr>
              <w:t xml:space="preserve"> </w:t>
            </w:r>
          </w:p>
          <w:p w14:paraId="04B2C4D4" w14:textId="11B970E0" w:rsidR="00D80A5F" w:rsidRPr="005B5D8A" w:rsidRDefault="00D80A5F" w:rsidP="00507DE2">
            <w:pPr>
              <w:spacing w:line="360" w:lineRule="auto"/>
              <w:rPr>
                <w:rFonts w:ascii="Times New Roman" w:hAnsi="Times New Roman" w:cs="Times New Roman"/>
                <w:sz w:val="24"/>
                <w:szCs w:val="24"/>
              </w:rPr>
            </w:pPr>
          </w:p>
        </w:tc>
      </w:tr>
      <w:tr w:rsidR="00B13BFE" w:rsidRPr="00507DE2" w14:paraId="36A50E59" w14:textId="77777777" w:rsidTr="005C4B86">
        <w:tc>
          <w:tcPr>
            <w:tcW w:w="4675" w:type="dxa"/>
          </w:tcPr>
          <w:p w14:paraId="39CFC748" w14:textId="248857E2" w:rsidR="00B13BFE" w:rsidRPr="00507DE2" w:rsidRDefault="000E3DBB"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731CE5B4" w14:textId="2134E92E" w:rsidR="00B13BFE" w:rsidRPr="00650003" w:rsidRDefault="00EB0287" w:rsidP="00507DE2">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B13BFE" w:rsidRPr="00507DE2" w14:paraId="1611FE84" w14:textId="77777777" w:rsidTr="005C4B86">
        <w:tc>
          <w:tcPr>
            <w:tcW w:w="4675" w:type="dxa"/>
          </w:tcPr>
          <w:p w14:paraId="2D20880F" w14:textId="221126A0" w:rsidR="00B13BFE" w:rsidRPr="00507DE2" w:rsidRDefault="000E3DBB"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w:t>
            </w:r>
            <w:r w:rsidR="00F900A3" w:rsidRPr="00507DE2">
              <w:rPr>
                <w:rFonts w:ascii="Times New Roman" w:hAnsi="Times New Roman" w:cs="Times New Roman"/>
                <w:b/>
                <w:bCs/>
                <w:sz w:val="24"/>
                <w:szCs w:val="24"/>
              </w:rPr>
              <w:t>xceptional flows</w:t>
            </w:r>
          </w:p>
        </w:tc>
        <w:tc>
          <w:tcPr>
            <w:tcW w:w="4675" w:type="dxa"/>
            <w:gridSpan w:val="2"/>
          </w:tcPr>
          <w:p w14:paraId="541072D4" w14:textId="62AFCFD4" w:rsidR="00B13BFE" w:rsidRPr="0096072D" w:rsidRDefault="00156637" w:rsidP="00507DE2">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116226" w:rsidRPr="0096072D">
              <w:rPr>
                <w:rFonts w:ascii="Times New Roman" w:hAnsi="Times New Roman" w:cs="Times New Roman"/>
                <w:sz w:val="24"/>
                <w:szCs w:val="24"/>
              </w:rPr>
              <w:t xml:space="preserve">a technical issue occurs during the use case </w:t>
            </w:r>
            <w:r w:rsidR="0096072D" w:rsidRPr="0096072D">
              <w:rPr>
                <w:rFonts w:ascii="Times New Roman" w:hAnsi="Times New Roman" w:cs="Times New Roman"/>
                <w:sz w:val="24"/>
                <w:szCs w:val="24"/>
              </w:rPr>
              <w:t>it will result in a failure.</w:t>
            </w:r>
          </w:p>
        </w:tc>
      </w:tr>
      <w:tr w:rsidR="00F900A3" w:rsidRPr="00507DE2" w14:paraId="14CC31AA" w14:textId="77777777" w:rsidTr="005C4B86">
        <w:tc>
          <w:tcPr>
            <w:tcW w:w="4675" w:type="dxa"/>
          </w:tcPr>
          <w:p w14:paraId="17D17DFB" w14:textId="381BB68F" w:rsidR="00F900A3" w:rsidRPr="00507DE2" w:rsidRDefault="00F900A3"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ADABE87" w14:textId="10B32FD6" w:rsidR="00F900A3" w:rsidRPr="0096072D" w:rsidRDefault="0096072D" w:rsidP="00507DE2">
            <w:pPr>
              <w:spacing w:line="360" w:lineRule="auto"/>
              <w:rPr>
                <w:rFonts w:ascii="Times New Roman" w:hAnsi="Times New Roman" w:cs="Times New Roman"/>
                <w:sz w:val="24"/>
                <w:szCs w:val="24"/>
              </w:rPr>
            </w:pPr>
            <w:r w:rsidRPr="0096072D">
              <w:rPr>
                <w:rFonts w:ascii="Times New Roman" w:hAnsi="Times New Roman" w:cs="Times New Roman"/>
                <w:sz w:val="24"/>
                <w:szCs w:val="24"/>
              </w:rPr>
              <w:t>The uploaded image is input into the ensemble model to get the result.</w:t>
            </w:r>
          </w:p>
        </w:tc>
      </w:tr>
    </w:tbl>
    <w:p w14:paraId="5520C768" w14:textId="77777777" w:rsidR="001C3371" w:rsidRDefault="001C3371" w:rsidP="001C3371"/>
    <w:tbl>
      <w:tblPr>
        <w:tblStyle w:val="TableGrid"/>
        <w:tblW w:w="0" w:type="auto"/>
        <w:tblLook w:val="04A0" w:firstRow="1" w:lastRow="0" w:firstColumn="1" w:lastColumn="0" w:noHBand="0" w:noVBand="1"/>
      </w:tblPr>
      <w:tblGrid>
        <w:gridCol w:w="4675"/>
        <w:gridCol w:w="2337"/>
        <w:gridCol w:w="2338"/>
      </w:tblGrid>
      <w:tr w:rsidR="000D214F" w:rsidRPr="00507DE2" w14:paraId="05F72663" w14:textId="77777777" w:rsidTr="00CC470A">
        <w:tc>
          <w:tcPr>
            <w:tcW w:w="4675" w:type="dxa"/>
          </w:tcPr>
          <w:p w14:paraId="59ADF050"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675" w:type="dxa"/>
            <w:gridSpan w:val="2"/>
          </w:tcPr>
          <w:p w14:paraId="00E901D0" w14:textId="6C6A10C1" w:rsidR="000D214F" w:rsidRPr="00F96E73"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View Ayurvedic plan list</w:t>
            </w:r>
          </w:p>
        </w:tc>
      </w:tr>
      <w:tr w:rsidR="00AF2BD5" w:rsidRPr="00507DE2" w14:paraId="5E6905F8" w14:textId="77777777" w:rsidTr="00CC470A">
        <w:tc>
          <w:tcPr>
            <w:tcW w:w="4675" w:type="dxa"/>
          </w:tcPr>
          <w:p w14:paraId="403E65FC" w14:textId="4ED970A4" w:rsidR="00AF2BD5" w:rsidRPr="00507DE2" w:rsidRDefault="00AF2BD5"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34DB5C19" w14:textId="648EB50E" w:rsidR="00AF2BD5" w:rsidRDefault="00AF2BD5" w:rsidP="00CC470A">
            <w:pPr>
              <w:spacing w:line="360" w:lineRule="auto"/>
              <w:rPr>
                <w:rFonts w:ascii="Times New Roman" w:hAnsi="Times New Roman" w:cs="Times New Roman"/>
                <w:sz w:val="24"/>
                <w:szCs w:val="24"/>
              </w:rPr>
            </w:pPr>
            <w:r>
              <w:rPr>
                <w:rFonts w:ascii="Times New Roman" w:hAnsi="Times New Roman" w:cs="Times New Roman"/>
                <w:sz w:val="24"/>
                <w:szCs w:val="24"/>
              </w:rPr>
              <w:t>UC 02</w:t>
            </w:r>
          </w:p>
        </w:tc>
      </w:tr>
      <w:tr w:rsidR="000D214F" w:rsidRPr="00507DE2" w14:paraId="57B9BB60" w14:textId="77777777" w:rsidTr="00CC470A">
        <w:tc>
          <w:tcPr>
            <w:tcW w:w="4675" w:type="dxa"/>
          </w:tcPr>
          <w:p w14:paraId="758862A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0C3E93D3" w14:textId="7C18180C" w:rsidR="000D214F" w:rsidRPr="00F96E73" w:rsidRDefault="000D214F" w:rsidP="00CC470A">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w:t>
            </w:r>
            <w:proofErr w:type="gramStart"/>
            <w:r w:rsidR="00E706AB">
              <w:rPr>
                <w:rFonts w:ascii="Times New Roman" w:hAnsi="Times New Roman" w:cs="Times New Roman"/>
                <w:sz w:val="24"/>
                <w:szCs w:val="24"/>
              </w:rPr>
              <w:t>is</w:t>
            </w:r>
            <w:proofErr w:type="gramEnd"/>
            <w:r w:rsidR="00E706AB">
              <w:rPr>
                <w:rFonts w:ascii="Times New Roman" w:hAnsi="Times New Roman" w:cs="Times New Roman"/>
                <w:sz w:val="24"/>
                <w:szCs w:val="24"/>
              </w:rPr>
              <w:t xml:space="preserve"> able to view a list of Ayurvedic plants in Sri Lanka and their properties.</w:t>
            </w:r>
          </w:p>
        </w:tc>
      </w:tr>
      <w:tr w:rsidR="000D214F" w:rsidRPr="00507DE2" w14:paraId="2A940754" w14:textId="77777777" w:rsidTr="00CC470A">
        <w:tc>
          <w:tcPr>
            <w:tcW w:w="4675" w:type="dxa"/>
          </w:tcPr>
          <w:p w14:paraId="0B5634C9"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0533AD82" w14:textId="77777777" w:rsidR="000D214F" w:rsidRPr="00805561" w:rsidRDefault="000D214F" w:rsidP="00CC470A">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0D214F" w:rsidRPr="00507DE2" w14:paraId="09F4711B" w14:textId="77777777" w:rsidTr="00CC470A">
        <w:tc>
          <w:tcPr>
            <w:tcW w:w="4675" w:type="dxa"/>
          </w:tcPr>
          <w:p w14:paraId="0BE9F6B6"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Pre-conditions</w:t>
            </w:r>
          </w:p>
        </w:tc>
        <w:tc>
          <w:tcPr>
            <w:tcW w:w="4675" w:type="dxa"/>
            <w:gridSpan w:val="2"/>
          </w:tcPr>
          <w:p w14:paraId="29AA6BC0" w14:textId="0F5A807D" w:rsidR="000D214F" w:rsidRPr="00805561"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A6480E" w14:textId="77777777" w:rsidTr="00CC470A">
        <w:tc>
          <w:tcPr>
            <w:tcW w:w="4675" w:type="dxa"/>
          </w:tcPr>
          <w:p w14:paraId="01A3CFCF"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0467F81E" w14:textId="792166BE" w:rsidR="000D214F" w:rsidRPr="005B5D8A"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71BD86C6" w14:textId="77777777" w:rsidTr="00CC470A">
        <w:tc>
          <w:tcPr>
            <w:tcW w:w="4675" w:type="dxa"/>
          </w:tcPr>
          <w:p w14:paraId="3D27060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D200DC9" w14:textId="620ED4F5" w:rsidR="000D214F" w:rsidRPr="005B5D8A"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44B42D" w14:textId="77777777" w:rsidTr="00CC470A">
        <w:trPr>
          <w:trHeight w:val="204"/>
        </w:trPr>
        <w:tc>
          <w:tcPr>
            <w:tcW w:w="4675" w:type="dxa"/>
            <w:vMerge w:val="restart"/>
          </w:tcPr>
          <w:p w14:paraId="0EE840F6"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7F10C78C" w14:textId="77777777" w:rsidR="000D214F" w:rsidRPr="005B5D8A" w:rsidRDefault="000D214F"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41C4502D" w14:textId="77777777" w:rsidR="000D214F" w:rsidRPr="005B5D8A" w:rsidRDefault="000D214F"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0D214F" w:rsidRPr="00507DE2" w14:paraId="2044DD0B" w14:textId="77777777" w:rsidTr="00CC470A">
        <w:trPr>
          <w:trHeight w:val="204"/>
        </w:trPr>
        <w:tc>
          <w:tcPr>
            <w:tcW w:w="4675" w:type="dxa"/>
            <w:vMerge/>
          </w:tcPr>
          <w:p w14:paraId="1DC0F66B" w14:textId="77777777" w:rsidR="000D214F" w:rsidRPr="00507DE2" w:rsidRDefault="000D214F" w:rsidP="00CC470A">
            <w:pPr>
              <w:spacing w:line="360" w:lineRule="auto"/>
              <w:rPr>
                <w:rFonts w:ascii="Times New Roman" w:hAnsi="Times New Roman" w:cs="Times New Roman"/>
                <w:b/>
                <w:bCs/>
                <w:sz w:val="24"/>
                <w:szCs w:val="24"/>
              </w:rPr>
            </w:pPr>
          </w:p>
        </w:tc>
        <w:tc>
          <w:tcPr>
            <w:tcW w:w="2337" w:type="dxa"/>
          </w:tcPr>
          <w:p w14:paraId="4BE9308F" w14:textId="77777777" w:rsidR="004E2ED5" w:rsidRDefault="000D214F" w:rsidP="004E2ED5">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E706AB">
              <w:rPr>
                <w:rFonts w:ascii="Times New Roman" w:hAnsi="Times New Roman" w:cs="Times New Roman"/>
                <w:sz w:val="24"/>
                <w:szCs w:val="24"/>
              </w:rPr>
              <w:t>Selects the option to view the Ayurvedic plant list.</w:t>
            </w:r>
          </w:p>
          <w:p w14:paraId="192C24FC" w14:textId="31C12C94" w:rsidR="004E2ED5" w:rsidRPr="004E2ED5" w:rsidRDefault="004E2ED5" w:rsidP="004E2ED5">
            <w:pPr>
              <w:spacing w:line="360" w:lineRule="auto"/>
              <w:rPr>
                <w:rFonts w:ascii="Times New Roman" w:hAnsi="Times New Roman" w:cs="Times New Roman"/>
                <w:sz w:val="24"/>
                <w:szCs w:val="24"/>
              </w:rPr>
            </w:pPr>
            <w:r>
              <w:rPr>
                <w:rFonts w:ascii="Times New Roman" w:hAnsi="Times New Roman" w:cs="Times New Roman"/>
                <w:sz w:val="24"/>
                <w:szCs w:val="24"/>
              </w:rPr>
              <w:t>4. Views the list of Ayurvedic plants.</w:t>
            </w:r>
          </w:p>
        </w:tc>
        <w:tc>
          <w:tcPr>
            <w:tcW w:w="2338" w:type="dxa"/>
          </w:tcPr>
          <w:p w14:paraId="4D9388ED" w14:textId="1B8E8C06" w:rsidR="000D214F" w:rsidRPr="005B5D8A" w:rsidRDefault="000D214F"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EF6A3C">
              <w:rPr>
                <w:rFonts w:ascii="Times New Roman" w:hAnsi="Times New Roman" w:cs="Times New Roman"/>
                <w:sz w:val="24"/>
                <w:szCs w:val="24"/>
              </w:rPr>
              <w:t>Fetches the list of Ayurvedic plants and their properties from the database</w:t>
            </w:r>
            <w:r w:rsidRPr="005B5D8A">
              <w:rPr>
                <w:rFonts w:ascii="Times New Roman" w:hAnsi="Times New Roman" w:cs="Times New Roman"/>
                <w:sz w:val="24"/>
                <w:szCs w:val="24"/>
              </w:rPr>
              <w:t>.</w:t>
            </w:r>
          </w:p>
          <w:p w14:paraId="2FF8BA79" w14:textId="646E2B44" w:rsidR="000D214F" w:rsidRPr="005B5D8A" w:rsidRDefault="000D214F"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4E2ED5">
              <w:rPr>
                <w:rFonts w:ascii="Times New Roman" w:hAnsi="Times New Roman" w:cs="Times New Roman"/>
                <w:sz w:val="24"/>
                <w:szCs w:val="24"/>
              </w:rPr>
              <w:t>Displays the</w:t>
            </w:r>
            <w:r w:rsidR="00EF6A3C">
              <w:rPr>
                <w:rFonts w:ascii="Times New Roman" w:hAnsi="Times New Roman" w:cs="Times New Roman"/>
                <w:sz w:val="24"/>
                <w:szCs w:val="24"/>
              </w:rPr>
              <w:t xml:space="preserve"> list of Ayurvedic plants</w:t>
            </w:r>
            <w:r w:rsidRPr="005B5D8A">
              <w:rPr>
                <w:rFonts w:ascii="Times New Roman" w:hAnsi="Times New Roman" w:cs="Times New Roman"/>
                <w:sz w:val="24"/>
                <w:szCs w:val="24"/>
              </w:rPr>
              <w:t xml:space="preserve">. </w:t>
            </w:r>
          </w:p>
          <w:p w14:paraId="74168DA5" w14:textId="77777777" w:rsidR="000D214F" w:rsidRPr="005B5D8A" w:rsidRDefault="000D214F" w:rsidP="00CC470A">
            <w:pPr>
              <w:spacing w:line="360" w:lineRule="auto"/>
              <w:rPr>
                <w:rFonts w:ascii="Times New Roman" w:hAnsi="Times New Roman" w:cs="Times New Roman"/>
                <w:sz w:val="24"/>
                <w:szCs w:val="24"/>
              </w:rPr>
            </w:pPr>
          </w:p>
        </w:tc>
      </w:tr>
      <w:tr w:rsidR="000D214F" w:rsidRPr="00507DE2" w14:paraId="2C097782" w14:textId="77777777" w:rsidTr="00CC470A">
        <w:tc>
          <w:tcPr>
            <w:tcW w:w="4675" w:type="dxa"/>
          </w:tcPr>
          <w:p w14:paraId="0CE0AA45"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21F0C02E" w14:textId="77777777" w:rsidR="000D214F" w:rsidRPr="00650003" w:rsidRDefault="000D214F"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0D214F" w:rsidRPr="00507DE2" w14:paraId="516C694C" w14:textId="77777777" w:rsidTr="00CC470A">
        <w:tc>
          <w:tcPr>
            <w:tcW w:w="4675" w:type="dxa"/>
          </w:tcPr>
          <w:p w14:paraId="023A850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675" w:type="dxa"/>
            <w:gridSpan w:val="2"/>
          </w:tcPr>
          <w:p w14:paraId="1A0F20DC" w14:textId="5834D0A0" w:rsidR="000D214F" w:rsidRPr="0096072D" w:rsidRDefault="000D214F" w:rsidP="00CC470A">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BC7972">
              <w:rPr>
                <w:rFonts w:ascii="Times New Roman" w:hAnsi="Times New Roman" w:cs="Times New Roman"/>
                <w:sz w:val="24"/>
                <w:szCs w:val="24"/>
              </w:rPr>
              <w:t>the list could not be retrieved from the database an error message would be displayed.</w:t>
            </w:r>
          </w:p>
        </w:tc>
      </w:tr>
      <w:tr w:rsidR="000D214F" w:rsidRPr="00507DE2" w14:paraId="57A661EE" w14:textId="77777777" w:rsidTr="00CC470A">
        <w:tc>
          <w:tcPr>
            <w:tcW w:w="4675" w:type="dxa"/>
          </w:tcPr>
          <w:p w14:paraId="47105D21"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9D190A1" w14:textId="7730B75A" w:rsidR="000D214F" w:rsidRPr="0096072D" w:rsidRDefault="00614CF5" w:rsidP="00CC470A">
            <w:pPr>
              <w:spacing w:line="360" w:lineRule="auto"/>
              <w:rPr>
                <w:rFonts w:ascii="Times New Roman" w:hAnsi="Times New Roman" w:cs="Times New Roman"/>
                <w:sz w:val="24"/>
                <w:szCs w:val="24"/>
              </w:rPr>
            </w:pPr>
            <w:r>
              <w:rPr>
                <w:rFonts w:ascii="Times New Roman" w:hAnsi="Times New Roman" w:cs="Times New Roman"/>
                <w:sz w:val="24"/>
                <w:szCs w:val="24"/>
              </w:rPr>
              <w:t>View each Ayurvedic plant in the list.</w:t>
            </w:r>
          </w:p>
        </w:tc>
      </w:tr>
    </w:tbl>
    <w:p w14:paraId="7A779C23" w14:textId="77777777" w:rsidR="000D214F" w:rsidRPr="001C3371" w:rsidRDefault="000D214F" w:rsidP="001C3371"/>
    <w:p w14:paraId="49FE5883" w14:textId="6DCE9B5A" w:rsidR="00954301" w:rsidRDefault="00AB3B33"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 xml:space="preserve">2.9 Requirements </w:t>
      </w:r>
    </w:p>
    <w:tbl>
      <w:tblPr>
        <w:tblStyle w:val="TableGrid"/>
        <w:tblW w:w="0" w:type="auto"/>
        <w:tblLook w:val="04A0" w:firstRow="1" w:lastRow="0" w:firstColumn="1" w:lastColumn="0" w:noHBand="0" w:noVBand="1"/>
      </w:tblPr>
      <w:tblGrid>
        <w:gridCol w:w="4675"/>
        <w:gridCol w:w="4675"/>
      </w:tblGrid>
      <w:tr w:rsidR="00C07E97" w:rsidRPr="001E1FEE" w14:paraId="2CBCB233" w14:textId="77777777" w:rsidTr="00C07E97">
        <w:tc>
          <w:tcPr>
            <w:tcW w:w="4675" w:type="dxa"/>
          </w:tcPr>
          <w:p w14:paraId="2881F93A" w14:textId="76489261"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Priority Level</w:t>
            </w:r>
          </w:p>
        </w:tc>
        <w:tc>
          <w:tcPr>
            <w:tcW w:w="4675" w:type="dxa"/>
          </w:tcPr>
          <w:p w14:paraId="1D42F4F9" w14:textId="38D20852"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Description</w:t>
            </w:r>
          </w:p>
        </w:tc>
      </w:tr>
      <w:tr w:rsidR="00C07E97" w:rsidRPr="001E1FEE" w14:paraId="7AE3270B" w14:textId="77777777" w:rsidTr="00C07E97">
        <w:tc>
          <w:tcPr>
            <w:tcW w:w="4675" w:type="dxa"/>
          </w:tcPr>
          <w:p w14:paraId="5E0D1BC7" w14:textId="4AB26643"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Must Have (M)</w:t>
            </w:r>
          </w:p>
        </w:tc>
        <w:tc>
          <w:tcPr>
            <w:tcW w:w="4675" w:type="dxa"/>
          </w:tcPr>
          <w:p w14:paraId="37EF858C" w14:textId="48BADB7F" w:rsidR="00C07E97" w:rsidRPr="001E1FEE" w:rsidRDefault="00383570"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 xml:space="preserve">are </w:t>
            </w:r>
            <w:r w:rsidR="006F2F92" w:rsidRPr="001E1FEE">
              <w:rPr>
                <w:rFonts w:ascii="Times New Roman" w:hAnsi="Times New Roman" w:cs="Times New Roman"/>
                <w:sz w:val="24"/>
                <w:szCs w:val="24"/>
              </w:rPr>
              <w:t>mandatory</w:t>
            </w:r>
            <w:r w:rsidRPr="001E1FEE">
              <w:rPr>
                <w:rFonts w:ascii="Times New Roman" w:hAnsi="Times New Roman" w:cs="Times New Roman"/>
                <w:sz w:val="24"/>
                <w:szCs w:val="24"/>
              </w:rPr>
              <w:t xml:space="preserve"> </w:t>
            </w:r>
            <w:r w:rsidR="00C06352" w:rsidRPr="001E1FEE">
              <w:rPr>
                <w:rFonts w:ascii="Times New Roman" w:hAnsi="Times New Roman" w:cs="Times New Roman"/>
                <w:sz w:val="24"/>
                <w:szCs w:val="24"/>
              </w:rPr>
              <w:t>to be developed in the system.</w:t>
            </w:r>
          </w:p>
        </w:tc>
      </w:tr>
      <w:tr w:rsidR="00C07E97" w:rsidRPr="001E1FEE" w14:paraId="63F773D2" w14:textId="77777777" w:rsidTr="00C07E97">
        <w:tc>
          <w:tcPr>
            <w:tcW w:w="4675" w:type="dxa"/>
          </w:tcPr>
          <w:p w14:paraId="775DD35E" w14:textId="77210128"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Should Have (S)</w:t>
            </w:r>
          </w:p>
        </w:tc>
        <w:tc>
          <w:tcPr>
            <w:tcW w:w="4675" w:type="dxa"/>
          </w:tcPr>
          <w:p w14:paraId="6582BF72" w14:textId="6393EA83" w:rsidR="00C07E97" w:rsidRPr="001E1FEE" w:rsidRDefault="00C06352"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are important but is not mandatory to be developed.</w:t>
            </w:r>
          </w:p>
        </w:tc>
      </w:tr>
      <w:tr w:rsidR="00C07E97" w:rsidRPr="001E1FEE" w14:paraId="1F63F9B6" w14:textId="77777777" w:rsidTr="00C07E97">
        <w:tc>
          <w:tcPr>
            <w:tcW w:w="4675" w:type="dxa"/>
          </w:tcPr>
          <w:p w14:paraId="27231F59" w14:textId="1FD2A057"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Could Have (C)</w:t>
            </w:r>
          </w:p>
        </w:tc>
        <w:tc>
          <w:tcPr>
            <w:tcW w:w="4675" w:type="dxa"/>
          </w:tcPr>
          <w:p w14:paraId="09766DEE" w14:textId="7BE76489" w:rsidR="00C07E97" w:rsidRPr="001E1FEE" w:rsidRDefault="00F10CC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are not important, and it is optional to develop these features.</w:t>
            </w:r>
          </w:p>
        </w:tc>
      </w:tr>
      <w:tr w:rsidR="00C07E97" w:rsidRPr="001E1FEE" w14:paraId="4DE425CA" w14:textId="77777777" w:rsidTr="00C07E97">
        <w:tc>
          <w:tcPr>
            <w:tcW w:w="4675" w:type="dxa"/>
          </w:tcPr>
          <w:p w14:paraId="596F8213" w14:textId="399E5740" w:rsidR="00C07E97" w:rsidRPr="001E1FEE" w:rsidRDefault="00383570"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Will</w:t>
            </w:r>
            <w:r w:rsidR="0023696B" w:rsidRPr="001E1FEE">
              <w:rPr>
                <w:rFonts w:ascii="Times New Roman" w:hAnsi="Times New Roman" w:cs="Times New Roman"/>
                <w:sz w:val="24"/>
                <w:szCs w:val="24"/>
              </w:rPr>
              <w:t xml:space="preserve"> Not Have (W)</w:t>
            </w:r>
          </w:p>
        </w:tc>
        <w:tc>
          <w:tcPr>
            <w:tcW w:w="4675" w:type="dxa"/>
          </w:tcPr>
          <w:p w14:paraId="25DDED45" w14:textId="5F62AE79" w:rsidR="00C07E97" w:rsidRPr="001E1FEE" w:rsidRDefault="00F10CC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will not be a part of the system.</w:t>
            </w:r>
          </w:p>
        </w:tc>
      </w:tr>
    </w:tbl>
    <w:p w14:paraId="744B0773" w14:textId="77777777" w:rsidR="00AF2BD5" w:rsidRDefault="00AF2BD5" w:rsidP="00717BD1">
      <w:pPr>
        <w:pStyle w:val="Heading2"/>
        <w:rPr>
          <w:rFonts w:ascii="Times New Roman" w:hAnsi="Times New Roman" w:cs="Times New Roman"/>
          <w:b/>
          <w:bCs/>
          <w:color w:val="auto"/>
        </w:rPr>
      </w:pPr>
    </w:p>
    <w:p w14:paraId="06037FAF" w14:textId="470A617E" w:rsidR="009B2D43"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1 Functional Requirements</w:t>
      </w:r>
    </w:p>
    <w:tbl>
      <w:tblPr>
        <w:tblStyle w:val="TableGrid"/>
        <w:tblW w:w="9352" w:type="dxa"/>
        <w:tblLook w:val="04A0" w:firstRow="1" w:lastRow="0" w:firstColumn="1" w:lastColumn="0" w:noHBand="0" w:noVBand="1"/>
      </w:tblPr>
      <w:tblGrid>
        <w:gridCol w:w="5035"/>
        <w:gridCol w:w="2160"/>
        <w:gridCol w:w="2157"/>
      </w:tblGrid>
      <w:tr w:rsidR="00DF380C" w:rsidRPr="00233731" w14:paraId="2CA18994" w14:textId="77777777" w:rsidTr="009657BD">
        <w:trPr>
          <w:trHeight w:val="286"/>
        </w:trPr>
        <w:tc>
          <w:tcPr>
            <w:tcW w:w="5035" w:type="dxa"/>
          </w:tcPr>
          <w:p w14:paraId="11FF6E91" w14:textId="241600D8"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0F41649B" w14:textId="1EAA2C1E"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c>
          <w:tcPr>
            <w:tcW w:w="2157" w:type="dxa"/>
          </w:tcPr>
          <w:p w14:paraId="28DC75D7" w14:textId="51426646"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Use Case</w:t>
            </w:r>
          </w:p>
        </w:tc>
      </w:tr>
      <w:tr w:rsidR="00DF380C" w:rsidRPr="00233731" w14:paraId="4F680BBD" w14:textId="77777777" w:rsidTr="009657BD">
        <w:trPr>
          <w:trHeight w:val="286"/>
        </w:trPr>
        <w:tc>
          <w:tcPr>
            <w:tcW w:w="5035" w:type="dxa"/>
          </w:tcPr>
          <w:p w14:paraId="4C27CFC0" w14:textId="2CD04441" w:rsidR="00DF380C" w:rsidRPr="00233731" w:rsidRDefault="009657BD"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lastRenderedPageBreak/>
              <w:t>User should be able to upload an image into the system.</w:t>
            </w:r>
          </w:p>
        </w:tc>
        <w:tc>
          <w:tcPr>
            <w:tcW w:w="2160" w:type="dxa"/>
          </w:tcPr>
          <w:p w14:paraId="2E59E28D" w14:textId="00157369" w:rsidR="00DF380C" w:rsidRPr="00233731" w:rsidRDefault="001025FC"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5D137B24" w14:textId="23DEA998" w:rsidR="00DF380C" w:rsidRPr="00233731" w:rsidRDefault="00233731"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C27474" w:rsidRPr="00233731" w14:paraId="4424934D" w14:textId="77777777" w:rsidTr="009657BD">
        <w:trPr>
          <w:trHeight w:val="286"/>
        </w:trPr>
        <w:tc>
          <w:tcPr>
            <w:tcW w:w="5035" w:type="dxa"/>
          </w:tcPr>
          <w:p w14:paraId="643B2FD0" w14:textId="0EFA93AC" w:rsidR="00C27474" w:rsidRPr="00233731" w:rsidRDefault="00C27474"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The format of the image uploaded by the user must be validated and an error message must be displayed if </w:t>
            </w:r>
            <w:r w:rsidR="00C525C9" w:rsidRPr="00233731">
              <w:rPr>
                <w:rFonts w:ascii="Times New Roman" w:hAnsi="Times New Roman" w:cs="Times New Roman"/>
                <w:sz w:val="24"/>
                <w:szCs w:val="24"/>
              </w:rPr>
              <w:t>image with an incorrect format is uploaded.</w:t>
            </w:r>
          </w:p>
        </w:tc>
        <w:tc>
          <w:tcPr>
            <w:tcW w:w="2160" w:type="dxa"/>
          </w:tcPr>
          <w:p w14:paraId="4DA62B35" w14:textId="6755701B" w:rsidR="00C27474"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7AD478A0" w14:textId="55A84F4E" w:rsidR="00C27474" w:rsidRPr="00233731" w:rsidRDefault="005D64CF"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3A5DB3">
              <w:rPr>
                <w:rFonts w:ascii="Times New Roman" w:hAnsi="Times New Roman" w:cs="Times New Roman"/>
                <w:sz w:val="24"/>
                <w:szCs w:val="24"/>
              </w:rPr>
              <w:t xml:space="preserve"> 04</w:t>
            </w:r>
          </w:p>
        </w:tc>
      </w:tr>
      <w:tr w:rsidR="00DF380C" w:rsidRPr="00233731" w14:paraId="23079012" w14:textId="77777777" w:rsidTr="009657BD">
        <w:trPr>
          <w:trHeight w:val="273"/>
        </w:trPr>
        <w:tc>
          <w:tcPr>
            <w:tcW w:w="5035" w:type="dxa"/>
          </w:tcPr>
          <w:p w14:paraId="65972E92" w14:textId="459301D1" w:rsidR="00DF380C" w:rsidRPr="00233731" w:rsidRDefault="00532C82"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System should display the</w:t>
            </w:r>
            <w:r w:rsidR="00B15148" w:rsidRPr="00233731">
              <w:rPr>
                <w:rFonts w:ascii="Times New Roman" w:hAnsi="Times New Roman" w:cs="Times New Roman"/>
                <w:sz w:val="24"/>
                <w:szCs w:val="24"/>
              </w:rPr>
              <w:t xml:space="preserve"> plant in the leaf image which was uploaded by the user.</w:t>
            </w:r>
          </w:p>
        </w:tc>
        <w:tc>
          <w:tcPr>
            <w:tcW w:w="2160" w:type="dxa"/>
          </w:tcPr>
          <w:p w14:paraId="73E279DE" w14:textId="53BA9E90" w:rsidR="00DF380C"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4DD5ED90" w14:textId="1B5E783E" w:rsidR="00DF380C" w:rsidRPr="00233731" w:rsidRDefault="003A5DB3"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D9FD1FA" w14:textId="77777777" w:rsidTr="009657BD">
        <w:trPr>
          <w:trHeight w:val="286"/>
        </w:trPr>
        <w:tc>
          <w:tcPr>
            <w:tcW w:w="5035" w:type="dxa"/>
          </w:tcPr>
          <w:p w14:paraId="742EC572" w14:textId="3961E396" w:rsidR="00DF380C" w:rsidRPr="00233731" w:rsidRDefault="00B1514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System should display </w:t>
            </w:r>
            <w:r w:rsidR="0085742E" w:rsidRPr="00233731">
              <w:rPr>
                <w:rFonts w:ascii="Times New Roman" w:hAnsi="Times New Roman" w:cs="Times New Roman"/>
                <w:sz w:val="24"/>
                <w:szCs w:val="24"/>
              </w:rPr>
              <w:t>the properties an</w:t>
            </w:r>
            <w:r w:rsidR="00B622F0" w:rsidRPr="00233731">
              <w:rPr>
                <w:rFonts w:ascii="Times New Roman" w:hAnsi="Times New Roman" w:cs="Times New Roman"/>
                <w:sz w:val="24"/>
                <w:szCs w:val="24"/>
              </w:rPr>
              <w:t>d</w:t>
            </w:r>
            <w:r w:rsidR="0085742E" w:rsidRPr="00233731">
              <w:rPr>
                <w:rFonts w:ascii="Times New Roman" w:hAnsi="Times New Roman" w:cs="Times New Roman"/>
                <w:sz w:val="24"/>
                <w:szCs w:val="24"/>
              </w:rPr>
              <w:t xml:space="preserve"> uses of the image which was uploaded by the user. </w:t>
            </w:r>
          </w:p>
        </w:tc>
        <w:tc>
          <w:tcPr>
            <w:tcW w:w="2160" w:type="dxa"/>
          </w:tcPr>
          <w:p w14:paraId="4159AE7C" w14:textId="7B64D332" w:rsidR="00DF380C"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75FE7372" w14:textId="2620C18C" w:rsidR="00DF380C" w:rsidRPr="00233731" w:rsidRDefault="003A5DB3"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FAAF5EF" w14:textId="77777777" w:rsidTr="009657BD">
        <w:trPr>
          <w:trHeight w:val="286"/>
        </w:trPr>
        <w:tc>
          <w:tcPr>
            <w:tcW w:w="5035" w:type="dxa"/>
          </w:tcPr>
          <w:p w14:paraId="37473D83" w14:textId="579A3399" w:rsidR="00DF380C" w:rsidRPr="00233731" w:rsidRDefault="006B0D4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view a list of Ayurvedic plants in Sri Lanka.</w:t>
            </w:r>
          </w:p>
        </w:tc>
        <w:tc>
          <w:tcPr>
            <w:tcW w:w="2160" w:type="dxa"/>
          </w:tcPr>
          <w:p w14:paraId="430F8E53" w14:textId="706E1114" w:rsidR="00DF380C" w:rsidRPr="00233731" w:rsidRDefault="006E069A"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4A6FD77F" w14:textId="098DE2B2" w:rsidR="00DF380C" w:rsidRPr="00233731" w:rsidRDefault="0060783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2</w:t>
            </w:r>
          </w:p>
        </w:tc>
      </w:tr>
      <w:tr w:rsidR="005D4E98" w:rsidRPr="00233731" w14:paraId="673D9056" w14:textId="77777777" w:rsidTr="009657BD">
        <w:trPr>
          <w:trHeight w:val="286"/>
        </w:trPr>
        <w:tc>
          <w:tcPr>
            <w:tcW w:w="5035" w:type="dxa"/>
          </w:tcPr>
          <w:p w14:paraId="70283449" w14:textId="33CA4B2B" w:rsidR="005D4E98" w:rsidRPr="00233731" w:rsidRDefault="005D4E9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view </w:t>
            </w:r>
            <w:r w:rsidR="00A52ADB" w:rsidRPr="00233731">
              <w:rPr>
                <w:rFonts w:ascii="Times New Roman" w:hAnsi="Times New Roman" w:cs="Times New Roman"/>
                <w:sz w:val="24"/>
                <w:szCs w:val="24"/>
              </w:rPr>
              <w:t>details of any selected plant.</w:t>
            </w:r>
          </w:p>
        </w:tc>
        <w:tc>
          <w:tcPr>
            <w:tcW w:w="2160" w:type="dxa"/>
          </w:tcPr>
          <w:p w14:paraId="516ACB94" w14:textId="7E8BDBE6" w:rsidR="005D4E98" w:rsidRPr="00233731" w:rsidRDefault="006E069A"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0910DEBC" w14:textId="29266131" w:rsidR="005D4E98" w:rsidRPr="00233731" w:rsidRDefault="0060783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3</w:t>
            </w:r>
          </w:p>
        </w:tc>
      </w:tr>
      <w:tr w:rsidR="005D4E98" w:rsidRPr="00233731" w14:paraId="49AB8EE1" w14:textId="77777777" w:rsidTr="009657BD">
        <w:trPr>
          <w:trHeight w:val="286"/>
        </w:trPr>
        <w:tc>
          <w:tcPr>
            <w:tcW w:w="5035" w:type="dxa"/>
          </w:tcPr>
          <w:p w14:paraId="7A0BC79B" w14:textId="212C905E" w:rsidR="005D4E98" w:rsidRPr="00233731" w:rsidRDefault="0085013A"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Admin should be able to update the model used for image classification.</w:t>
            </w:r>
          </w:p>
        </w:tc>
        <w:tc>
          <w:tcPr>
            <w:tcW w:w="2160" w:type="dxa"/>
          </w:tcPr>
          <w:p w14:paraId="30F58344" w14:textId="578D4757" w:rsidR="005D4E98" w:rsidRPr="00233731" w:rsidRDefault="00233731"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55B98837" w14:textId="69EB49EB"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6</w:t>
            </w:r>
          </w:p>
        </w:tc>
      </w:tr>
      <w:tr w:rsidR="005D4E98" w:rsidRPr="00233731" w14:paraId="4BC23D2D" w14:textId="77777777" w:rsidTr="00691F02">
        <w:trPr>
          <w:trHeight w:val="494"/>
        </w:trPr>
        <w:tc>
          <w:tcPr>
            <w:tcW w:w="5035" w:type="dxa"/>
          </w:tcPr>
          <w:p w14:paraId="0D4E4051" w14:textId="0D9F3A21" w:rsidR="005D4E98" w:rsidRPr="00233731" w:rsidRDefault="009A1B01"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Real time recognition of leaf image.</w:t>
            </w:r>
          </w:p>
        </w:tc>
        <w:tc>
          <w:tcPr>
            <w:tcW w:w="2160" w:type="dxa"/>
          </w:tcPr>
          <w:p w14:paraId="0E060A9E" w14:textId="682C1CD2" w:rsidR="005D4E98" w:rsidRPr="00233731" w:rsidRDefault="00136A3E" w:rsidP="00B803C8">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W</w:t>
            </w:r>
          </w:p>
        </w:tc>
        <w:tc>
          <w:tcPr>
            <w:tcW w:w="2157" w:type="dxa"/>
          </w:tcPr>
          <w:p w14:paraId="18D202CD" w14:textId="1A3E5E6A"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5D4E98" w:rsidRPr="00233731" w14:paraId="4AAF84DF" w14:textId="77777777" w:rsidTr="009657BD">
        <w:trPr>
          <w:trHeight w:val="286"/>
        </w:trPr>
        <w:tc>
          <w:tcPr>
            <w:tcW w:w="5035" w:type="dxa"/>
          </w:tcPr>
          <w:p w14:paraId="1DC1BB59" w14:textId="3E610537" w:rsidR="005D4E98" w:rsidRPr="00233731" w:rsidRDefault="00A211FA"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capture image and </w:t>
            </w:r>
            <w:r w:rsidR="00136A3E" w:rsidRPr="00233731">
              <w:rPr>
                <w:rFonts w:ascii="Times New Roman" w:hAnsi="Times New Roman" w:cs="Times New Roman"/>
                <w:sz w:val="24"/>
                <w:szCs w:val="24"/>
              </w:rPr>
              <w:t>upload it.</w:t>
            </w:r>
          </w:p>
        </w:tc>
        <w:tc>
          <w:tcPr>
            <w:tcW w:w="2160" w:type="dxa"/>
          </w:tcPr>
          <w:p w14:paraId="2C3CF9DC" w14:textId="2B11E287" w:rsidR="005D4E98" w:rsidRPr="00233731" w:rsidRDefault="00136A3E" w:rsidP="00B803C8">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3A4A2D10" w14:textId="30E0BB07"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bl>
    <w:p w14:paraId="79CAB4D2" w14:textId="77777777" w:rsidR="008D2F78" w:rsidRPr="008D2F78" w:rsidRDefault="008D2F78" w:rsidP="008D2F78"/>
    <w:p w14:paraId="5867791E" w14:textId="48BB4729" w:rsidR="00D279A5"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2 Non-Functional Requirements</w:t>
      </w:r>
    </w:p>
    <w:tbl>
      <w:tblPr>
        <w:tblStyle w:val="TableGrid"/>
        <w:tblW w:w="9355" w:type="dxa"/>
        <w:tblLook w:val="04A0" w:firstRow="1" w:lastRow="0" w:firstColumn="1" w:lastColumn="0" w:noHBand="0" w:noVBand="1"/>
      </w:tblPr>
      <w:tblGrid>
        <w:gridCol w:w="5035"/>
        <w:gridCol w:w="2160"/>
        <w:gridCol w:w="2160"/>
      </w:tblGrid>
      <w:tr w:rsidR="009E56FA" w:rsidRPr="00233731" w14:paraId="0E60B8E6" w14:textId="77777777" w:rsidTr="00BF0B26">
        <w:trPr>
          <w:trHeight w:val="289"/>
        </w:trPr>
        <w:tc>
          <w:tcPr>
            <w:tcW w:w="5035" w:type="dxa"/>
          </w:tcPr>
          <w:p w14:paraId="49CFD561" w14:textId="77777777" w:rsidR="009E56FA" w:rsidRPr="00233731" w:rsidRDefault="009E56FA" w:rsidP="00CC470A">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12D9330E" w14:textId="4FE9452F" w:rsidR="009E56FA" w:rsidRPr="00233731" w:rsidRDefault="00F904E3" w:rsidP="00CC470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tegory</w:t>
            </w:r>
          </w:p>
        </w:tc>
        <w:tc>
          <w:tcPr>
            <w:tcW w:w="2160" w:type="dxa"/>
          </w:tcPr>
          <w:p w14:paraId="4539D190" w14:textId="6BAACF22" w:rsidR="009E56FA" w:rsidRPr="00233731" w:rsidRDefault="009E56FA" w:rsidP="00CC470A">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r>
      <w:tr w:rsidR="009E56FA" w:rsidRPr="00233731" w14:paraId="36C28A27" w14:textId="77777777" w:rsidTr="00BF0B26">
        <w:trPr>
          <w:trHeight w:val="289"/>
        </w:trPr>
        <w:tc>
          <w:tcPr>
            <w:tcW w:w="5035" w:type="dxa"/>
          </w:tcPr>
          <w:p w14:paraId="2FA2147D" w14:textId="235DA904" w:rsidR="009E56FA" w:rsidRPr="00233731" w:rsidRDefault="009E56FA" w:rsidP="00CC470A">
            <w:pPr>
              <w:spacing w:line="360" w:lineRule="auto"/>
              <w:rPr>
                <w:rFonts w:ascii="Times New Roman" w:hAnsi="Times New Roman" w:cs="Times New Roman"/>
                <w:sz w:val="24"/>
                <w:szCs w:val="24"/>
              </w:rPr>
            </w:pPr>
            <w:r>
              <w:rPr>
                <w:rFonts w:ascii="Times New Roman" w:hAnsi="Times New Roman" w:cs="Times New Roman"/>
                <w:sz w:val="24"/>
                <w:szCs w:val="24"/>
              </w:rPr>
              <w:t>The image classification model should give the correct outputs therefore the accuracy of the model should be high.</w:t>
            </w:r>
          </w:p>
        </w:tc>
        <w:tc>
          <w:tcPr>
            <w:tcW w:w="2160" w:type="dxa"/>
          </w:tcPr>
          <w:p w14:paraId="026E05F8" w14:textId="4F1739A5" w:rsidR="009E56FA" w:rsidRPr="00233731" w:rsidRDefault="00F904E3"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77F8DD71" w14:textId="2F023312"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6BAFF6E1" w14:textId="77777777" w:rsidTr="00BF0B26">
        <w:trPr>
          <w:trHeight w:val="289"/>
        </w:trPr>
        <w:tc>
          <w:tcPr>
            <w:tcW w:w="5035" w:type="dxa"/>
          </w:tcPr>
          <w:p w14:paraId="603AC4F2" w14:textId="7F22665A" w:rsidR="009E56FA" w:rsidRPr="00233731" w:rsidRDefault="009E56FA" w:rsidP="00CC470A">
            <w:pPr>
              <w:spacing w:line="360" w:lineRule="auto"/>
              <w:rPr>
                <w:rFonts w:ascii="Times New Roman" w:hAnsi="Times New Roman" w:cs="Times New Roman"/>
                <w:sz w:val="24"/>
                <w:szCs w:val="24"/>
              </w:rPr>
            </w:pPr>
            <w:r>
              <w:rPr>
                <w:rFonts w:ascii="Times New Roman" w:hAnsi="Times New Roman" w:cs="Times New Roman"/>
                <w:sz w:val="24"/>
                <w:szCs w:val="24"/>
              </w:rPr>
              <w:t>The system should not take a long time to display the results of the classification model.</w:t>
            </w:r>
          </w:p>
        </w:tc>
        <w:tc>
          <w:tcPr>
            <w:tcW w:w="2160" w:type="dxa"/>
          </w:tcPr>
          <w:p w14:paraId="7B9A0922" w14:textId="0A30B66E" w:rsidR="009E56FA" w:rsidRPr="00233731" w:rsidRDefault="006B3580"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49A25C65" w14:textId="180E6735"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r w:rsidR="009E56FA" w:rsidRPr="00233731" w14:paraId="3B74241F" w14:textId="77777777" w:rsidTr="00BF0B26">
        <w:trPr>
          <w:trHeight w:val="276"/>
        </w:trPr>
        <w:tc>
          <w:tcPr>
            <w:tcW w:w="5035" w:type="dxa"/>
          </w:tcPr>
          <w:p w14:paraId="589F193C" w14:textId="738569EC" w:rsidR="009E56FA" w:rsidRPr="00233731" w:rsidRDefault="009E56FA" w:rsidP="00CC470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pplication must be </w:t>
            </w:r>
            <w:r w:rsidR="00EB50C7">
              <w:rPr>
                <w:rFonts w:ascii="Times New Roman" w:hAnsi="Times New Roman" w:cs="Times New Roman"/>
                <w:sz w:val="24"/>
                <w:szCs w:val="24"/>
              </w:rPr>
              <w:t xml:space="preserve">easy to use </w:t>
            </w:r>
            <w:r>
              <w:rPr>
                <w:rFonts w:ascii="Times New Roman" w:hAnsi="Times New Roman" w:cs="Times New Roman"/>
                <w:sz w:val="24"/>
                <w:szCs w:val="24"/>
              </w:rPr>
              <w:t>so that any technical or non-technical user can use it without difficulty.</w:t>
            </w:r>
          </w:p>
        </w:tc>
        <w:tc>
          <w:tcPr>
            <w:tcW w:w="2160" w:type="dxa"/>
          </w:tcPr>
          <w:p w14:paraId="77922EAC" w14:textId="6337D652" w:rsidR="009E56FA" w:rsidRPr="00233731" w:rsidRDefault="006B3580"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6A980A9B" w14:textId="3564D027"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2A0BB1D2" w14:textId="77777777" w:rsidTr="00BF0B26">
        <w:trPr>
          <w:trHeight w:val="289"/>
        </w:trPr>
        <w:tc>
          <w:tcPr>
            <w:tcW w:w="5035" w:type="dxa"/>
          </w:tcPr>
          <w:p w14:paraId="719A83E3" w14:textId="637BDAFB" w:rsidR="009E56FA" w:rsidRPr="00233731" w:rsidRDefault="00784AA4" w:rsidP="00CC47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 good security system to avoid the corruption of the system by hackers or viruses.</w:t>
            </w:r>
            <w:r w:rsidR="009E56FA" w:rsidRPr="00233731">
              <w:rPr>
                <w:rFonts w:ascii="Times New Roman" w:hAnsi="Times New Roman" w:cs="Times New Roman"/>
                <w:sz w:val="24"/>
                <w:szCs w:val="24"/>
              </w:rPr>
              <w:t xml:space="preserve"> </w:t>
            </w:r>
          </w:p>
        </w:tc>
        <w:tc>
          <w:tcPr>
            <w:tcW w:w="2160" w:type="dxa"/>
          </w:tcPr>
          <w:p w14:paraId="5A71F321" w14:textId="680ABE3E" w:rsidR="009E56FA" w:rsidRPr="00233731" w:rsidRDefault="00784AA4"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2160" w:type="dxa"/>
          </w:tcPr>
          <w:p w14:paraId="4FC2985F" w14:textId="1C574154"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5F940876" w14:textId="77777777" w:rsidTr="00BF0B26">
        <w:trPr>
          <w:trHeight w:val="289"/>
        </w:trPr>
        <w:tc>
          <w:tcPr>
            <w:tcW w:w="5035" w:type="dxa"/>
          </w:tcPr>
          <w:p w14:paraId="1DB17F10" w14:textId="3D8DCB94" w:rsidR="009E56FA" w:rsidRPr="00EB50C7" w:rsidRDefault="001614B8" w:rsidP="00CC470A">
            <w:pPr>
              <w:spacing w:line="360" w:lineRule="auto"/>
            </w:pPr>
            <w:r>
              <w:rPr>
                <w:rFonts w:ascii="Times New Roman" w:hAnsi="Times New Roman" w:cs="Times New Roman"/>
                <w:sz w:val="24"/>
                <w:szCs w:val="24"/>
              </w:rPr>
              <w:t xml:space="preserve">The application must have a </w:t>
            </w:r>
            <w:r w:rsidR="00BF0B26">
              <w:rPr>
                <w:rFonts w:ascii="Times New Roman" w:hAnsi="Times New Roman" w:cs="Times New Roman"/>
                <w:sz w:val="24"/>
                <w:szCs w:val="24"/>
              </w:rPr>
              <w:t>user-friendly UI.</w:t>
            </w:r>
          </w:p>
        </w:tc>
        <w:tc>
          <w:tcPr>
            <w:tcW w:w="2160" w:type="dxa"/>
          </w:tcPr>
          <w:p w14:paraId="2BCA5FD8" w14:textId="4834E8DC" w:rsidR="009E56FA" w:rsidRPr="00233731" w:rsidRDefault="00703E63"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3D643E03" w14:textId="7881EF68"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bl>
    <w:p w14:paraId="191BC112" w14:textId="77777777" w:rsidR="004469CE" w:rsidRPr="004469CE" w:rsidRDefault="004469CE" w:rsidP="004469CE"/>
    <w:p w14:paraId="18111BCD" w14:textId="6D44509B" w:rsidR="00D279A5" w:rsidRPr="00DA3462" w:rsidRDefault="00380463"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10 Chapter Summary</w:t>
      </w:r>
    </w:p>
    <w:p w14:paraId="4D78392E" w14:textId="77777777" w:rsidR="009B2D43" w:rsidRPr="00717BD1" w:rsidRDefault="009B2D43" w:rsidP="00C57967">
      <w:pPr>
        <w:rPr>
          <w:b/>
          <w:bCs/>
        </w:rPr>
      </w:pPr>
    </w:p>
    <w:p w14:paraId="0761AA9F" w14:textId="5E01A813" w:rsidR="00E5379B" w:rsidRPr="00B97492" w:rsidRDefault="00380463" w:rsidP="00B97492">
      <w:pPr>
        <w:pStyle w:val="Heading1"/>
        <w:rPr>
          <w:rFonts w:ascii="Times New Roman" w:eastAsia="Times New Roman" w:hAnsi="Times New Roman" w:cs="Times New Roman"/>
          <w:b/>
          <w:bCs/>
          <w:color w:val="auto"/>
        </w:rPr>
      </w:pPr>
      <w:r w:rsidRPr="00B97492">
        <w:rPr>
          <w:rFonts w:ascii="Times New Roman" w:eastAsia="Times New Roman" w:hAnsi="Times New Roman" w:cs="Times New Roman"/>
          <w:b/>
          <w:bCs/>
          <w:color w:val="auto"/>
        </w:rPr>
        <w:t>CHAPTER 03: DESIGN</w:t>
      </w:r>
    </w:p>
    <w:p w14:paraId="48DB4258" w14:textId="77777777" w:rsidR="00E5379B" w:rsidRPr="00CA1089" w:rsidRDefault="00E5379B" w:rsidP="00037C2D">
      <w:pPr>
        <w:pStyle w:val="Heading2"/>
        <w:rPr>
          <w:rFonts w:ascii="Times New Roman" w:hAnsi="Times New Roman" w:cs="Times New Roman"/>
          <w:b/>
          <w:bCs/>
          <w:color w:val="auto"/>
        </w:rPr>
      </w:pPr>
    </w:p>
    <w:p w14:paraId="1E8D06BB" w14:textId="28DF4BAF" w:rsidR="00E5379B" w:rsidRPr="00CA1089" w:rsidRDefault="00380463" w:rsidP="00037C2D">
      <w:pPr>
        <w:pStyle w:val="Heading2"/>
        <w:rPr>
          <w:rFonts w:ascii="Times New Roman" w:hAnsi="Times New Roman" w:cs="Times New Roman"/>
          <w:b/>
          <w:bCs/>
          <w:color w:val="auto"/>
        </w:rPr>
      </w:pPr>
      <w:r w:rsidRPr="00CA1089">
        <w:rPr>
          <w:rFonts w:ascii="Times New Roman" w:hAnsi="Times New Roman" w:cs="Times New Roman"/>
          <w:b/>
          <w:bCs/>
          <w:color w:val="auto"/>
        </w:rPr>
        <w:t>3</w:t>
      </w:r>
      <w:r w:rsidR="00E5379B" w:rsidRPr="00CA1089">
        <w:rPr>
          <w:rFonts w:ascii="Times New Roman" w:hAnsi="Times New Roman" w:cs="Times New Roman"/>
          <w:b/>
          <w:bCs/>
          <w:color w:val="auto"/>
        </w:rPr>
        <w:t>.1. Chapter Overview</w:t>
      </w:r>
    </w:p>
    <w:p w14:paraId="234808D4" w14:textId="77777777" w:rsidR="00E5379B" w:rsidRPr="00CA1089" w:rsidRDefault="00E5379B" w:rsidP="00037C2D">
      <w:pPr>
        <w:pStyle w:val="Heading2"/>
        <w:rPr>
          <w:rFonts w:ascii="Times New Roman" w:hAnsi="Times New Roman" w:cs="Times New Roman"/>
          <w:b/>
          <w:bCs/>
          <w:color w:val="auto"/>
        </w:rPr>
      </w:pPr>
    </w:p>
    <w:p w14:paraId="1D877F24" w14:textId="27A719AA" w:rsidR="00E5379B" w:rsidRDefault="00380463" w:rsidP="00037C2D">
      <w:pPr>
        <w:pStyle w:val="Heading2"/>
        <w:rPr>
          <w:rFonts w:ascii="Times New Roman" w:hAnsi="Times New Roman" w:cs="Times New Roman"/>
          <w:b/>
          <w:bCs/>
          <w:color w:val="auto"/>
        </w:rPr>
      </w:pPr>
      <w:r w:rsidRPr="00CA1089">
        <w:rPr>
          <w:rFonts w:ascii="Times New Roman" w:hAnsi="Times New Roman" w:cs="Times New Roman"/>
          <w:b/>
          <w:bCs/>
          <w:color w:val="auto"/>
        </w:rPr>
        <w:t>3</w:t>
      </w:r>
      <w:r w:rsidR="00E5379B" w:rsidRPr="00CA1089">
        <w:rPr>
          <w:rFonts w:ascii="Times New Roman" w:hAnsi="Times New Roman" w:cs="Times New Roman"/>
          <w:b/>
          <w:bCs/>
          <w:color w:val="auto"/>
        </w:rPr>
        <w:t>.2 Design Goals</w:t>
      </w:r>
    </w:p>
    <w:tbl>
      <w:tblPr>
        <w:tblStyle w:val="TableGrid"/>
        <w:tblW w:w="0" w:type="auto"/>
        <w:tblLook w:val="04A0" w:firstRow="1" w:lastRow="0" w:firstColumn="1" w:lastColumn="0" w:noHBand="0" w:noVBand="1"/>
      </w:tblPr>
      <w:tblGrid>
        <w:gridCol w:w="2425"/>
        <w:gridCol w:w="6925"/>
      </w:tblGrid>
      <w:tr w:rsidR="00CA1089" w:rsidRPr="00F121C1" w14:paraId="54E41474" w14:textId="77777777" w:rsidTr="00C6554D">
        <w:trPr>
          <w:trHeight w:val="341"/>
        </w:trPr>
        <w:tc>
          <w:tcPr>
            <w:tcW w:w="2425" w:type="dxa"/>
          </w:tcPr>
          <w:p w14:paraId="3E773EB9" w14:textId="169C67DE" w:rsidR="00CA1089" w:rsidRPr="00F121C1" w:rsidRDefault="00E0367D" w:rsidP="00CA1089">
            <w:pPr>
              <w:rPr>
                <w:rFonts w:ascii="Times New Roman" w:hAnsi="Times New Roman" w:cs="Times New Roman"/>
                <w:b/>
                <w:bCs/>
                <w:sz w:val="24"/>
                <w:szCs w:val="24"/>
              </w:rPr>
            </w:pPr>
            <w:r w:rsidRPr="00F121C1">
              <w:rPr>
                <w:rFonts w:ascii="Times New Roman" w:hAnsi="Times New Roman" w:cs="Times New Roman"/>
                <w:b/>
                <w:bCs/>
                <w:sz w:val="24"/>
                <w:szCs w:val="24"/>
              </w:rPr>
              <w:t>Design Goal</w:t>
            </w:r>
          </w:p>
        </w:tc>
        <w:tc>
          <w:tcPr>
            <w:tcW w:w="6925" w:type="dxa"/>
          </w:tcPr>
          <w:p w14:paraId="7FAE1838" w14:textId="7552DF2E" w:rsidR="00CA1089" w:rsidRPr="00F121C1" w:rsidRDefault="00993C20" w:rsidP="00CA1089">
            <w:pPr>
              <w:rPr>
                <w:rFonts w:ascii="Times New Roman" w:hAnsi="Times New Roman" w:cs="Times New Roman"/>
                <w:b/>
                <w:bCs/>
                <w:sz w:val="24"/>
                <w:szCs w:val="24"/>
              </w:rPr>
            </w:pPr>
            <w:r w:rsidRPr="00F121C1">
              <w:rPr>
                <w:rFonts w:ascii="Times New Roman" w:hAnsi="Times New Roman" w:cs="Times New Roman"/>
                <w:b/>
                <w:bCs/>
                <w:sz w:val="24"/>
                <w:szCs w:val="24"/>
              </w:rPr>
              <w:t>Description</w:t>
            </w:r>
          </w:p>
        </w:tc>
      </w:tr>
      <w:tr w:rsidR="00CA1089" w:rsidRPr="00F121C1" w14:paraId="5667BE53" w14:textId="77777777" w:rsidTr="00E97419">
        <w:tc>
          <w:tcPr>
            <w:tcW w:w="2425" w:type="dxa"/>
          </w:tcPr>
          <w:p w14:paraId="4CF18693" w14:textId="0027C858" w:rsidR="00CA1089" w:rsidRPr="00F121C1" w:rsidRDefault="00993C20" w:rsidP="00CA1089">
            <w:pPr>
              <w:rPr>
                <w:rFonts w:ascii="Times New Roman" w:hAnsi="Times New Roman" w:cs="Times New Roman"/>
                <w:sz w:val="24"/>
                <w:szCs w:val="24"/>
              </w:rPr>
            </w:pPr>
            <w:r w:rsidRPr="00F121C1">
              <w:rPr>
                <w:rFonts w:ascii="Times New Roman" w:hAnsi="Times New Roman" w:cs="Times New Roman"/>
                <w:sz w:val="24"/>
                <w:szCs w:val="24"/>
              </w:rPr>
              <w:t>Accurac</w:t>
            </w:r>
            <w:r w:rsidR="00E97419" w:rsidRPr="00F121C1">
              <w:rPr>
                <w:rFonts w:ascii="Times New Roman" w:hAnsi="Times New Roman" w:cs="Times New Roman"/>
                <w:sz w:val="24"/>
                <w:szCs w:val="24"/>
              </w:rPr>
              <w:t>y</w:t>
            </w:r>
          </w:p>
        </w:tc>
        <w:tc>
          <w:tcPr>
            <w:tcW w:w="6925" w:type="dxa"/>
          </w:tcPr>
          <w:p w14:paraId="68C48679" w14:textId="024EF841" w:rsidR="00CA1089" w:rsidRPr="00F121C1" w:rsidRDefault="007913A8" w:rsidP="00E97419">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 main purpose of this research project is to </w:t>
            </w:r>
            <w:r w:rsidR="005A3A85" w:rsidRPr="00F121C1">
              <w:rPr>
                <w:rFonts w:ascii="Times New Roman" w:hAnsi="Times New Roman" w:cs="Times New Roman"/>
                <w:sz w:val="24"/>
                <w:szCs w:val="24"/>
              </w:rPr>
              <w:t xml:space="preserve">build a system </w:t>
            </w:r>
            <w:r w:rsidR="002623FD" w:rsidRPr="00F121C1">
              <w:rPr>
                <w:rFonts w:ascii="Times New Roman" w:hAnsi="Times New Roman" w:cs="Times New Roman"/>
                <w:sz w:val="24"/>
                <w:szCs w:val="24"/>
              </w:rPr>
              <w:t xml:space="preserve">that </w:t>
            </w:r>
            <w:r w:rsidR="00E97419" w:rsidRPr="00F121C1">
              <w:rPr>
                <w:rFonts w:ascii="Times New Roman" w:hAnsi="Times New Roman" w:cs="Times New Roman"/>
                <w:sz w:val="24"/>
                <w:szCs w:val="24"/>
              </w:rPr>
              <w:t>can</w:t>
            </w:r>
            <w:r w:rsidR="002623FD" w:rsidRPr="00F121C1">
              <w:rPr>
                <w:rFonts w:ascii="Times New Roman" w:hAnsi="Times New Roman" w:cs="Times New Roman"/>
                <w:sz w:val="24"/>
                <w:szCs w:val="24"/>
              </w:rPr>
              <w:t xml:space="preserve"> recognize Ayurvedic plants </w:t>
            </w:r>
            <w:proofErr w:type="gramStart"/>
            <w:r w:rsidR="002623FD" w:rsidRPr="00F121C1">
              <w:rPr>
                <w:rFonts w:ascii="Times New Roman" w:hAnsi="Times New Roman" w:cs="Times New Roman"/>
                <w:sz w:val="24"/>
                <w:szCs w:val="24"/>
              </w:rPr>
              <w:t>in order to</w:t>
            </w:r>
            <w:proofErr w:type="gramEnd"/>
            <w:r w:rsidR="002623FD" w:rsidRPr="00F121C1">
              <w:rPr>
                <w:rFonts w:ascii="Times New Roman" w:hAnsi="Times New Roman" w:cs="Times New Roman"/>
                <w:sz w:val="24"/>
                <w:szCs w:val="24"/>
              </w:rPr>
              <w:t xml:space="preserve"> prepare Ayurvedic medicine, learn about various Ayurvedic plants or identify </w:t>
            </w:r>
            <w:r w:rsidR="0019274B" w:rsidRPr="00F121C1">
              <w:rPr>
                <w:rFonts w:ascii="Times New Roman" w:hAnsi="Times New Roman" w:cs="Times New Roman"/>
                <w:sz w:val="24"/>
                <w:szCs w:val="24"/>
              </w:rPr>
              <w:t xml:space="preserve">Ayurvedic plants to preserve them and prevent their extinction. </w:t>
            </w:r>
            <w:r w:rsidR="0034663D" w:rsidRPr="00F121C1">
              <w:rPr>
                <w:rFonts w:ascii="Times New Roman" w:hAnsi="Times New Roman" w:cs="Times New Roman"/>
                <w:sz w:val="24"/>
                <w:szCs w:val="24"/>
              </w:rPr>
              <w:t>Therefore,</w:t>
            </w:r>
            <w:r w:rsidR="0019274B" w:rsidRPr="00F121C1">
              <w:rPr>
                <w:rFonts w:ascii="Times New Roman" w:hAnsi="Times New Roman" w:cs="Times New Roman"/>
                <w:sz w:val="24"/>
                <w:szCs w:val="24"/>
              </w:rPr>
              <w:t xml:space="preserve"> it is crucial that thi</w:t>
            </w:r>
            <w:r w:rsidR="00951509" w:rsidRPr="00F121C1">
              <w:rPr>
                <w:rFonts w:ascii="Times New Roman" w:hAnsi="Times New Roman" w:cs="Times New Roman"/>
                <w:sz w:val="24"/>
                <w:szCs w:val="24"/>
              </w:rPr>
              <w:t>s</w:t>
            </w:r>
            <w:r w:rsidR="0019274B" w:rsidRPr="00F121C1">
              <w:rPr>
                <w:rFonts w:ascii="Times New Roman" w:hAnsi="Times New Roman" w:cs="Times New Roman"/>
                <w:sz w:val="24"/>
                <w:szCs w:val="24"/>
              </w:rPr>
              <w:t xml:space="preserve"> system gives out </w:t>
            </w:r>
            <w:r w:rsidR="00951509" w:rsidRPr="00F121C1">
              <w:rPr>
                <w:rFonts w:ascii="Times New Roman" w:hAnsi="Times New Roman" w:cs="Times New Roman"/>
                <w:sz w:val="24"/>
                <w:szCs w:val="24"/>
              </w:rPr>
              <w:t xml:space="preserve">an accurate output. Achieving a higher </w:t>
            </w:r>
            <w:r w:rsidR="0034663D" w:rsidRPr="00F121C1">
              <w:rPr>
                <w:rFonts w:ascii="Times New Roman" w:hAnsi="Times New Roman" w:cs="Times New Roman"/>
                <w:sz w:val="24"/>
                <w:szCs w:val="24"/>
              </w:rPr>
              <w:t>cl</w:t>
            </w:r>
            <w:r w:rsidR="00E97419" w:rsidRPr="00F121C1">
              <w:rPr>
                <w:rFonts w:ascii="Times New Roman" w:hAnsi="Times New Roman" w:cs="Times New Roman"/>
                <w:sz w:val="24"/>
                <w:szCs w:val="24"/>
              </w:rPr>
              <w:t xml:space="preserve">assification </w:t>
            </w:r>
            <w:r w:rsidR="00951509" w:rsidRPr="00F121C1">
              <w:rPr>
                <w:rFonts w:ascii="Times New Roman" w:hAnsi="Times New Roman" w:cs="Times New Roman"/>
                <w:sz w:val="24"/>
                <w:szCs w:val="24"/>
              </w:rPr>
              <w:t xml:space="preserve">accuracy is one of the main goals of this </w:t>
            </w:r>
            <w:r w:rsidR="003851CA" w:rsidRPr="00F121C1">
              <w:rPr>
                <w:rFonts w:ascii="Times New Roman" w:hAnsi="Times New Roman" w:cs="Times New Roman"/>
                <w:sz w:val="24"/>
                <w:szCs w:val="24"/>
              </w:rPr>
              <w:t>research project.</w:t>
            </w:r>
          </w:p>
        </w:tc>
      </w:tr>
      <w:tr w:rsidR="00CA1089" w:rsidRPr="00F121C1" w14:paraId="0DACC425" w14:textId="77777777" w:rsidTr="00E97419">
        <w:tc>
          <w:tcPr>
            <w:tcW w:w="2425" w:type="dxa"/>
          </w:tcPr>
          <w:p w14:paraId="64FD6558" w14:textId="27C96931" w:rsidR="00CA1089" w:rsidRPr="00F121C1" w:rsidRDefault="00100655" w:rsidP="00CA1089">
            <w:pPr>
              <w:rPr>
                <w:rFonts w:ascii="Times New Roman" w:hAnsi="Times New Roman" w:cs="Times New Roman"/>
                <w:sz w:val="24"/>
                <w:szCs w:val="24"/>
              </w:rPr>
            </w:pPr>
            <w:r w:rsidRPr="00F121C1">
              <w:rPr>
                <w:rFonts w:ascii="Times New Roman" w:hAnsi="Times New Roman" w:cs="Times New Roman"/>
                <w:sz w:val="24"/>
                <w:szCs w:val="24"/>
              </w:rPr>
              <w:t>Usability</w:t>
            </w:r>
          </w:p>
        </w:tc>
        <w:tc>
          <w:tcPr>
            <w:tcW w:w="6925" w:type="dxa"/>
          </w:tcPr>
          <w:p w14:paraId="6825D016" w14:textId="2DBCBDE6" w:rsidR="00CA1089" w:rsidRPr="00F121C1" w:rsidRDefault="00100655" w:rsidP="000229FF">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re is no specific </w:t>
            </w:r>
            <w:r w:rsidR="000229FF" w:rsidRPr="00F121C1">
              <w:rPr>
                <w:rFonts w:ascii="Times New Roman" w:hAnsi="Times New Roman" w:cs="Times New Roman"/>
                <w:sz w:val="24"/>
                <w:szCs w:val="24"/>
              </w:rPr>
              <w:t xml:space="preserve">target audience for this application, it can be used by </w:t>
            </w:r>
            <w:r w:rsidR="00985FF6" w:rsidRPr="00F121C1">
              <w:rPr>
                <w:rFonts w:ascii="Times New Roman" w:hAnsi="Times New Roman" w:cs="Times New Roman"/>
                <w:sz w:val="24"/>
                <w:szCs w:val="24"/>
              </w:rPr>
              <w:t>any</w:t>
            </w:r>
            <w:r w:rsidR="00F121C1" w:rsidRPr="00F121C1">
              <w:rPr>
                <w:rFonts w:ascii="Times New Roman" w:hAnsi="Times New Roman" w:cs="Times New Roman"/>
                <w:sz w:val="24"/>
                <w:szCs w:val="24"/>
              </w:rPr>
              <w:t xml:space="preserve"> individual </w:t>
            </w:r>
            <w:r w:rsidR="000229FF" w:rsidRPr="00F121C1">
              <w:rPr>
                <w:rFonts w:ascii="Times New Roman" w:hAnsi="Times New Roman" w:cs="Times New Roman"/>
                <w:sz w:val="24"/>
                <w:szCs w:val="24"/>
              </w:rPr>
              <w:t>therefore the system should be designed in such a way that it is easy to be used by individual</w:t>
            </w:r>
            <w:r w:rsidR="005A3468">
              <w:rPr>
                <w:rFonts w:ascii="Times New Roman" w:hAnsi="Times New Roman" w:cs="Times New Roman"/>
                <w:sz w:val="24"/>
                <w:szCs w:val="24"/>
              </w:rPr>
              <w:t xml:space="preserve">s </w:t>
            </w:r>
            <w:r w:rsidR="00F121C1" w:rsidRPr="00F121C1">
              <w:rPr>
                <w:rFonts w:ascii="Times New Roman" w:hAnsi="Times New Roman" w:cs="Times New Roman"/>
                <w:sz w:val="24"/>
                <w:szCs w:val="24"/>
              </w:rPr>
              <w:t>under</w:t>
            </w:r>
            <w:r w:rsidR="000229FF" w:rsidRPr="00F121C1">
              <w:rPr>
                <w:rFonts w:ascii="Times New Roman" w:hAnsi="Times New Roman" w:cs="Times New Roman"/>
                <w:sz w:val="24"/>
                <w:szCs w:val="24"/>
              </w:rPr>
              <w:t xml:space="preserve"> any age category</w:t>
            </w:r>
            <w:r w:rsidR="00F121C1" w:rsidRPr="00F121C1">
              <w:rPr>
                <w:rFonts w:ascii="Times New Roman" w:hAnsi="Times New Roman" w:cs="Times New Roman"/>
                <w:sz w:val="24"/>
                <w:szCs w:val="24"/>
              </w:rPr>
              <w:t xml:space="preserve"> and profession</w:t>
            </w:r>
            <w:r w:rsidR="000229FF" w:rsidRPr="00F121C1">
              <w:rPr>
                <w:rFonts w:ascii="Times New Roman" w:hAnsi="Times New Roman" w:cs="Times New Roman"/>
                <w:sz w:val="24"/>
                <w:szCs w:val="24"/>
              </w:rPr>
              <w:t>.</w:t>
            </w:r>
          </w:p>
        </w:tc>
      </w:tr>
      <w:tr w:rsidR="00CA1089" w:rsidRPr="00F121C1" w14:paraId="591A077D" w14:textId="77777777" w:rsidTr="00E97419">
        <w:tc>
          <w:tcPr>
            <w:tcW w:w="2425" w:type="dxa"/>
          </w:tcPr>
          <w:p w14:paraId="37ED855A" w14:textId="19E50081" w:rsidR="00CA1089" w:rsidRPr="00F121C1" w:rsidRDefault="00C70B3B" w:rsidP="00CA1089">
            <w:pPr>
              <w:rPr>
                <w:rFonts w:ascii="Times New Roman" w:hAnsi="Times New Roman" w:cs="Times New Roman"/>
                <w:sz w:val="24"/>
                <w:szCs w:val="24"/>
              </w:rPr>
            </w:pPr>
            <w:r>
              <w:rPr>
                <w:rFonts w:ascii="Times New Roman" w:hAnsi="Times New Roman" w:cs="Times New Roman"/>
                <w:sz w:val="24"/>
                <w:szCs w:val="24"/>
              </w:rPr>
              <w:t>Quality</w:t>
            </w:r>
          </w:p>
        </w:tc>
        <w:tc>
          <w:tcPr>
            <w:tcW w:w="6925" w:type="dxa"/>
          </w:tcPr>
          <w:p w14:paraId="2E21933B" w14:textId="0EA46A8D" w:rsidR="00C70B3B" w:rsidRPr="00F121C1" w:rsidRDefault="00B52FE4" w:rsidP="00C70B3B">
            <w:pPr>
              <w:spacing w:line="360" w:lineRule="auto"/>
              <w:rPr>
                <w:rFonts w:ascii="Times New Roman" w:hAnsi="Times New Roman" w:cs="Times New Roman"/>
                <w:sz w:val="24"/>
                <w:szCs w:val="24"/>
              </w:rPr>
            </w:pPr>
            <w:r>
              <w:rPr>
                <w:rFonts w:ascii="Times New Roman" w:hAnsi="Times New Roman" w:cs="Times New Roman"/>
                <w:sz w:val="24"/>
                <w:szCs w:val="24"/>
              </w:rPr>
              <w:t xml:space="preserve">Since this application is designed to </w:t>
            </w:r>
            <w:r w:rsidR="00523544">
              <w:rPr>
                <w:rFonts w:ascii="Times New Roman" w:hAnsi="Times New Roman" w:cs="Times New Roman"/>
                <w:sz w:val="24"/>
                <w:szCs w:val="24"/>
              </w:rPr>
              <w:t>recognize Ayurvedic plants in their natural background an individual with knowledge on this research domain may doubt if the classification was made based on the actual leaf or the background used when training. Therefore, it is important to implement a feature to give the user and idea of based on which features of the leaf the classification was made to increase the trust of users in the application.</w:t>
            </w:r>
          </w:p>
        </w:tc>
      </w:tr>
      <w:tr w:rsidR="00CA1089" w:rsidRPr="00F121C1" w14:paraId="5D92378C" w14:textId="77777777" w:rsidTr="00E97419">
        <w:tc>
          <w:tcPr>
            <w:tcW w:w="2425" w:type="dxa"/>
          </w:tcPr>
          <w:p w14:paraId="569E2412" w14:textId="124107A2" w:rsidR="00CA1089" w:rsidRPr="00F121C1" w:rsidRDefault="00640175" w:rsidP="00CA1089">
            <w:pPr>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6925" w:type="dxa"/>
          </w:tcPr>
          <w:p w14:paraId="0BDAA254" w14:textId="2E5A2D38" w:rsidR="00CA1089" w:rsidRPr="00F121C1" w:rsidRDefault="00640175" w:rsidP="00640175">
            <w:pPr>
              <w:spacing w:line="360" w:lineRule="auto"/>
              <w:rPr>
                <w:rFonts w:ascii="Times New Roman" w:hAnsi="Times New Roman" w:cs="Times New Roman"/>
                <w:sz w:val="24"/>
                <w:szCs w:val="24"/>
              </w:rPr>
            </w:pPr>
            <w:r>
              <w:rPr>
                <w:rFonts w:ascii="Times New Roman" w:hAnsi="Times New Roman" w:cs="Times New Roman"/>
                <w:sz w:val="24"/>
                <w:szCs w:val="24"/>
              </w:rPr>
              <w:t>There are large number of Ayurvedic plants in Sri Lanka therefore the application must be implemented in a way that it is possible to update the model by increases the number of classes the model can identify.</w:t>
            </w:r>
          </w:p>
        </w:tc>
      </w:tr>
    </w:tbl>
    <w:p w14:paraId="42A46E38" w14:textId="77777777" w:rsidR="00CA1089" w:rsidRPr="00CA1089" w:rsidRDefault="00CA1089" w:rsidP="00CA1089"/>
    <w:p w14:paraId="72253E8C" w14:textId="16F76266" w:rsidR="00E5379B" w:rsidRDefault="00793A37" w:rsidP="00037C2D">
      <w:pPr>
        <w:pStyle w:val="Heading2"/>
        <w:rPr>
          <w:rFonts w:ascii="Times New Roman" w:hAnsi="Times New Roman" w:cs="Times New Roman"/>
          <w:b/>
          <w:bCs/>
          <w:color w:val="auto"/>
        </w:rPr>
      </w:pPr>
      <w:r w:rsidRPr="00CA1089">
        <w:rPr>
          <w:rFonts w:ascii="Times New Roman" w:hAnsi="Times New Roman" w:cs="Times New Roman"/>
          <w:b/>
          <w:bCs/>
          <w:color w:val="auto"/>
        </w:rPr>
        <w:t>3.</w:t>
      </w:r>
      <w:r w:rsidR="00E5379B" w:rsidRPr="00CA1089">
        <w:rPr>
          <w:rFonts w:ascii="Times New Roman" w:hAnsi="Times New Roman" w:cs="Times New Roman"/>
          <w:b/>
          <w:bCs/>
          <w:color w:val="auto"/>
        </w:rPr>
        <w:t>3 System Architecture Design</w:t>
      </w:r>
    </w:p>
    <w:p w14:paraId="3EBF7FBF" w14:textId="0CA1B033" w:rsidR="003364EC" w:rsidRPr="00F27848" w:rsidRDefault="00673DC4" w:rsidP="00F27848">
      <w:pPr>
        <w:pStyle w:val="Heading3"/>
        <w:rPr>
          <w:rFonts w:ascii="Times New Roman" w:hAnsi="Times New Roman" w:cs="Times New Roman"/>
          <w:b/>
          <w:bCs/>
          <w:color w:val="auto"/>
        </w:rPr>
      </w:pPr>
      <w:proofErr w:type="gramStart"/>
      <w:r w:rsidRPr="00F27848">
        <w:rPr>
          <w:rFonts w:ascii="Times New Roman" w:hAnsi="Times New Roman" w:cs="Times New Roman"/>
          <w:b/>
          <w:bCs/>
          <w:color w:val="auto"/>
        </w:rPr>
        <w:t xml:space="preserve">3.3.1 </w:t>
      </w:r>
      <w:r w:rsidR="00C0424D">
        <w:rPr>
          <w:rFonts w:ascii="Times New Roman" w:hAnsi="Times New Roman" w:cs="Times New Roman"/>
          <w:b/>
          <w:bCs/>
          <w:color w:val="auto"/>
        </w:rPr>
        <w:t>Tiered</w:t>
      </w:r>
      <w:proofErr w:type="gramEnd"/>
      <w:r w:rsidR="00C0424D">
        <w:rPr>
          <w:rFonts w:ascii="Times New Roman" w:hAnsi="Times New Roman" w:cs="Times New Roman"/>
          <w:b/>
          <w:bCs/>
          <w:color w:val="auto"/>
        </w:rPr>
        <w:t xml:space="preserve"> </w:t>
      </w:r>
      <w:r w:rsidR="003008BD" w:rsidRPr="00F27848">
        <w:rPr>
          <w:rFonts w:ascii="Times New Roman" w:hAnsi="Times New Roman" w:cs="Times New Roman"/>
          <w:b/>
          <w:bCs/>
          <w:color w:val="auto"/>
        </w:rPr>
        <w:t>Architecture Diagram</w:t>
      </w:r>
    </w:p>
    <w:p w14:paraId="0D19C917" w14:textId="2830EE1D" w:rsidR="003107A7" w:rsidRDefault="001C2BA6" w:rsidP="003107A7">
      <w:pPr>
        <w:jc w:val="center"/>
      </w:pPr>
      <w:r>
        <w:rPr>
          <w:noProof/>
        </w:rPr>
        <w:t xml:space="preserve"> </w:t>
      </w:r>
      <w:r w:rsidR="00E00060" w:rsidRPr="00E00060">
        <w:rPr>
          <w:noProof/>
        </w:rPr>
        <w:drawing>
          <wp:inline distT="0" distB="0" distL="0" distR="0" wp14:anchorId="6456AF15" wp14:editId="6C87AC64">
            <wp:extent cx="3848433" cy="4176122"/>
            <wp:effectExtent l="0" t="0" r="0" b="0"/>
            <wp:docPr id="921643335"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43335" name="Picture 1" descr="A diagram of a data processing process&#10;&#10;Description automatically generated"/>
                    <pic:cNvPicPr/>
                  </pic:nvPicPr>
                  <pic:blipFill>
                    <a:blip r:embed="rId24"/>
                    <a:stretch>
                      <a:fillRect/>
                    </a:stretch>
                  </pic:blipFill>
                  <pic:spPr>
                    <a:xfrm>
                      <a:off x="0" y="0"/>
                      <a:ext cx="3848433" cy="4176122"/>
                    </a:xfrm>
                    <a:prstGeom prst="rect">
                      <a:avLst/>
                    </a:prstGeom>
                  </pic:spPr>
                </pic:pic>
              </a:graphicData>
            </a:graphic>
          </wp:inline>
        </w:drawing>
      </w:r>
    </w:p>
    <w:p w14:paraId="19DD8316" w14:textId="6B556625" w:rsidR="00E5379B" w:rsidRDefault="00F27848" w:rsidP="004759AC">
      <w:pPr>
        <w:pStyle w:val="Heading3"/>
        <w:rPr>
          <w:rFonts w:ascii="Times New Roman" w:hAnsi="Times New Roman" w:cs="Times New Roman"/>
          <w:b/>
          <w:bCs/>
          <w:color w:val="auto"/>
        </w:rPr>
      </w:pPr>
      <w:r w:rsidRPr="004759AC">
        <w:rPr>
          <w:rFonts w:ascii="Times New Roman" w:hAnsi="Times New Roman" w:cs="Times New Roman"/>
          <w:b/>
          <w:bCs/>
          <w:color w:val="auto"/>
        </w:rPr>
        <w:t xml:space="preserve">3.3.2 </w:t>
      </w:r>
      <w:r w:rsidR="0000032E" w:rsidRPr="004759AC">
        <w:rPr>
          <w:rFonts w:ascii="Times New Roman" w:hAnsi="Times New Roman" w:cs="Times New Roman"/>
          <w:b/>
          <w:bCs/>
          <w:color w:val="auto"/>
        </w:rPr>
        <w:t>Discussion of tiers</w:t>
      </w:r>
    </w:p>
    <w:p w14:paraId="1D87277F" w14:textId="0CC0CC6C" w:rsidR="004759AC" w:rsidRDefault="00C66ADB" w:rsidP="00C5052B">
      <w:pPr>
        <w:pStyle w:val="Heading4"/>
        <w:rPr>
          <w:rFonts w:ascii="Times New Roman" w:hAnsi="Times New Roman" w:cs="Times New Roman"/>
          <w:b/>
          <w:bCs/>
          <w:color w:val="auto"/>
        </w:rPr>
      </w:pPr>
      <w:r w:rsidRPr="00C5052B">
        <w:rPr>
          <w:rFonts w:ascii="Times New Roman" w:hAnsi="Times New Roman" w:cs="Times New Roman"/>
          <w:b/>
          <w:bCs/>
          <w:color w:val="auto"/>
        </w:rPr>
        <w:t>3.3.2.1 Presentation Tier</w:t>
      </w:r>
    </w:p>
    <w:p w14:paraId="7E5F818A" w14:textId="69C20000" w:rsidR="00C84E9A" w:rsidRPr="00E34658" w:rsidRDefault="00B94A0F" w:rsidP="00E34658">
      <w:p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The </w:t>
      </w:r>
      <w:r w:rsidR="00D94366" w:rsidRPr="00E34658">
        <w:rPr>
          <w:rFonts w:ascii="Times New Roman" w:hAnsi="Times New Roman" w:cs="Times New Roman"/>
          <w:sz w:val="24"/>
          <w:szCs w:val="24"/>
        </w:rPr>
        <w:t>presentation tier represents what is visible to the user and where the user interacts with the system</w:t>
      </w:r>
      <w:r w:rsidR="00C84E9A" w:rsidRPr="00E34658">
        <w:rPr>
          <w:rFonts w:ascii="Times New Roman" w:hAnsi="Times New Roman" w:cs="Times New Roman"/>
          <w:sz w:val="24"/>
          <w:szCs w:val="24"/>
        </w:rPr>
        <w:t>.</w:t>
      </w:r>
    </w:p>
    <w:p w14:paraId="1E81AF30" w14:textId="31078BE0" w:rsidR="00C84E9A" w:rsidRPr="00E34658" w:rsidRDefault="00C84E9A" w:rsidP="00E34658">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Upload image </w:t>
      </w:r>
      <w:r w:rsidR="00167143" w:rsidRPr="00E34658">
        <w:rPr>
          <w:rFonts w:ascii="Times New Roman" w:hAnsi="Times New Roman" w:cs="Times New Roman"/>
          <w:sz w:val="24"/>
          <w:szCs w:val="24"/>
        </w:rPr>
        <w:t xml:space="preserve">– user can upload the image of </w:t>
      </w:r>
      <w:r w:rsidR="00425A41" w:rsidRPr="00E34658">
        <w:rPr>
          <w:rFonts w:ascii="Times New Roman" w:hAnsi="Times New Roman" w:cs="Times New Roman"/>
          <w:sz w:val="24"/>
          <w:szCs w:val="24"/>
        </w:rPr>
        <w:t>the leaf using this option</w:t>
      </w:r>
      <w:r w:rsidR="0015522A" w:rsidRPr="00E34658">
        <w:rPr>
          <w:rFonts w:ascii="Times New Roman" w:hAnsi="Times New Roman" w:cs="Times New Roman"/>
          <w:sz w:val="24"/>
          <w:szCs w:val="24"/>
        </w:rPr>
        <w:t xml:space="preserve"> to be input into the classification model to get the output</w:t>
      </w:r>
      <w:r w:rsidR="00425A41" w:rsidRPr="00E34658">
        <w:rPr>
          <w:rFonts w:ascii="Times New Roman" w:hAnsi="Times New Roman" w:cs="Times New Roman"/>
          <w:sz w:val="24"/>
          <w:szCs w:val="24"/>
        </w:rPr>
        <w:t>.</w:t>
      </w:r>
    </w:p>
    <w:p w14:paraId="7FD20824" w14:textId="0C4EB050" w:rsidR="00E34658" w:rsidRDefault="00E34658" w:rsidP="00E34658">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Display results – the user can select this option </w:t>
      </w:r>
      <w:proofErr w:type="gramStart"/>
      <w:r w:rsidRPr="00E34658">
        <w:rPr>
          <w:rFonts w:ascii="Times New Roman" w:hAnsi="Times New Roman" w:cs="Times New Roman"/>
          <w:sz w:val="24"/>
          <w:szCs w:val="24"/>
        </w:rPr>
        <w:t>in order to</w:t>
      </w:r>
      <w:proofErr w:type="gramEnd"/>
      <w:r w:rsidRPr="00E34658">
        <w:rPr>
          <w:rFonts w:ascii="Times New Roman" w:hAnsi="Times New Roman" w:cs="Times New Roman"/>
          <w:sz w:val="24"/>
          <w:szCs w:val="24"/>
        </w:rPr>
        <w:t xml:space="preserve"> see the results of the classification and the properties and uses of the identified plant.</w:t>
      </w:r>
    </w:p>
    <w:p w14:paraId="6D85DE85" w14:textId="75E27645" w:rsidR="00E34658" w:rsidRPr="00E34658" w:rsidRDefault="00E34658" w:rsidP="00E34658">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View list of Ayurvedic plants – this option can be used by the user to get an output of the list of Ayurvedic plants in Sri Lanka and their properties.</w:t>
      </w:r>
    </w:p>
    <w:p w14:paraId="4C147EF4" w14:textId="6FC3510D" w:rsidR="00C66ADB" w:rsidRDefault="00C66ADB" w:rsidP="00C5052B">
      <w:pPr>
        <w:pStyle w:val="Heading4"/>
        <w:rPr>
          <w:rFonts w:ascii="Times New Roman" w:hAnsi="Times New Roman" w:cs="Times New Roman"/>
          <w:b/>
          <w:bCs/>
          <w:color w:val="auto"/>
        </w:rPr>
      </w:pPr>
      <w:r w:rsidRPr="00C5052B">
        <w:rPr>
          <w:rFonts w:ascii="Times New Roman" w:hAnsi="Times New Roman" w:cs="Times New Roman"/>
          <w:b/>
          <w:bCs/>
          <w:color w:val="auto"/>
        </w:rPr>
        <w:t>3.3.2.2 Logic Tier</w:t>
      </w:r>
    </w:p>
    <w:p w14:paraId="4C96199C" w14:textId="56BF08F7" w:rsidR="00E37024" w:rsidRPr="00E92E24" w:rsidRDefault="00B6469E" w:rsidP="00E92E24">
      <w:p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The </w:t>
      </w:r>
      <w:r w:rsidR="00A9491F" w:rsidRPr="00E92E24">
        <w:rPr>
          <w:rFonts w:ascii="Times New Roman" w:hAnsi="Times New Roman" w:cs="Times New Roman"/>
          <w:sz w:val="24"/>
          <w:szCs w:val="24"/>
        </w:rPr>
        <w:t>logic tier is where the core functionalities of the system take place.</w:t>
      </w:r>
    </w:p>
    <w:p w14:paraId="0B47A760" w14:textId="0F368FC8" w:rsidR="00A9491F" w:rsidRPr="00E92E24" w:rsidRDefault="00A9491F" w:rsidP="00E92E24">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Backend API </w:t>
      </w:r>
      <w:r w:rsidR="00F1062C" w:rsidRPr="00E92E24">
        <w:rPr>
          <w:rFonts w:ascii="Times New Roman" w:hAnsi="Times New Roman" w:cs="Times New Roman"/>
          <w:sz w:val="24"/>
          <w:szCs w:val="24"/>
        </w:rPr>
        <w:t>–</w:t>
      </w:r>
      <w:r w:rsidRPr="00E92E24">
        <w:rPr>
          <w:rFonts w:ascii="Times New Roman" w:hAnsi="Times New Roman" w:cs="Times New Roman"/>
          <w:sz w:val="24"/>
          <w:szCs w:val="24"/>
        </w:rPr>
        <w:t xml:space="preserve"> </w:t>
      </w:r>
      <w:r w:rsidR="00F1062C" w:rsidRPr="00E92E24">
        <w:rPr>
          <w:rFonts w:ascii="Times New Roman" w:hAnsi="Times New Roman" w:cs="Times New Roman"/>
          <w:sz w:val="24"/>
          <w:szCs w:val="24"/>
        </w:rPr>
        <w:t xml:space="preserve">This is the backend of the application which will be implemented. Once the user selects and option </w:t>
      </w:r>
      <w:r w:rsidR="007354E5" w:rsidRPr="00E92E24">
        <w:rPr>
          <w:rFonts w:ascii="Times New Roman" w:hAnsi="Times New Roman" w:cs="Times New Roman"/>
          <w:sz w:val="24"/>
          <w:szCs w:val="24"/>
        </w:rPr>
        <w:t xml:space="preserve">the functionality related to that option will be executed here. When user selects the upload image </w:t>
      </w:r>
      <w:r w:rsidR="00D46158" w:rsidRPr="00E92E24">
        <w:rPr>
          <w:rFonts w:ascii="Times New Roman" w:hAnsi="Times New Roman" w:cs="Times New Roman"/>
          <w:sz w:val="24"/>
          <w:szCs w:val="24"/>
        </w:rPr>
        <w:t>option, the format of the image will be validated and if correct will be passed onto the image classifier.</w:t>
      </w:r>
      <w:r w:rsidR="00E02422" w:rsidRPr="00E92E24">
        <w:rPr>
          <w:rFonts w:ascii="Times New Roman" w:hAnsi="Times New Roman" w:cs="Times New Roman"/>
          <w:sz w:val="24"/>
          <w:szCs w:val="24"/>
        </w:rPr>
        <w:t xml:space="preserve"> Data corresponding to the output of the classification will be fetched from </w:t>
      </w:r>
      <w:r w:rsidR="00E92E24" w:rsidRPr="00E92E24">
        <w:rPr>
          <w:rFonts w:ascii="Times New Roman" w:hAnsi="Times New Roman" w:cs="Times New Roman"/>
          <w:sz w:val="24"/>
          <w:szCs w:val="24"/>
        </w:rPr>
        <w:t>the database</w:t>
      </w:r>
      <w:r w:rsidR="00E02422" w:rsidRPr="00E92E24">
        <w:rPr>
          <w:rFonts w:ascii="Times New Roman" w:hAnsi="Times New Roman" w:cs="Times New Roman"/>
          <w:sz w:val="24"/>
          <w:szCs w:val="24"/>
        </w:rPr>
        <w:t xml:space="preserve"> and passed on to the presentation layer.</w:t>
      </w:r>
    </w:p>
    <w:p w14:paraId="65E9404B" w14:textId="754FA17E" w:rsidR="00E92E24" w:rsidRPr="00B02D84" w:rsidRDefault="00E02422" w:rsidP="00E37024">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Image classifier </w:t>
      </w:r>
      <w:r w:rsidR="001F00B2" w:rsidRPr="00E92E24">
        <w:rPr>
          <w:rFonts w:ascii="Times New Roman" w:hAnsi="Times New Roman" w:cs="Times New Roman"/>
          <w:sz w:val="24"/>
          <w:szCs w:val="24"/>
        </w:rPr>
        <w:t>–</w:t>
      </w:r>
      <w:r w:rsidR="00371AFB" w:rsidRPr="00E92E24">
        <w:rPr>
          <w:rFonts w:ascii="Times New Roman" w:hAnsi="Times New Roman" w:cs="Times New Roman"/>
          <w:sz w:val="24"/>
          <w:szCs w:val="24"/>
        </w:rPr>
        <w:t xml:space="preserve"> the validated image will be preprocessed and input into the image classification model</w:t>
      </w:r>
      <w:r w:rsidR="00B02D84">
        <w:rPr>
          <w:rFonts w:ascii="Times New Roman" w:hAnsi="Times New Roman" w:cs="Times New Roman"/>
          <w:sz w:val="24"/>
          <w:szCs w:val="24"/>
        </w:rPr>
        <w:t>. The model will predict the class of the image.</w:t>
      </w:r>
    </w:p>
    <w:p w14:paraId="09671C36" w14:textId="7DB46CF4" w:rsidR="00C66ADB" w:rsidRDefault="00C66ADB" w:rsidP="00C5052B">
      <w:pPr>
        <w:pStyle w:val="Heading4"/>
        <w:rPr>
          <w:rFonts w:ascii="Times New Roman" w:hAnsi="Times New Roman" w:cs="Times New Roman"/>
          <w:b/>
          <w:bCs/>
          <w:color w:val="auto"/>
        </w:rPr>
      </w:pPr>
      <w:r w:rsidRPr="00C5052B">
        <w:rPr>
          <w:rFonts w:ascii="Times New Roman" w:hAnsi="Times New Roman" w:cs="Times New Roman"/>
          <w:b/>
          <w:bCs/>
          <w:color w:val="auto"/>
        </w:rPr>
        <w:t>3.3.2.3 Data Tier</w:t>
      </w:r>
    </w:p>
    <w:p w14:paraId="5B2C3D96" w14:textId="3CD72C3D" w:rsidR="00B02D84" w:rsidRPr="00883D02" w:rsidRDefault="00B02D84" w:rsidP="00883D02">
      <w:p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The data required for the system is </w:t>
      </w:r>
      <w:r w:rsidR="000E00D7" w:rsidRPr="00883D02">
        <w:rPr>
          <w:rFonts w:ascii="Times New Roman" w:hAnsi="Times New Roman" w:cs="Times New Roman"/>
          <w:sz w:val="24"/>
          <w:szCs w:val="24"/>
        </w:rPr>
        <w:t>represented using the data tier.</w:t>
      </w:r>
    </w:p>
    <w:p w14:paraId="28F81183" w14:textId="638A5625" w:rsidR="000E00D7" w:rsidRPr="00883D02" w:rsidRDefault="004C7A9B" w:rsidP="00883D02">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details dataset – this dataset </w:t>
      </w:r>
      <w:r w:rsidR="003E0599" w:rsidRPr="00883D02">
        <w:rPr>
          <w:rFonts w:ascii="Times New Roman" w:hAnsi="Times New Roman" w:cs="Times New Roman"/>
          <w:sz w:val="24"/>
          <w:szCs w:val="24"/>
        </w:rPr>
        <w:t>contains</w:t>
      </w:r>
      <w:r w:rsidRPr="00883D02">
        <w:rPr>
          <w:rFonts w:ascii="Times New Roman" w:hAnsi="Times New Roman" w:cs="Times New Roman"/>
          <w:sz w:val="24"/>
          <w:szCs w:val="24"/>
        </w:rPr>
        <w:t xml:space="preserve"> the information about the list of A</w:t>
      </w:r>
      <w:r w:rsidR="003E0599" w:rsidRPr="00883D02">
        <w:rPr>
          <w:rFonts w:ascii="Times New Roman" w:hAnsi="Times New Roman" w:cs="Times New Roman"/>
          <w:sz w:val="24"/>
          <w:szCs w:val="24"/>
        </w:rPr>
        <w:t>y</w:t>
      </w:r>
      <w:r w:rsidRPr="00883D02">
        <w:rPr>
          <w:rFonts w:ascii="Times New Roman" w:hAnsi="Times New Roman" w:cs="Times New Roman"/>
          <w:sz w:val="24"/>
          <w:szCs w:val="24"/>
        </w:rPr>
        <w:t>urvedic plants in Sri Lanka</w:t>
      </w:r>
      <w:r w:rsidR="003E0599" w:rsidRPr="00883D02">
        <w:rPr>
          <w:rFonts w:ascii="Times New Roman" w:hAnsi="Times New Roman" w:cs="Times New Roman"/>
          <w:sz w:val="24"/>
          <w:szCs w:val="24"/>
        </w:rPr>
        <w:t>. When the user selects the option to view this from the backend API this data is fetched and displayed to the user in the presentation layer.</w:t>
      </w:r>
    </w:p>
    <w:p w14:paraId="4BF23D6E" w14:textId="43DA69F0" w:rsidR="00751227" w:rsidRPr="00883D02" w:rsidRDefault="00751227" w:rsidP="00883D02">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image dataset – this dataset contains the images of the </w:t>
      </w:r>
      <w:r w:rsidR="00883D02" w:rsidRPr="00883D02">
        <w:rPr>
          <w:rFonts w:ascii="Times New Roman" w:hAnsi="Times New Roman" w:cs="Times New Roman"/>
          <w:sz w:val="24"/>
          <w:szCs w:val="24"/>
        </w:rPr>
        <w:t>classes that were used to train the Ayurvedic leaf classification model.</w:t>
      </w:r>
    </w:p>
    <w:p w14:paraId="1E54FB50" w14:textId="570E1089" w:rsidR="00CB48A9" w:rsidRPr="004759AC" w:rsidRDefault="00CB48A9" w:rsidP="004759AC">
      <w:pPr>
        <w:pStyle w:val="Heading2"/>
        <w:rPr>
          <w:rFonts w:ascii="Times New Roman" w:hAnsi="Times New Roman" w:cs="Times New Roman"/>
          <w:b/>
          <w:bCs/>
          <w:color w:val="auto"/>
        </w:rPr>
      </w:pPr>
      <w:r w:rsidRPr="004759AC">
        <w:rPr>
          <w:rFonts w:ascii="Times New Roman" w:hAnsi="Times New Roman" w:cs="Times New Roman"/>
          <w:b/>
          <w:bCs/>
          <w:color w:val="auto"/>
        </w:rPr>
        <w:t>3.4 System Design</w:t>
      </w:r>
    </w:p>
    <w:p w14:paraId="45946B53" w14:textId="2F0AF3E0" w:rsidR="009C0CEF" w:rsidRDefault="009C0CEF" w:rsidP="004759AC">
      <w:pPr>
        <w:pStyle w:val="Heading3"/>
        <w:rPr>
          <w:rFonts w:ascii="Times New Roman" w:hAnsi="Times New Roman" w:cs="Times New Roman"/>
          <w:b/>
          <w:bCs/>
          <w:color w:val="auto"/>
        </w:rPr>
      </w:pPr>
      <w:r w:rsidRPr="004759AC">
        <w:rPr>
          <w:rFonts w:ascii="Times New Roman" w:hAnsi="Times New Roman" w:cs="Times New Roman"/>
          <w:b/>
          <w:bCs/>
          <w:color w:val="auto"/>
        </w:rPr>
        <w:t xml:space="preserve">3.4.1 Choice of </w:t>
      </w:r>
      <w:r w:rsidR="00D040CE" w:rsidRPr="004759AC">
        <w:rPr>
          <w:rFonts w:ascii="Times New Roman" w:hAnsi="Times New Roman" w:cs="Times New Roman"/>
          <w:b/>
          <w:bCs/>
          <w:color w:val="auto"/>
        </w:rPr>
        <w:t>D</w:t>
      </w:r>
      <w:r w:rsidRPr="004759AC">
        <w:rPr>
          <w:rFonts w:ascii="Times New Roman" w:hAnsi="Times New Roman" w:cs="Times New Roman"/>
          <w:b/>
          <w:bCs/>
          <w:color w:val="auto"/>
        </w:rPr>
        <w:t xml:space="preserve">esign </w:t>
      </w:r>
      <w:r w:rsidR="00D040CE" w:rsidRPr="004759AC">
        <w:rPr>
          <w:rFonts w:ascii="Times New Roman" w:hAnsi="Times New Roman" w:cs="Times New Roman"/>
          <w:b/>
          <w:bCs/>
          <w:color w:val="auto"/>
        </w:rPr>
        <w:t>P</w:t>
      </w:r>
      <w:r w:rsidRPr="004759AC">
        <w:rPr>
          <w:rFonts w:ascii="Times New Roman" w:hAnsi="Times New Roman" w:cs="Times New Roman"/>
          <w:b/>
          <w:bCs/>
          <w:color w:val="auto"/>
        </w:rPr>
        <w:t>aradigm</w:t>
      </w:r>
    </w:p>
    <w:p w14:paraId="6026BBF7" w14:textId="3B8716C4" w:rsidR="00126C7A" w:rsidRPr="007C205F" w:rsidRDefault="00126C7A" w:rsidP="00126C7A">
      <w:pPr>
        <w:rPr>
          <w:rFonts w:ascii="Times New Roman" w:hAnsi="Times New Roman" w:cs="Times New Roman"/>
        </w:rPr>
      </w:pPr>
      <w:r w:rsidRPr="007C205F">
        <w:rPr>
          <w:rFonts w:ascii="Times New Roman" w:hAnsi="Times New Roman" w:cs="Times New Roman"/>
        </w:rPr>
        <w:t xml:space="preserve">SSAD will be used. </w:t>
      </w:r>
    </w:p>
    <w:p w14:paraId="731EEE07" w14:textId="46F7E0D4" w:rsidR="00E5379B" w:rsidRDefault="00807B7B" w:rsidP="00314BBB">
      <w:pPr>
        <w:pStyle w:val="Heading2"/>
        <w:rPr>
          <w:rFonts w:ascii="Times New Roman" w:hAnsi="Times New Roman" w:cs="Times New Roman"/>
          <w:b/>
          <w:bCs/>
          <w:color w:val="auto"/>
        </w:rPr>
      </w:pPr>
      <w:r w:rsidRPr="00314BBB">
        <w:rPr>
          <w:rFonts w:ascii="Times New Roman" w:hAnsi="Times New Roman" w:cs="Times New Roman"/>
          <w:b/>
          <w:bCs/>
          <w:color w:val="auto"/>
        </w:rPr>
        <w:lastRenderedPageBreak/>
        <w:t>3</w:t>
      </w:r>
      <w:r w:rsidR="00E5379B" w:rsidRPr="00314BBB">
        <w:rPr>
          <w:rFonts w:ascii="Times New Roman" w:hAnsi="Times New Roman" w:cs="Times New Roman"/>
          <w:b/>
          <w:bCs/>
          <w:color w:val="auto"/>
        </w:rPr>
        <w:t xml:space="preserve">.5 </w:t>
      </w:r>
      <w:r w:rsidR="00D040CE" w:rsidRPr="00314BBB">
        <w:rPr>
          <w:rFonts w:ascii="Times New Roman" w:hAnsi="Times New Roman" w:cs="Times New Roman"/>
          <w:b/>
          <w:bCs/>
          <w:color w:val="auto"/>
        </w:rPr>
        <w:t>Design Diagrams</w:t>
      </w:r>
    </w:p>
    <w:p w14:paraId="163EECBA" w14:textId="0931E9B0" w:rsidR="007C3EB9" w:rsidRDefault="00940B0A" w:rsidP="00CA2ABF">
      <w:pPr>
        <w:pStyle w:val="Heading3"/>
        <w:rPr>
          <w:rFonts w:ascii="Times New Roman" w:hAnsi="Times New Roman" w:cs="Times New Roman"/>
          <w:b/>
          <w:bCs/>
          <w:color w:val="auto"/>
        </w:rPr>
      </w:pPr>
      <w:r w:rsidRPr="00CA2ABF">
        <w:rPr>
          <w:rFonts w:ascii="Times New Roman" w:hAnsi="Times New Roman" w:cs="Times New Roman"/>
          <w:b/>
          <w:bCs/>
          <w:color w:val="auto"/>
        </w:rPr>
        <w:t xml:space="preserve">3.5.1 </w:t>
      </w:r>
      <w:r w:rsidR="00CD0E82">
        <w:rPr>
          <w:rFonts w:ascii="Times New Roman" w:hAnsi="Times New Roman" w:cs="Times New Roman"/>
          <w:b/>
          <w:bCs/>
          <w:color w:val="auto"/>
        </w:rPr>
        <w:t>Sequence</w:t>
      </w:r>
      <w:r w:rsidR="00CA2ABF" w:rsidRPr="00CA2ABF">
        <w:rPr>
          <w:rFonts w:ascii="Times New Roman" w:hAnsi="Times New Roman" w:cs="Times New Roman"/>
          <w:b/>
          <w:bCs/>
          <w:color w:val="auto"/>
        </w:rPr>
        <w:t xml:space="preserve"> Diagram</w:t>
      </w:r>
    </w:p>
    <w:p w14:paraId="6527F8C3" w14:textId="77777777" w:rsidR="00CD0E82" w:rsidRDefault="00CD0E82" w:rsidP="00CD0E82">
      <w:pPr>
        <w:keepNext/>
      </w:pPr>
      <w:r w:rsidRPr="00CD0E82">
        <w:rPr>
          <w:noProof/>
        </w:rPr>
        <w:drawing>
          <wp:inline distT="0" distB="0" distL="0" distR="0" wp14:anchorId="7D8FFFFE" wp14:editId="185CA5FE">
            <wp:extent cx="5883150" cy="4930567"/>
            <wp:effectExtent l="0" t="0" r="3810" b="3810"/>
            <wp:docPr id="917012094"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12094" name="Picture 1" descr="A diagram of a computer program&#10;&#10;Description automatically generated"/>
                    <pic:cNvPicPr/>
                  </pic:nvPicPr>
                  <pic:blipFill>
                    <a:blip r:embed="rId25"/>
                    <a:stretch>
                      <a:fillRect/>
                    </a:stretch>
                  </pic:blipFill>
                  <pic:spPr>
                    <a:xfrm>
                      <a:off x="0" y="0"/>
                      <a:ext cx="5883150" cy="4930567"/>
                    </a:xfrm>
                    <a:prstGeom prst="rect">
                      <a:avLst/>
                    </a:prstGeom>
                  </pic:spPr>
                </pic:pic>
              </a:graphicData>
            </a:graphic>
          </wp:inline>
        </w:drawing>
      </w:r>
    </w:p>
    <w:p w14:paraId="0D26D9FE" w14:textId="68148368" w:rsidR="008260B4" w:rsidRPr="008260B4" w:rsidRDefault="00CD0E82" w:rsidP="00CD0E82">
      <w:pPr>
        <w:pStyle w:val="Caption"/>
        <w:jc w:val="center"/>
      </w:pPr>
      <w:r>
        <w:t xml:space="preserve">Figure </w:t>
      </w:r>
      <w:r>
        <w:fldChar w:fldCharType="begin"/>
      </w:r>
      <w:r>
        <w:instrText xml:space="preserve"> SEQ Figure \* ARABIC </w:instrText>
      </w:r>
      <w:r>
        <w:fldChar w:fldCharType="separate"/>
      </w:r>
      <w:r w:rsidR="00C564F8">
        <w:rPr>
          <w:noProof/>
        </w:rPr>
        <w:t>5</w:t>
      </w:r>
      <w:r>
        <w:fldChar w:fldCharType="end"/>
      </w:r>
      <w:r>
        <w:t>: Sequence Diagram (Self-Composed)</w:t>
      </w:r>
    </w:p>
    <w:p w14:paraId="4C576385" w14:textId="73B4813E" w:rsidR="00CA2ABF" w:rsidRPr="00721DE6" w:rsidRDefault="009E32CE" w:rsidP="00721DE6">
      <w:pPr>
        <w:pStyle w:val="Heading3"/>
        <w:rPr>
          <w:rFonts w:ascii="Times New Roman" w:hAnsi="Times New Roman" w:cs="Times New Roman"/>
          <w:b/>
          <w:bCs/>
          <w:color w:val="auto"/>
        </w:rPr>
      </w:pPr>
      <w:r w:rsidRPr="00721DE6">
        <w:rPr>
          <w:rFonts w:ascii="Times New Roman" w:hAnsi="Times New Roman" w:cs="Times New Roman"/>
          <w:b/>
          <w:bCs/>
          <w:color w:val="auto"/>
        </w:rPr>
        <w:lastRenderedPageBreak/>
        <w:t xml:space="preserve">3.5.2 </w:t>
      </w:r>
      <w:r w:rsidR="00D463EB" w:rsidRPr="00721DE6">
        <w:rPr>
          <w:rFonts w:ascii="Times New Roman" w:hAnsi="Times New Roman" w:cs="Times New Roman"/>
          <w:b/>
          <w:bCs/>
          <w:color w:val="auto"/>
        </w:rPr>
        <w:t>Data Flow Diagram – Level 1</w:t>
      </w:r>
    </w:p>
    <w:p w14:paraId="6A3DC041" w14:textId="6D300484" w:rsidR="00884517" w:rsidRDefault="00046E21" w:rsidP="0087548F">
      <w:r w:rsidRPr="00046E21">
        <w:rPr>
          <w:noProof/>
        </w:rPr>
        <w:drawing>
          <wp:inline distT="0" distB="0" distL="0" distR="0" wp14:anchorId="662A3902" wp14:editId="71A09B3A">
            <wp:extent cx="6065520" cy="2860385"/>
            <wp:effectExtent l="0" t="0" r="0" b="0"/>
            <wp:docPr id="1366557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7289" name=""/>
                    <pic:cNvPicPr/>
                  </pic:nvPicPr>
                  <pic:blipFill>
                    <a:blip r:embed="rId26"/>
                    <a:stretch>
                      <a:fillRect/>
                    </a:stretch>
                  </pic:blipFill>
                  <pic:spPr>
                    <a:xfrm>
                      <a:off x="0" y="0"/>
                      <a:ext cx="6068283" cy="2861688"/>
                    </a:xfrm>
                    <a:prstGeom prst="rect">
                      <a:avLst/>
                    </a:prstGeom>
                  </pic:spPr>
                </pic:pic>
              </a:graphicData>
            </a:graphic>
          </wp:inline>
        </w:drawing>
      </w:r>
    </w:p>
    <w:p w14:paraId="2FA38787" w14:textId="7DE9EC6F" w:rsidR="0087548F" w:rsidRDefault="0087548F" w:rsidP="00505A3E">
      <w:pPr>
        <w:pStyle w:val="Heading3"/>
        <w:rPr>
          <w:rFonts w:ascii="Times New Roman" w:hAnsi="Times New Roman" w:cs="Times New Roman"/>
          <w:b/>
          <w:bCs/>
          <w:color w:val="auto"/>
        </w:rPr>
      </w:pPr>
      <w:r w:rsidRPr="00505A3E">
        <w:rPr>
          <w:rFonts w:ascii="Times New Roman" w:hAnsi="Times New Roman" w:cs="Times New Roman"/>
          <w:b/>
          <w:bCs/>
          <w:color w:val="auto"/>
        </w:rPr>
        <w:t>3.5.</w:t>
      </w:r>
      <w:r w:rsidR="004C1E1D">
        <w:rPr>
          <w:rFonts w:ascii="Times New Roman" w:hAnsi="Times New Roman" w:cs="Times New Roman"/>
          <w:b/>
          <w:bCs/>
          <w:color w:val="auto"/>
        </w:rPr>
        <w:t>3</w:t>
      </w:r>
      <w:r w:rsidRPr="00505A3E">
        <w:rPr>
          <w:rFonts w:ascii="Times New Roman" w:hAnsi="Times New Roman" w:cs="Times New Roman"/>
          <w:b/>
          <w:bCs/>
          <w:color w:val="auto"/>
        </w:rPr>
        <w:t>Data Flow Diagram – Level 2</w:t>
      </w:r>
    </w:p>
    <w:p w14:paraId="18F82CE8" w14:textId="77777777" w:rsidR="00046E21" w:rsidRPr="00046E21" w:rsidRDefault="00046E21" w:rsidP="00046E21"/>
    <w:p w14:paraId="6EA3D877" w14:textId="2AA1446D" w:rsidR="00EB32B7" w:rsidRPr="00EB32B7" w:rsidRDefault="00C15623" w:rsidP="00EB32B7">
      <w:r w:rsidRPr="00C15623">
        <w:rPr>
          <w:noProof/>
        </w:rPr>
        <w:drawing>
          <wp:inline distT="0" distB="0" distL="0" distR="0" wp14:anchorId="07CAC731" wp14:editId="019CE307">
            <wp:extent cx="5943600" cy="3048635"/>
            <wp:effectExtent l="0" t="0" r="0" b="0"/>
            <wp:docPr id="2060726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726759" name=""/>
                    <pic:cNvPicPr/>
                  </pic:nvPicPr>
                  <pic:blipFill>
                    <a:blip r:embed="rId27"/>
                    <a:stretch>
                      <a:fillRect/>
                    </a:stretch>
                  </pic:blipFill>
                  <pic:spPr>
                    <a:xfrm>
                      <a:off x="0" y="0"/>
                      <a:ext cx="5943600" cy="3048635"/>
                    </a:xfrm>
                    <a:prstGeom prst="rect">
                      <a:avLst/>
                    </a:prstGeom>
                  </pic:spPr>
                </pic:pic>
              </a:graphicData>
            </a:graphic>
          </wp:inline>
        </w:drawing>
      </w:r>
    </w:p>
    <w:p w14:paraId="7725290E" w14:textId="1EB44EC9" w:rsidR="000C05DB" w:rsidRPr="000C05DB" w:rsidRDefault="000C05DB" w:rsidP="000C05DB"/>
    <w:p w14:paraId="6F33C1ED" w14:textId="3775A859" w:rsidR="0087548F" w:rsidRDefault="00D57CC9" w:rsidP="00505A3E">
      <w:pPr>
        <w:pStyle w:val="Heading3"/>
        <w:rPr>
          <w:rFonts w:ascii="Times New Roman" w:hAnsi="Times New Roman" w:cs="Times New Roman"/>
          <w:b/>
          <w:bCs/>
          <w:color w:val="auto"/>
        </w:rPr>
      </w:pPr>
      <w:r w:rsidRPr="00505A3E">
        <w:rPr>
          <w:rFonts w:ascii="Times New Roman" w:hAnsi="Times New Roman" w:cs="Times New Roman"/>
          <w:b/>
          <w:bCs/>
          <w:color w:val="auto"/>
        </w:rPr>
        <w:lastRenderedPageBreak/>
        <w:t>3.5.</w:t>
      </w:r>
      <w:r w:rsidR="004C1E1D">
        <w:rPr>
          <w:rFonts w:ascii="Times New Roman" w:hAnsi="Times New Roman" w:cs="Times New Roman"/>
          <w:b/>
          <w:bCs/>
          <w:color w:val="auto"/>
        </w:rPr>
        <w:t>4</w:t>
      </w:r>
      <w:r w:rsidR="00FA645B">
        <w:rPr>
          <w:rFonts w:ascii="Times New Roman" w:hAnsi="Times New Roman" w:cs="Times New Roman"/>
          <w:b/>
          <w:bCs/>
          <w:color w:val="auto"/>
        </w:rPr>
        <w:t xml:space="preserve"> </w:t>
      </w:r>
      <w:r w:rsidRPr="00505A3E">
        <w:rPr>
          <w:rFonts w:ascii="Times New Roman" w:hAnsi="Times New Roman" w:cs="Times New Roman"/>
          <w:b/>
          <w:bCs/>
          <w:color w:val="auto"/>
        </w:rPr>
        <w:t>System Process Flow Chart</w:t>
      </w:r>
    </w:p>
    <w:p w14:paraId="44B34414" w14:textId="4BAACD83" w:rsidR="00661B1A" w:rsidRPr="00661B1A" w:rsidRDefault="0004630A" w:rsidP="00661B1A">
      <w:r w:rsidRPr="0004630A">
        <w:rPr>
          <w:noProof/>
        </w:rPr>
        <w:drawing>
          <wp:inline distT="0" distB="0" distL="0" distR="0" wp14:anchorId="729AE763" wp14:editId="3BABC823">
            <wp:extent cx="5860288" cy="5105842"/>
            <wp:effectExtent l="0" t="0" r="7620" b="0"/>
            <wp:docPr id="180729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298541" name=""/>
                    <pic:cNvPicPr/>
                  </pic:nvPicPr>
                  <pic:blipFill>
                    <a:blip r:embed="rId28"/>
                    <a:stretch>
                      <a:fillRect/>
                    </a:stretch>
                  </pic:blipFill>
                  <pic:spPr>
                    <a:xfrm>
                      <a:off x="0" y="0"/>
                      <a:ext cx="5860288" cy="5105842"/>
                    </a:xfrm>
                    <a:prstGeom prst="rect">
                      <a:avLst/>
                    </a:prstGeom>
                  </pic:spPr>
                </pic:pic>
              </a:graphicData>
            </a:graphic>
          </wp:inline>
        </w:drawing>
      </w:r>
    </w:p>
    <w:p w14:paraId="76C614D7" w14:textId="75B9180C" w:rsidR="00505A3E" w:rsidRDefault="00505A3E" w:rsidP="00505A3E">
      <w:pPr>
        <w:pStyle w:val="Heading3"/>
        <w:rPr>
          <w:rFonts w:ascii="Times New Roman" w:hAnsi="Times New Roman" w:cs="Times New Roman"/>
          <w:b/>
          <w:bCs/>
          <w:color w:val="auto"/>
        </w:rPr>
      </w:pPr>
      <w:r w:rsidRPr="00505A3E">
        <w:rPr>
          <w:rFonts w:ascii="Times New Roman" w:hAnsi="Times New Roman" w:cs="Times New Roman"/>
          <w:b/>
          <w:bCs/>
          <w:color w:val="auto"/>
        </w:rPr>
        <w:t>3.5.</w:t>
      </w:r>
      <w:r w:rsidR="004C1E1D">
        <w:rPr>
          <w:rFonts w:ascii="Times New Roman" w:hAnsi="Times New Roman" w:cs="Times New Roman"/>
          <w:b/>
          <w:bCs/>
          <w:color w:val="auto"/>
        </w:rPr>
        <w:t>5</w:t>
      </w:r>
      <w:r w:rsidRPr="00505A3E">
        <w:rPr>
          <w:rFonts w:ascii="Times New Roman" w:hAnsi="Times New Roman" w:cs="Times New Roman"/>
          <w:b/>
          <w:bCs/>
          <w:color w:val="auto"/>
        </w:rPr>
        <w:t xml:space="preserve"> User Interface Design</w:t>
      </w:r>
    </w:p>
    <w:p w14:paraId="484DA0AC" w14:textId="77777777" w:rsidR="00505A3E" w:rsidRDefault="00505A3E" w:rsidP="00505A3E"/>
    <w:p w14:paraId="278C867B" w14:textId="77777777" w:rsidR="00505A3E" w:rsidRPr="00CD0E82" w:rsidRDefault="00505A3E" w:rsidP="00CD0E82">
      <w:pPr>
        <w:pStyle w:val="Heading2"/>
        <w:rPr>
          <w:color w:val="auto"/>
        </w:rPr>
      </w:pPr>
    </w:p>
    <w:p w14:paraId="5D3F7DA0" w14:textId="5B41FC4F" w:rsidR="00E5379B" w:rsidRDefault="00CD0E82" w:rsidP="00CD0E82">
      <w:pPr>
        <w:pStyle w:val="Heading2"/>
        <w:rPr>
          <w:rFonts w:ascii="Times New Roman" w:hAnsi="Times New Roman" w:cs="Times New Roman"/>
          <w:b/>
          <w:bCs/>
          <w:color w:val="auto"/>
        </w:rPr>
      </w:pPr>
      <w:r>
        <w:rPr>
          <w:rFonts w:ascii="Times New Roman" w:hAnsi="Times New Roman" w:cs="Times New Roman"/>
          <w:b/>
          <w:bCs/>
          <w:color w:val="auto"/>
        </w:rPr>
        <w:t>3.6</w:t>
      </w:r>
      <w:r w:rsidR="00E5379B" w:rsidRPr="00CD0E82">
        <w:rPr>
          <w:rFonts w:ascii="Times New Roman" w:hAnsi="Times New Roman" w:cs="Times New Roman"/>
          <w:b/>
          <w:bCs/>
          <w:color w:val="auto"/>
        </w:rPr>
        <w:t xml:space="preserve"> Chapter Summary</w:t>
      </w:r>
    </w:p>
    <w:p w14:paraId="1668DD8D" w14:textId="77777777" w:rsidR="00153DD0" w:rsidRPr="00153DD0" w:rsidRDefault="00153DD0" w:rsidP="00153DD0"/>
    <w:p w14:paraId="149395A2" w14:textId="77777777" w:rsidR="003D6D36" w:rsidRDefault="003D6D36" w:rsidP="00153DD0">
      <w:pPr>
        <w:pStyle w:val="Heading1"/>
        <w:rPr>
          <w:rFonts w:ascii="Times New Roman" w:hAnsi="Times New Roman" w:cs="Times New Roman"/>
          <w:b/>
          <w:bCs/>
          <w:color w:val="auto"/>
        </w:rPr>
      </w:pPr>
    </w:p>
    <w:p w14:paraId="64717828" w14:textId="5D2831E3" w:rsidR="00153DD0" w:rsidRPr="00153DD0" w:rsidRDefault="00153DD0" w:rsidP="00153DD0">
      <w:pPr>
        <w:pStyle w:val="Heading1"/>
        <w:rPr>
          <w:rFonts w:ascii="Times New Roman" w:hAnsi="Times New Roman" w:cs="Times New Roman"/>
          <w:b/>
          <w:bCs/>
        </w:rPr>
      </w:pPr>
      <w:r w:rsidRPr="00153DD0">
        <w:rPr>
          <w:rFonts w:ascii="Times New Roman" w:hAnsi="Times New Roman" w:cs="Times New Roman"/>
          <w:b/>
          <w:bCs/>
          <w:color w:val="auto"/>
        </w:rPr>
        <w:t>CHAPTER 04: INITIAL IMPLEMENTATION</w:t>
      </w:r>
    </w:p>
    <w:p w14:paraId="701B74DD" w14:textId="77777777" w:rsidR="00153DD0" w:rsidRPr="00153DD0" w:rsidRDefault="00153DD0" w:rsidP="00153DD0">
      <w:pPr>
        <w:pStyle w:val="Heading2"/>
        <w:rPr>
          <w:rFonts w:ascii="Times New Roman" w:hAnsi="Times New Roman" w:cs="Times New Roman"/>
          <w:b/>
          <w:bCs/>
          <w:color w:val="auto"/>
        </w:rPr>
      </w:pPr>
      <w:r w:rsidRPr="00153DD0">
        <w:rPr>
          <w:rFonts w:ascii="Times New Roman" w:hAnsi="Times New Roman" w:cs="Times New Roman"/>
          <w:b/>
          <w:bCs/>
          <w:color w:val="auto"/>
        </w:rPr>
        <w:t>4.1 Chapter Overview</w:t>
      </w:r>
    </w:p>
    <w:p w14:paraId="685F366C" w14:textId="77777777" w:rsidR="00153DD0" w:rsidRPr="00153DD0" w:rsidRDefault="00153DD0" w:rsidP="00153DD0">
      <w:pPr>
        <w:pStyle w:val="Heading2"/>
        <w:rPr>
          <w:rFonts w:ascii="Times New Roman" w:hAnsi="Times New Roman" w:cs="Times New Roman"/>
          <w:b/>
          <w:bCs/>
          <w:color w:val="auto"/>
        </w:rPr>
      </w:pPr>
      <w:r w:rsidRPr="00153DD0">
        <w:rPr>
          <w:rFonts w:ascii="Times New Roman" w:hAnsi="Times New Roman" w:cs="Times New Roman"/>
          <w:b/>
          <w:bCs/>
          <w:color w:val="auto"/>
        </w:rPr>
        <w:t>4.2 Technology Selection</w:t>
      </w:r>
    </w:p>
    <w:p w14:paraId="27B7BC0E" w14:textId="77777777" w:rsidR="00153DD0" w:rsidRDefault="00153DD0" w:rsidP="00153DD0">
      <w:r>
        <w:t xml:space="preserve">You need to tell what your frontend is, your programing language, IDE, and all other things relevant to </w:t>
      </w:r>
      <w:proofErr w:type="gramStart"/>
      <w:r>
        <w:t>implementation</w:t>
      </w:r>
      <w:proofErr w:type="gramEnd"/>
    </w:p>
    <w:p w14:paraId="4EB6315D" w14:textId="4C50A523" w:rsidR="00153DD0" w:rsidRDefault="00153DD0" w:rsidP="00665D72">
      <w:pPr>
        <w:pStyle w:val="Heading3"/>
        <w:rPr>
          <w:rFonts w:ascii="Times New Roman" w:hAnsi="Times New Roman" w:cs="Times New Roman"/>
          <w:b/>
          <w:bCs/>
          <w:color w:val="auto"/>
        </w:rPr>
      </w:pPr>
      <w:r w:rsidRPr="00665D72">
        <w:rPr>
          <w:rFonts w:ascii="Times New Roman" w:hAnsi="Times New Roman" w:cs="Times New Roman"/>
          <w:b/>
          <w:bCs/>
          <w:color w:val="auto"/>
        </w:rPr>
        <w:lastRenderedPageBreak/>
        <w:t xml:space="preserve">4.2.1 Technology Stack </w:t>
      </w:r>
    </w:p>
    <w:p w14:paraId="75F4DA40" w14:textId="77777777" w:rsidR="00E12A00" w:rsidRDefault="006C6F60" w:rsidP="00E12A00">
      <w:pPr>
        <w:keepNext/>
        <w:jc w:val="center"/>
      </w:pPr>
      <w:r w:rsidRPr="006C6F60">
        <w:drawing>
          <wp:inline distT="0" distB="0" distL="0" distR="0" wp14:anchorId="3CECAF89" wp14:editId="56A2F189">
            <wp:extent cx="3573780" cy="4484670"/>
            <wp:effectExtent l="0" t="0" r="7620" b="0"/>
            <wp:docPr id="495359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359486" name=""/>
                    <pic:cNvPicPr/>
                  </pic:nvPicPr>
                  <pic:blipFill rotWithShape="1">
                    <a:blip r:embed="rId29"/>
                    <a:srcRect t="-1" b="2236"/>
                    <a:stretch/>
                  </pic:blipFill>
                  <pic:spPr bwMode="auto">
                    <a:xfrm>
                      <a:off x="0" y="0"/>
                      <a:ext cx="3574090" cy="4485059"/>
                    </a:xfrm>
                    <a:prstGeom prst="rect">
                      <a:avLst/>
                    </a:prstGeom>
                    <a:ln>
                      <a:noFill/>
                    </a:ln>
                    <a:extLst>
                      <a:ext uri="{53640926-AAD7-44D8-BBD7-CCE9431645EC}">
                        <a14:shadowObscured xmlns:a14="http://schemas.microsoft.com/office/drawing/2010/main"/>
                      </a:ext>
                    </a:extLst>
                  </pic:spPr>
                </pic:pic>
              </a:graphicData>
            </a:graphic>
          </wp:inline>
        </w:drawing>
      </w:r>
    </w:p>
    <w:p w14:paraId="7888B5E2" w14:textId="29F8F358" w:rsidR="006C6F60" w:rsidRPr="006C6F60" w:rsidRDefault="00E12A00" w:rsidP="00E12A00">
      <w:pPr>
        <w:pStyle w:val="Caption"/>
        <w:jc w:val="center"/>
      </w:pPr>
      <w:r>
        <w:t xml:space="preserve">Figure </w:t>
      </w:r>
      <w:r>
        <w:fldChar w:fldCharType="begin"/>
      </w:r>
      <w:r>
        <w:instrText xml:space="preserve"> SEQ Figure \* ARABIC </w:instrText>
      </w:r>
      <w:r>
        <w:fldChar w:fldCharType="separate"/>
      </w:r>
      <w:r w:rsidR="00C564F8">
        <w:rPr>
          <w:noProof/>
        </w:rPr>
        <w:t>6</w:t>
      </w:r>
      <w:r>
        <w:fldChar w:fldCharType="end"/>
      </w:r>
      <w:r>
        <w:t>: Technology Stack (Self-Composed)</w:t>
      </w:r>
    </w:p>
    <w:p w14:paraId="5D020F11" w14:textId="77777777" w:rsidR="00E12A00" w:rsidRDefault="00153DD0" w:rsidP="00514AAE">
      <w:pPr>
        <w:pStyle w:val="Heading3"/>
        <w:spacing w:line="360" w:lineRule="auto"/>
        <w:rPr>
          <w:rFonts w:ascii="Times New Roman" w:hAnsi="Times New Roman" w:cs="Times New Roman"/>
          <w:b/>
          <w:bCs/>
          <w:color w:val="auto"/>
        </w:rPr>
      </w:pPr>
      <w:r w:rsidRPr="00C114FE">
        <w:rPr>
          <w:rFonts w:ascii="Times New Roman" w:hAnsi="Times New Roman" w:cs="Times New Roman"/>
          <w:b/>
          <w:bCs/>
          <w:color w:val="auto"/>
        </w:rPr>
        <w:lastRenderedPageBreak/>
        <w:t>4.2.2 Dataset Selection</w:t>
      </w:r>
    </w:p>
    <w:p w14:paraId="77AEE5A1" w14:textId="7F342FC6" w:rsidR="006803D7" w:rsidRPr="006803D7" w:rsidRDefault="00C5075D" w:rsidP="006803D7">
      <w:pPr>
        <w:pStyle w:val="Heading3"/>
        <w:spacing w:line="360" w:lineRule="auto"/>
        <w:rPr>
          <w:rFonts w:ascii="Times New Roman" w:hAnsi="Times New Roman" w:cs="Times New Roman"/>
          <w:color w:val="auto"/>
        </w:rPr>
      </w:pPr>
      <w:r>
        <w:rPr>
          <w:rFonts w:ascii="Times New Roman" w:hAnsi="Times New Roman" w:cs="Times New Roman"/>
          <w:color w:val="auto"/>
        </w:rPr>
        <w:t xml:space="preserve">According to the aim of this research project </w:t>
      </w:r>
      <w:proofErr w:type="gramStart"/>
      <w:r>
        <w:rPr>
          <w:rFonts w:ascii="Times New Roman" w:hAnsi="Times New Roman" w:cs="Times New Roman"/>
          <w:color w:val="auto"/>
        </w:rPr>
        <w:t>in order to</w:t>
      </w:r>
      <w:proofErr w:type="gramEnd"/>
      <w:r>
        <w:rPr>
          <w:rFonts w:ascii="Times New Roman" w:hAnsi="Times New Roman" w:cs="Times New Roman"/>
          <w:color w:val="auto"/>
        </w:rPr>
        <w:t xml:space="preserve"> train the</w:t>
      </w:r>
      <w:r w:rsidR="004D7604">
        <w:rPr>
          <w:rFonts w:ascii="Times New Roman" w:hAnsi="Times New Roman" w:cs="Times New Roman"/>
          <w:color w:val="auto"/>
        </w:rPr>
        <w:t xml:space="preserve"> ML model</w:t>
      </w:r>
      <w:r w:rsidR="0083705F">
        <w:rPr>
          <w:rFonts w:ascii="Times New Roman" w:hAnsi="Times New Roman" w:cs="Times New Roman"/>
          <w:color w:val="auto"/>
        </w:rPr>
        <w:t xml:space="preserve">, a dataset </w:t>
      </w:r>
      <w:r w:rsidR="00F26824">
        <w:rPr>
          <w:rFonts w:ascii="Times New Roman" w:hAnsi="Times New Roman" w:cs="Times New Roman"/>
          <w:color w:val="auto"/>
        </w:rPr>
        <w:t>containing leaf images</w:t>
      </w:r>
      <w:r w:rsidR="0083705F">
        <w:rPr>
          <w:rFonts w:ascii="Times New Roman" w:hAnsi="Times New Roman" w:cs="Times New Roman"/>
          <w:color w:val="auto"/>
        </w:rPr>
        <w:t xml:space="preserve"> of</w:t>
      </w:r>
      <w:r w:rsidR="0054658E">
        <w:rPr>
          <w:rFonts w:ascii="Times New Roman" w:hAnsi="Times New Roman" w:cs="Times New Roman"/>
          <w:color w:val="auto"/>
        </w:rPr>
        <w:t xml:space="preserve"> </w:t>
      </w:r>
      <w:r w:rsidR="0083705F">
        <w:rPr>
          <w:rFonts w:ascii="Times New Roman" w:hAnsi="Times New Roman" w:cs="Times New Roman"/>
          <w:color w:val="auto"/>
        </w:rPr>
        <w:t>Ayurvedic medicinal plant</w:t>
      </w:r>
      <w:r w:rsidR="008C1425">
        <w:rPr>
          <w:rFonts w:ascii="Times New Roman" w:hAnsi="Times New Roman" w:cs="Times New Roman"/>
          <w:color w:val="auto"/>
        </w:rPr>
        <w:t>s</w:t>
      </w:r>
      <w:r w:rsidR="0083705F">
        <w:rPr>
          <w:rFonts w:ascii="Times New Roman" w:hAnsi="Times New Roman" w:cs="Times New Roman"/>
          <w:color w:val="auto"/>
        </w:rPr>
        <w:t xml:space="preserve"> captured </w:t>
      </w:r>
      <w:r w:rsidR="006460F7">
        <w:rPr>
          <w:rFonts w:ascii="Times New Roman" w:hAnsi="Times New Roman" w:cs="Times New Roman"/>
          <w:color w:val="auto"/>
        </w:rPr>
        <w:t>in their natural background is essential.</w:t>
      </w:r>
      <w:r w:rsidR="00A06C23">
        <w:rPr>
          <w:rFonts w:ascii="Times New Roman" w:hAnsi="Times New Roman" w:cs="Times New Roman"/>
          <w:color w:val="auto"/>
        </w:rPr>
        <w:t xml:space="preserve"> </w:t>
      </w:r>
      <w:r w:rsidR="00CF7FBD">
        <w:rPr>
          <w:rFonts w:ascii="Times New Roman" w:hAnsi="Times New Roman" w:cs="Times New Roman"/>
          <w:color w:val="auto"/>
        </w:rPr>
        <w:t xml:space="preserve">However as there were no such datasets </w:t>
      </w:r>
      <w:r w:rsidR="00004095">
        <w:rPr>
          <w:rFonts w:ascii="Times New Roman" w:hAnsi="Times New Roman" w:cs="Times New Roman"/>
          <w:color w:val="auto"/>
        </w:rPr>
        <w:t xml:space="preserve">publicly available </w:t>
      </w:r>
      <w:r w:rsidR="00CF7FBD">
        <w:rPr>
          <w:rFonts w:ascii="Times New Roman" w:hAnsi="Times New Roman" w:cs="Times New Roman"/>
          <w:color w:val="auto"/>
        </w:rPr>
        <w:t>the author had to create a dataset.</w:t>
      </w:r>
      <w:r w:rsidR="00004095">
        <w:rPr>
          <w:rFonts w:ascii="Times New Roman" w:hAnsi="Times New Roman" w:cs="Times New Roman"/>
          <w:color w:val="auto"/>
        </w:rPr>
        <w:t xml:space="preserve"> The dataset </w:t>
      </w:r>
      <w:r w:rsidR="005F4CB6">
        <w:rPr>
          <w:rFonts w:ascii="Times New Roman" w:hAnsi="Times New Roman" w:cs="Times New Roman"/>
          <w:color w:val="auto"/>
        </w:rPr>
        <w:t>consists</w:t>
      </w:r>
      <w:r w:rsidR="00004095">
        <w:rPr>
          <w:rFonts w:ascii="Times New Roman" w:hAnsi="Times New Roman" w:cs="Times New Roman"/>
          <w:color w:val="auto"/>
        </w:rPr>
        <w:t xml:space="preserve"> of </w:t>
      </w:r>
      <w:r w:rsidR="008C1425">
        <w:rPr>
          <w:rFonts w:ascii="Times New Roman" w:hAnsi="Times New Roman" w:cs="Times New Roman"/>
          <w:color w:val="auto"/>
        </w:rPr>
        <w:t>8</w:t>
      </w:r>
      <w:r w:rsidR="00004095">
        <w:rPr>
          <w:rFonts w:ascii="Times New Roman" w:hAnsi="Times New Roman" w:cs="Times New Roman"/>
          <w:color w:val="auto"/>
        </w:rPr>
        <w:t xml:space="preserve"> different Ayurvedic medicinal plants</w:t>
      </w:r>
      <w:r w:rsidR="00BA149D">
        <w:rPr>
          <w:rFonts w:ascii="Times New Roman" w:hAnsi="Times New Roman" w:cs="Times New Roman"/>
          <w:color w:val="auto"/>
        </w:rPr>
        <w:t xml:space="preserve">, available </w:t>
      </w:r>
      <w:proofErr w:type="gramStart"/>
      <w:r w:rsidR="002F2ECA">
        <w:rPr>
          <w:rFonts w:ascii="Times New Roman" w:hAnsi="Times New Roman" w:cs="Times New Roman"/>
          <w:color w:val="auto"/>
        </w:rPr>
        <w:t>in home</w:t>
      </w:r>
      <w:proofErr w:type="gramEnd"/>
      <w:r w:rsidR="00DC7E11">
        <w:rPr>
          <w:rFonts w:ascii="Times New Roman" w:hAnsi="Times New Roman" w:cs="Times New Roman"/>
          <w:color w:val="auto"/>
        </w:rPr>
        <w:t xml:space="preserve"> gardens,</w:t>
      </w:r>
      <w:r w:rsidR="00004095">
        <w:rPr>
          <w:rFonts w:ascii="Times New Roman" w:hAnsi="Times New Roman" w:cs="Times New Roman"/>
          <w:color w:val="auto"/>
        </w:rPr>
        <w:t xml:space="preserve"> </w:t>
      </w:r>
      <w:r w:rsidR="00E13E8B">
        <w:rPr>
          <w:rFonts w:ascii="Times New Roman" w:hAnsi="Times New Roman" w:cs="Times New Roman"/>
          <w:color w:val="auto"/>
        </w:rPr>
        <w:t xml:space="preserve">that were captured </w:t>
      </w:r>
      <w:r w:rsidR="000F591A">
        <w:rPr>
          <w:rFonts w:ascii="Times New Roman" w:hAnsi="Times New Roman" w:cs="Times New Roman"/>
          <w:color w:val="auto"/>
        </w:rPr>
        <w:t>while in their natural background. The</w:t>
      </w:r>
      <w:r w:rsidR="00A0744C">
        <w:rPr>
          <w:rFonts w:ascii="Times New Roman" w:hAnsi="Times New Roman" w:cs="Times New Roman"/>
          <w:color w:val="auto"/>
        </w:rPr>
        <w:t xml:space="preserve"> images were captured </w:t>
      </w:r>
      <w:r w:rsidR="00566B1D">
        <w:rPr>
          <w:rFonts w:ascii="Times New Roman" w:hAnsi="Times New Roman" w:cs="Times New Roman"/>
          <w:color w:val="auto"/>
        </w:rPr>
        <w:t xml:space="preserve">from </w:t>
      </w:r>
      <w:r w:rsidR="008E6BE2">
        <w:rPr>
          <w:rFonts w:ascii="Times New Roman" w:hAnsi="Times New Roman" w:cs="Times New Roman"/>
          <w:color w:val="auto"/>
        </w:rPr>
        <w:t>multiple angles</w:t>
      </w:r>
      <w:r w:rsidR="00F85A36">
        <w:rPr>
          <w:rFonts w:ascii="Times New Roman" w:hAnsi="Times New Roman" w:cs="Times New Roman"/>
          <w:color w:val="auto"/>
        </w:rPr>
        <w:t xml:space="preserve"> </w:t>
      </w:r>
      <w:r w:rsidR="008E6BE2">
        <w:rPr>
          <w:rFonts w:ascii="Times New Roman" w:hAnsi="Times New Roman" w:cs="Times New Roman"/>
          <w:color w:val="auto"/>
        </w:rPr>
        <w:t>under various light conditions.</w:t>
      </w:r>
      <w:r w:rsidR="005A10E2">
        <w:rPr>
          <w:rFonts w:ascii="Times New Roman" w:hAnsi="Times New Roman" w:cs="Times New Roman"/>
          <w:color w:val="auto"/>
        </w:rPr>
        <w:t xml:space="preserve"> About 100 images from each class</w:t>
      </w:r>
      <w:r w:rsidR="00C02437">
        <w:rPr>
          <w:rFonts w:ascii="Times New Roman" w:hAnsi="Times New Roman" w:cs="Times New Roman"/>
          <w:color w:val="auto"/>
        </w:rPr>
        <w:t xml:space="preserve">, 800 in total, </w:t>
      </w:r>
      <w:r w:rsidR="00BC29BC">
        <w:rPr>
          <w:rFonts w:ascii="Times New Roman" w:hAnsi="Times New Roman" w:cs="Times New Roman"/>
          <w:color w:val="auto"/>
        </w:rPr>
        <w:t>were</w:t>
      </w:r>
      <w:r w:rsidR="005A10E2">
        <w:rPr>
          <w:rFonts w:ascii="Times New Roman" w:hAnsi="Times New Roman" w:cs="Times New Roman"/>
          <w:color w:val="auto"/>
        </w:rPr>
        <w:t xml:space="preserve"> captured and </w:t>
      </w:r>
      <w:r w:rsidR="00BC29BC">
        <w:rPr>
          <w:rFonts w:ascii="Times New Roman" w:hAnsi="Times New Roman" w:cs="Times New Roman"/>
          <w:color w:val="auto"/>
        </w:rPr>
        <w:t>to</w:t>
      </w:r>
      <w:r w:rsidR="005A10E2">
        <w:rPr>
          <w:rFonts w:ascii="Times New Roman" w:hAnsi="Times New Roman" w:cs="Times New Roman"/>
          <w:color w:val="auto"/>
        </w:rPr>
        <w:t xml:space="preserve"> </w:t>
      </w:r>
      <w:r w:rsidR="00AE727B">
        <w:rPr>
          <w:rFonts w:ascii="Times New Roman" w:hAnsi="Times New Roman" w:cs="Times New Roman"/>
          <w:color w:val="auto"/>
        </w:rPr>
        <w:t>further increase the size of the dataset data augmentation was used.</w:t>
      </w:r>
      <w:r w:rsidR="002A37B4">
        <w:rPr>
          <w:rFonts w:ascii="Times New Roman" w:hAnsi="Times New Roman" w:cs="Times New Roman"/>
          <w:color w:val="auto"/>
        </w:rPr>
        <w:t xml:space="preserve"> </w:t>
      </w:r>
      <w:r w:rsidR="000C5054">
        <w:rPr>
          <w:rFonts w:ascii="Times New Roman" w:hAnsi="Times New Roman" w:cs="Times New Roman"/>
          <w:color w:val="auto"/>
        </w:rPr>
        <w:t>The final dataset contain</w:t>
      </w:r>
      <w:r w:rsidR="0069256C">
        <w:rPr>
          <w:rFonts w:ascii="Times New Roman" w:hAnsi="Times New Roman" w:cs="Times New Roman"/>
          <w:color w:val="auto"/>
        </w:rPr>
        <w:t>s 2080 images in total</w:t>
      </w:r>
      <w:r w:rsidR="00BB7007">
        <w:rPr>
          <w:rFonts w:ascii="Times New Roman" w:hAnsi="Times New Roman" w:cs="Times New Roman"/>
          <w:color w:val="auto"/>
        </w:rPr>
        <w:t xml:space="preserve">, </w:t>
      </w:r>
      <w:r w:rsidR="00A52ECF">
        <w:rPr>
          <w:rFonts w:ascii="Times New Roman" w:hAnsi="Times New Roman" w:cs="Times New Roman"/>
          <w:color w:val="auto"/>
        </w:rPr>
        <w:t xml:space="preserve">260 images per class. To </w:t>
      </w:r>
      <w:r w:rsidR="00816278">
        <w:rPr>
          <w:rFonts w:ascii="Times New Roman" w:hAnsi="Times New Roman" w:cs="Times New Roman"/>
          <w:color w:val="auto"/>
        </w:rPr>
        <w:t>pr</w:t>
      </w:r>
      <w:r w:rsidR="006C4B60">
        <w:rPr>
          <w:rFonts w:ascii="Times New Roman" w:hAnsi="Times New Roman" w:cs="Times New Roman"/>
          <w:color w:val="auto"/>
        </w:rPr>
        <w:t xml:space="preserve">ove that the model is generalized a separate dataset was created for testing. </w:t>
      </w:r>
      <w:r w:rsidR="008C67C2">
        <w:rPr>
          <w:rFonts w:ascii="Times New Roman" w:hAnsi="Times New Roman" w:cs="Times New Roman"/>
          <w:color w:val="auto"/>
        </w:rPr>
        <w:t xml:space="preserve">The test dataset contained 20 images per class, </w:t>
      </w:r>
      <w:r w:rsidR="003311E0">
        <w:rPr>
          <w:rFonts w:ascii="Times New Roman" w:hAnsi="Times New Roman" w:cs="Times New Roman"/>
          <w:color w:val="auto"/>
        </w:rPr>
        <w:t xml:space="preserve">160 in total. The test dataset was created by capturing images from different </w:t>
      </w:r>
      <w:r w:rsidR="00430D0C">
        <w:rPr>
          <w:rFonts w:ascii="Times New Roman" w:hAnsi="Times New Roman" w:cs="Times New Roman"/>
          <w:color w:val="auto"/>
        </w:rPr>
        <w:t>plants to the ones that were used for training.</w:t>
      </w:r>
    </w:p>
    <w:p w14:paraId="78AF7230" w14:textId="46EBFC0F" w:rsidR="008573C0" w:rsidRDefault="00153DD0" w:rsidP="00514AAE">
      <w:pPr>
        <w:pStyle w:val="Heading3"/>
        <w:spacing w:line="360" w:lineRule="auto"/>
        <w:rPr>
          <w:rFonts w:ascii="Times New Roman" w:hAnsi="Times New Roman" w:cs="Times New Roman"/>
          <w:b/>
          <w:bCs/>
          <w:color w:val="auto"/>
        </w:rPr>
      </w:pPr>
      <w:r w:rsidRPr="00C114FE">
        <w:rPr>
          <w:rFonts w:ascii="Times New Roman" w:hAnsi="Times New Roman" w:cs="Times New Roman"/>
          <w:b/>
          <w:bCs/>
          <w:color w:val="auto"/>
        </w:rPr>
        <w:t xml:space="preserve">4.2.3 Development Frameworks </w:t>
      </w:r>
    </w:p>
    <w:p w14:paraId="4505E146" w14:textId="3FC91A18" w:rsidR="006803D7" w:rsidRPr="006803D7" w:rsidRDefault="00021B7A" w:rsidP="006803D7">
      <w:pPr>
        <w:pStyle w:val="Heading4"/>
        <w:spacing w:line="360" w:lineRule="auto"/>
        <w:rPr>
          <w:rFonts w:ascii="Times New Roman" w:hAnsi="Times New Roman" w:cs="Times New Roman"/>
          <w:b/>
          <w:bCs/>
          <w:color w:val="auto"/>
        </w:rPr>
      </w:pPr>
      <w:r w:rsidRPr="00FD48C6">
        <w:rPr>
          <w:rFonts w:ascii="Times New Roman" w:hAnsi="Times New Roman" w:cs="Times New Roman"/>
          <w:b/>
          <w:bCs/>
          <w:color w:val="auto"/>
        </w:rPr>
        <w:t xml:space="preserve">4.2.3.1 Web Development </w:t>
      </w:r>
      <w:r w:rsidR="00A64BC8" w:rsidRPr="00FD48C6">
        <w:rPr>
          <w:rFonts w:ascii="Times New Roman" w:hAnsi="Times New Roman" w:cs="Times New Roman"/>
          <w:b/>
          <w:bCs/>
          <w:color w:val="auto"/>
        </w:rPr>
        <w:t>Framework</w:t>
      </w:r>
    </w:p>
    <w:p w14:paraId="3EE87D5E" w14:textId="7415DFE1" w:rsidR="00E46273" w:rsidRDefault="007750AA" w:rsidP="00514AAE">
      <w:pPr>
        <w:spacing w:line="360" w:lineRule="auto"/>
        <w:rPr>
          <w:rFonts w:ascii="Times New Roman" w:hAnsi="Times New Roman" w:cs="Times New Roman"/>
          <w:sz w:val="24"/>
          <w:szCs w:val="24"/>
        </w:rPr>
      </w:pPr>
      <w:r w:rsidRPr="00CA461D">
        <w:rPr>
          <w:rFonts w:ascii="Times New Roman" w:hAnsi="Times New Roman" w:cs="Times New Roman"/>
          <w:sz w:val="24"/>
          <w:szCs w:val="24"/>
        </w:rPr>
        <w:t xml:space="preserve">Flask and Django were the two web </w:t>
      </w:r>
      <w:r w:rsidR="005C16EF" w:rsidRPr="00CA461D">
        <w:rPr>
          <w:rFonts w:ascii="Times New Roman" w:hAnsi="Times New Roman" w:cs="Times New Roman"/>
          <w:sz w:val="24"/>
          <w:szCs w:val="24"/>
        </w:rPr>
        <w:t>development</w:t>
      </w:r>
      <w:r w:rsidRPr="00CA461D">
        <w:rPr>
          <w:rFonts w:ascii="Times New Roman" w:hAnsi="Times New Roman" w:cs="Times New Roman"/>
          <w:sz w:val="24"/>
          <w:szCs w:val="24"/>
        </w:rPr>
        <w:t xml:space="preserve"> </w:t>
      </w:r>
      <w:r w:rsidR="005C16EF" w:rsidRPr="00CA461D">
        <w:rPr>
          <w:rFonts w:ascii="Times New Roman" w:hAnsi="Times New Roman" w:cs="Times New Roman"/>
          <w:sz w:val="24"/>
          <w:szCs w:val="24"/>
        </w:rPr>
        <w:t>frameworks</w:t>
      </w:r>
      <w:r w:rsidRPr="00CA461D">
        <w:rPr>
          <w:rFonts w:ascii="Times New Roman" w:hAnsi="Times New Roman" w:cs="Times New Roman"/>
          <w:sz w:val="24"/>
          <w:szCs w:val="24"/>
        </w:rPr>
        <w:t xml:space="preserve"> the author had to choose from as Python was used </w:t>
      </w:r>
      <w:r w:rsidR="005C16EF" w:rsidRPr="00CA461D">
        <w:rPr>
          <w:rFonts w:ascii="Times New Roman" w:hAnsi="Times New Roman" w:cs="Times New Roman"/>
          <w:sz w:val="24"/>
          <w:szCs w:val="24"/>
        </w:rPr>
        <w:t>for the implementation of</w:t>
      </w:r>
      <w:r w:rsidRPr="00CA461D">
        <w:rPr>
          <w:rFonts w:ascii="Times New Roman" w:hAnsi="Times New Roman" w:cs="Times New Roman"/>
          <w:sz w:val="24"/>
          <w:szCs w:val="24"/>
        </w:rPr>
        <w:t xml:space="preserve"> the core functionality of the research project</w:t>
      </w:r>
      <w:r w:rsidR="003A5385" w:rsidRPr="00CA461D">
        <w:rPr>
          <w:rFonts w:ascii="Times New Roman" w:hAnsi="Times New Roman" w:cs="Times New Roman"/>
          <w:sz w:val="24"/>
          <w:szCs w:val="24"/>
        </w:rPr>
        <w:t>. Ou</w:t>
      </w:r>
      <w:r w:rsidR="00FE2CAA" w:rsidRPr="00CA461D">
        <w:rPr>
          <w:rFonts w:ascii="Times New Roman" w:hAnsi="Times New Roman" w:cs="Times New Roman"/>
          <w:sz w:val="24"/>
          <w:szCs w:val="24"/>
        </w:rPr>
        <w:t>t</w:t>
      </w:r>
      <w:r w:rsidR="003A5385" w:rsidRPr="00CA461D">
        <w:rPr>
          <w:rFonts w:ascii="Times New Roman" w:hAnsi="Times New Roman" w:cs="Times New Roman"/>
          <w:sz w:val="24"/>
          <w:szCs w:val="24"/>
        </w:rPr>
        <w:t xml:space="preserve"> of the two Flask </w:t>
      </w:r>
      <w:r w:rsidR="00A14DF0">
        <w:rPr>
          <w:rFonts w:ascii="Times New Roman" w:hAnsi="Times New Roman" w:cs="Times New Roman"/>
          <w:sz w:val="24"/>
          <w:szCs w:val="24"/>
        </w:rPr>
        <w:t>is</w:t>
      </w:r>
      <w:r w:rsidR="003A5385" w:rsidRPr="00CA461D">
        <w:rPr>
          <w:rFonts w:ascii="Times New Roman" w:hAnsi="Times New Roman" w:cs="Times New Roman"/>
          <w:sz w:val="24"/>
          <w:szCs w:val="24"/>
        </w:rPr>
        <w:t xml:space="preserve"> </w:t>
      </w:r>
      <w:r w:rsidR="0069635C" w:rsidRPr="00CA461D">
        <w:rPr>
          <w:rFonts w:ascii="Times New Roman" w:hAnsi="Times New Roman" w:cs="Times New Roman"/>
          <w:sz w:val="24"/>
          <w:szCs w:val="24"/>
        </w:rPr>
        <w:t>simpler and easier to learn compared to Django</w:t>
      </w:r>
      <w:r w:rsidR="00D73FA6" w:rsidRPr="00CA461D">
        <w:rPr>
          <w:rFonts w:ascii="Times New Roman" w:hAnsi="Times New Roman" w:cs="Times New Roman"/>
          <w:sz w:val="24"/>
          <w:szCs w:val="24"/>
        </w:rPr>
        <w:t xml:space="preserve"> </w:t>
      </w:r>
      <w:r w:rsidR="00A14DF0">
        <w:rPr>
          <w:rFonts w:ascii="Times New Roman" w:hAnsi="Times New Roman" w:cs="Times New Roman"/>
          <w:sz w:val="24"/>
          <w:szCs w:val="24"/>
        </w:rPr>
        <w:t>(</w:t>
      </w:r>
      <w:r w:rsidR="00D73FA6" w:rsidRPr="00CA461D">
        <w:rPr>
          <w:rFonts w:ascii="Times New Roman" w:hAnsi="Times New Roman" w:cs="Times New Roman"/>
          <w:sz w:val="24"/>
          <w:szCs w:val="24"/>
          <w:shd w:val="clear" w:color="auto" w:fill="FFFFFF"/>
        </w:rPr>
        <w:t>Ghimire, 2020)</w:t>
      </w:r>
      <w:r w:rsidR="0069635C" w:rsidRPr="00CA461D">
        <w:rPr>
          <w:rFonts w:ascii="Times New Roman" w:hAnsi="Times New Roman" w:cs="Times New Roman"/>
          <w:sz w:val="24"/>
          <w:szCs w:val="24"/>
        </w:rPr>
        <w:t>.</w:t>
      </w:r>
      <w:r w:rsidR="00C84CD1" w:rsidRPr="00CA461D">
        <w:rPr>
          <w:rFonts w:ascii="Times New Roman" w:hAnsi="Times New Roman" w:cs="Times New Roman"/>
          <w:sz w:val="24"/>
          <w:szCs w:val="24"/>
        </w:rPr>
        <w:t xml:space="preserve"> </w:t>
      </w:r>
      <w:r w:rsidR="0069635C" w:rsidRPr="00CA461D">
        <w:rPr>
          <w:rFonts w:ascii="Times New Roman" w:hAnsi="Times New Roman" w:cs="Times New Roman"/>
          <w:sz w:val="24"/>
          <w:szCs w:val="24"/>
          <w:shd w:val="clear" w:color="auto" w:fill="FFFFFF"/>
        </w:rPr>
        <w:t xml:space="preserve">Django </w:t>
      </w:r>
      <w:r w:rsidR="00686917" w:rsidRPr="00CA461D">
        <w:rPr>
          <w:rFonts w:ascii="Times New Roman" w:hAnsi="Times New Roman" w:cs="Times New Roman"/>
          <w:sz w:val="24"/>
          <w:szCs w:val="24"/>
          <w:shd w:val="clear" w:color="auto" w:fill="FFFFFF"/>
        </w:rPr>
        <w:t>is more suitable for larger projects with comp</w:t>
      </w:r>
      <w:r w:rsidR="00A97650" w:rsidRPr="00CA461D">
        <w:rPr>
          <w:rFonts w:ascii="Times New Roman" w:hAnsi="Times New Roman" w:cs="Times New Roman"/>
          <w:sz w:val="24"/>
          <w:szCs w:val="24"/>
          <w:shd w:val="clear" w:color="auto" w:fill="FFFFFF"/>
        </w:rPr>
        <w:t>lex features and functionalities and Flask is preferred for smaller and simpler applications</w:t>
      </w:r>
      <w:r w:rsidR="00321529">
        <w:rPr>
          <w:rFonts w:ascii="Times New Roman" w:hAnsi="Times New Roman" w:cs="Times New Roman"/>
          <w:sz w:val="24"/>
          <w:szCs w:val="24"/>
          <w:shd w:val="clear" w:color="auto" w:fill="FFFFFF"/>
        </w:rPr>
        <w:t xml:space="preserve"> </w:t>
      </w:r>
      <w:r w:rsidR="00E46273" w:rsidRPr="00CA461D">
        <w:rPr>
          <w:rFonts w:ascii="Times New Roman" w:hAnsi="Times New Roman" w:cs="Times New Roman"/>
          <w:sz w:val="24"/>
          <w:szCs w:val="24"/>
          <w:shd w:val="clear" w:color="auto" w:fill="FFFFFF"/>
        </w:rPr>
        <w:t>(</w:t>
      </w:r>
      <w:proofErr w:type="spellStart"/>
      <w:r w:rsidR="00E46273" w:rsidRPr="00CA461D">
        <w:rPr>
          <w:rFonts w:ascii="Times New Roman" w:hAnsi="Times New Roman" w:cs="Times New Roman"/>
          <w:sz w:val="24"/>
          <w:szCs w:val="24"/>
          <w:shd w:val="clear" w:color="auto" w:fill="FFFFFF"/>
        </w:rPr>
        <w:t>Kinsta</w:t>
      </w:r>
      <w:proofErr w:type="spellEnd"/>
      <w:r w:rsidR="00E46273" w:rsidRPr="00CA461D">
        <w:rPr>
          <w:rFonts w:ascii="Times New Roman" w:hAnsi="Times New Roman" w:cs="Times New Roman"/>
          <w:sz w:val="24"/>
          <w:szCs w:val="24"/>
          <w:shd w:val="clear" w:color="auto" w:fill="FFFFFF"/>
        </w:rPr>
        <w:t>, 2023)</w:t>
      </w:r>
      <w:r w:rsidR="00E46273" w:rsidRPr="00CA461D">
        <w:rPr>
          <w:rFonts w:ascii="Times New Roman" w:hAnsi="Times New Roman" w:cs="Times New Roman"/>
          <w:sz w:val="24"/>
          <w:szCs w:val="24"/>
          <w:shd w:val="clear" w:color="auto" w:fill="FFFFFF"/>
        </w:rPr>
        <w:t xml:space="preserve">. As this research project serves the purpose to recognize Ayurvedic medicinal plants and does not contain very complex functionalities and </w:t>
      </w:r>
      <w:r w:rsidR="00737F85" w:rsidRPr="00CA461D">
        <w:rPr>
          <w:rFonts w:ascii="Times New Roman" w:hAnsi="Times New Roman" w:cs="Times New Roman"/>
          <w:sz w:val="24"/>
          <w:szCs w:val="24"/>
          <w:shd w:val="clear" w:color="auto" w:fill="FFFFFF"/>
        </w:rPr>
        <w:t xml:space="preserve">features </w:t>
      </w:r>
      <w:r w:rsidR="00CA461D" w:rsidRPr="00CA461D">
        <w:rPr>
          <w:rFonts w:ascii="Times New Roman" w:hAnsi="Times New Roman" w:cs="Times New Roman"/>
          <w:sz w:val="24"/>
          <w:szCs w:val="24"/>
          <w:shd w:val="clear" w:color="auto" w:fill="FFFFFF"/>
        </w:rPr>
        <w:t>Flask appeared as the more suitable web development framework.</w:t>
      </w:r>
      <w:r w:rsidR="00CA461D" w:rsidRPr="00CA461D">
        <w:rPr>
          <w:rFonts w:ascii="Times New Roman" w:hAnsi="Times New Roman" w:cs="Times New Roman"/>
          <w:sz w:val="24"/>
          <w:szCs w:val="24"/>
        </w:rPr>
        <w:t xml:space="preserve"> Therefore, it was decided</w:t>
      </w:r>
      <w:r w:rsidR="00CA461D" w:rsidRPr="00CA461D">
        <w:rPr>
          <w:rFonts w:ascii="Times New Roman" w:hAnsi="Times New Roman" w:cs="Times New Roman"/>
          <w:sz w:val="24"/>
          <w:szCs w:val="24"/>
        </w:rPr>
        <w:t xml:space="preserve"> </w:t>
      </w:r>
      <w:r w:rsidR="00CA461D" w:rsidRPr="00CA461D">
        <w:rPr>
          <w:rFonts w:ascii="Times New Roman" w:hAnsi="Times New Roman" w:cs="Times New Roman"/>
          <w:sz w:val="24"/>
          <w:szCs w:val="24"/>
        </w:rPr>
        <w:t xml:space="preserve">that </w:t>
      </w:r>
      <w:r w:rsidR="00CA461D" w:rsidRPr="00CA461D">
        <w:rPr>
          <w:rFonts w:ascii="Times New Roman" w:hAnsi="Times New Roman" w:cs="Times New Roman"/>
          <w:sz w:val="24"/>
          <w:szCs w:val="24"/>
        </w:rPr>
        <w:t xml:space="preserve">Flask </w:t>
      </w:r>
      <w:r w:rsidR="00CA461D" w:rsidRPr="00CA461D">
        <w:rPr>
          <w:rFonts w:ascii="Times New Roman" w:hAnsi="Times New Roman" w:cs="Times New Roman"/>
          <w:sz w:val="24"/>
          <w:szCs w:val="24"/>
        </w:rPr>
        <w:t>would be used as the</w:t>
      </w:r>
      <w:r w:rsidR="00CA461D" w:rsidRPr="00CA461D">
        <w:rPr>
          <w:rFonts w:ascii="Times New Roman" w:hAnsi="Times New Roman" w:cs="Times New Roman"/>
          <w:sz w:val="24"/>
          <w:szCs w:val="24"/>
        </w:rPr>
        <w:t xml:space="preserve"> web development framework.</w:t>
      </w:r>
    </w:p>
    <w:p w14:paraId="550C28B9" w14:textId="669AC4BC" w:rsidR="00CB730B" w:rsidRDefault="00CB730B" w:rsidP="00514AAE">
      <w:pPr>
        <w:pStyle w:val="Heading4"/>
        <w:spacing w:line="360" w:lineRule="auto"/>
        <w:rPr>
          <w:rFonts w:ascii="Times New Roman" w:hAnsi="Times New Roman" w:cs="Times New Roman"/>
          <w:b/>
          <w:bCs/>
          <w:color w:val="auto"/>
        </w:rPr>
      </w:pPr>
      <w:r w:rsidRPr="00CB730B">
        <w:rPr>
          <w:rFonts w:ascii="Times New Roman" w:hAnsi="Times New Roman" w:cs="Times New Roman"/>
          <w:b/>
          <w:bCs/>
          <w:color w:val="auto"/>
        </w:rPr>
        <w:t>4.2.3.2 Model Development Framework</w:t>
      </w:r>
      <w:r w:rsidR="00DF0705">
        <w:rPr>
          <w:rFonts w:ascii="Times New Roman" w:hAnsi="Times New Roman" w:cs="Times New Roman"/>
          <w:b/>
          <w:bCs/>
          <w:color w:val="auto"/>
        </w:rPr>
        <w:t xml:space="preserve"> – WRITE MORE</w:t>
      </w:r>
    </w:p>
    <w:p w14:paraId="75DBFBBA" w14:textId="19673871" w:rsidR="00E12A00" w:rsidRPr="00116D34" w:rsidRDefault="005D1F0E" w:rsidP="00514AAE">
      <w:pPr>
        <w:spacing w:line="360" w:lineRule="auto"/>
        <w:rPr>
          <w:rFonts w:ascii="Times New Roman" w:hAnsi="Times New Roman" w:cs="Times New Roman"/>
          <w:sz w:val="24"/>
          <w:szCs w:val="24"/>
        </w:rPr>
      </w:pPr>
      <w:r w:rsidRPr="00F55FFE">
        <w:rPr>
          <w:rFonts w:ascii="Times New Roman" w:hAnsi="Times New Roman" w:cs="Times New Roman"/>
          <w:sz w:val="24"/>
          <w:szCs w:val="24"/>
        </w:rPr>
        <w:t xml:space="preserve">The widely used </w:t>
      </w:r>
      <w:r w:rsidR="00EF0FFD" w:rsidRPr="00F55FFE">
        <w:rPr>
          <w:rFonts w:ascii="Times New Roman" w:hAnsi="Times New Roman" w:cs="Times New Roman"/>
          <w:sz w:val="24"/>
          <w:szCs w:val="24"/>
        </w:rPr>
        <w:t>framework</w:t>
      </w:r>
      <w:r w:rsidRPr="00F55FFE">
        <w:rPr>
          <w:rFonts w:ascii="Times New Roman" w:hAnsi="Times New Roman" w:cs="Times New Roman"/>
          <w:sz w:val="24"/>
          <w:szCs w:val="24"/>
        </w:rPr>
        <w:t xml:space="preserve"> for the development of DL models are </w:t>
      </w:r>
      <w:proofErr w:type="spellStart"/>
      <w:r w:rsidRPr="00F55FFE">
        <w:rPr>
          <w:rFonts w:ascii="Times New Roman" w:hAnsi="Times New Roman" w:cs="Times New Roman"/>
          <w:sz w:val="24"/>
          <w:szCs w:val="24"/>
        </w:rPr>
        <w:t>PyTorch</w:t>
      </w:r>
      <w:proofErr w:type="spellEnd"/>
      <w:r w:rsidRPr="00F55FFE">
        <w:rPr>
          <w:rFonts w:ascii="Times New Roman" w:hAnsi="Times New Roman" w:cs="Times New Roman"/>
          <w:sz w:val="24"/>
          <w:szCs w:val="24"/>
        </w:rPr>
        <w:t xml:space="preserve"> and </w:t>
      </w:r>
      <w:r w:rsidR="00293765" w:rsidRPr="00F55FFE">
        <w:rPr>
          <w:rFonts w:ascii="Times New Roman" w:hAnsi="Times New Roman" w:cs="Times New Roman"/>
          <w:sz w:val="24"/>
          <w:szCs w:val="24"/>
        </w:rPr>
        <w:t>TensorFlow</w:t>
      </w:r>
      <w:r w:rsidR="00EF0FFD" w:rsidRPr="00F55FFE">
        <w:rPr>
          <w:rFonts w:ascii="Times New Roman" w:hAnsi="Times New Roman" w:cs="Times New Roman"/>
          <w:sz w:val="24"/>
          <w:szCs w:val="24"/>
        </w:rPr>
        <w:t>.</w:t>
      </w:r>
      <w:r w:rsidR="00A444A4" w:rsidRPr="00F55FFE">
        <w:rPr>
          <w:rFonts w:ascii="Times New Roman" w:hAnsi="Times New Roman" w:cs="Times New Roman"/>
          <w:sz w:val="24"/>
          <w:szCs w:val="24"/>
        </w:rPr>
        <w:t xml:space="preserve"> </w:t>
      </w:r>
      <w:r w:rsidR="00293765" w:rsidRPr="00F55FFE">
        <w:rPr>
          <w:rFonts w:ascii="Times New Roman" w:hAnsi="Times New Roman" w:cs="Times New Roman"/>
          <w:sz w:val="24"/>
          <w:szCs w:val="24"/>
        </w:rPr>
        <w:t>TensorFlow</w:t>
      </w:r>
      <w:r w:rsidR="00A444A4" w:rsidRPr="00F55FFE">
        <w:rPr>
          <w:rFonts w:ascii="Times New Roman" w:hAnsi="Times New Roman" w:cs="Times New Roman"/>
          <w:sz w:val="24"/>
          <w:szCs w:val="24"/>
        </w:rPr>
        <w:t xml:space="preserve"> has </w:t>
      </w:r>
      <w:proofErr w:type="spellStart"/>
      <w:r w:rsidR="00A444A4" w:rsidRPr="00F55FFE">
        <w:rPr>
          <w:rFonts w:ascii="Times New Roman" w:hAnsi="Times New Roman" w:cs="Times New Roman"/>
          <w:sz w:val="24"/>
          <w:szCs w:val="24"/>
        </w:rPr>
        <w:t>Keras</w:t>
      </w:r>
      <w:proofErr w:type="spellEnd"/>
      <w:r w:rsidR="007A78FF" w:rsidRPr="00F55FFE">
        <w:rPr>
          <w:rFonts w:ascii="Times New Roman" w:hAnsi="Times New Roman" w:cs="Times New Roman"/>
          <w:sz w:val="24"/>
          <w:szCs w:val="24"/>
        </w:rPr>
        <w:t xml:space="preserve"> integrated in it which is not available in </w:t>
      </w:r>
      <w:proofErr w:type="spellStart"/>
      <w:r w:rsidR="007A78FF" w:rsidRPr="00F55FFE">
        <w:rPr>
          <w:rFonts w:ascii="Times New Roman" w:hAnsi="Times New Roman" w:cs="Times New Roman"/>
          <w:sz w:val="24"/>
          <w:szCs w:val="24"/>
        </w:rPr>
        <w:t>PyTorch</w:t>
      </w:r>
      <w:proofErr w:type="spellEnd"/>
      <w:r w:rsidR="007A78FF" w:rsidRPr="00F55FFE">
        <w:rPr>
          <w:rFonts w:ascii="Times New Roman" w:hAnsi="Times New Roman" w:cs="Times New Roman"/>
          <w:sz w:val="24"/>
          <w:szCs w:val="24"/>
        </w:rPr>
        <w:t>.</w:t>
      </w:r>
      <w:r w:rsidR="002A3763" w:rsidRPr="00F55FFE">
        <w:rPr>
          <w:rFonts w:ascii="Times New Roman" w:hAnsi="Times New Roman" w:cs="Times New Roman"/>
          <w:sz w:val="24"/>
          <w:szCs w:val="24"/>
        </w:rPr>
        <w:t xml:space="preserve"> This makes it easier to build and train DL models </w:t>
      </w:r>
      <w:r w:rsidR="002A3763" w:rsidRPr="00F55FFE">
        <w:rPr>
          <w:rFonts w:ascii="Times New Roman" w:hAnsi="Times New Roman" w:cs="Times New Roman"/>
          <w:sz w:val="24"/>
          <w:szCs w:val="24"/>
          <w:shd w:val="clear" w:color="auto" w:fill="FFFFFF"/>
        </w:rPr>
        <w:t>(Boesch, 2023)</w:t>
      </w:r>
      <w:r w:rsidR="002A3763" w:rsidRPr="00F55FFE">
        <w:rPr>
          <w:rFonts w:ascii="Times New Roman" w:hAnsi="Times New Roman" w:cs="Times New Roman"/>
          <w:sz w:val="24"/>
          <w:szCs w:val="24"/>
        </w:rPr>
        <w:t>.</w:t>
      </w:r>
      <w:r w:rsidR="00F55FFE" w:rsidRPr="00F55FFE">
        <w:rPr>
          <w:rFonts w:ascii="Times New Roman" w:hAnsi="Times New Roman" w:cs="Times New Roman"/>
          <w:sz w:val="24"/>
          <w:szCs w:val="24"/>
        </w:rPr>
        <w:t xml:space="preserve"> </w:t>
      </w:r>
      <w:r w:rsidR="0028421B">
        <w:rPr>
          <w:rFonts w:ascii="Times New Roman" w:hAnsi="Times New Roman" w:cs="Times New Roman"/>
          <w:sz w:val="24"/>
          <w:szCs w:val="24"/>
        </w:rPr>
        <w:t xml:space="preserve">Therefore, </w:t>
      </w:r>
      <w:r w:rsidR="00293765" w:rsidRPr="00F55FFE">
        <w:rPr>
          <w:rFonts w:ascii="Times New Roman" w:hAnsi="Times New Roman" w:cs="Times New Roman"/>
          <w:sz w:val="24"/>
          <w:szCs w:val="24"/>
        </w:rPr>
        <w:t>TensorFlow</w:t>
      </w:r>
      <w:r w:rsidR="00F55FFE" w:rsidRPr="00F55FFE">
        <w:rPr>
          <w:rFonts w:ascii="Times New Roman" w:hAnsi="Times New Roman" w:cs="Times New Roman"/>
          <w:sz w:val="24"/>
          <w:szCs w:val="24"/>
        </w:rPr>
        <w:t xml:space="preserve"> was chosen as the framework for the development of the model.</w:t>
      </w:r>
    </w:p>
    <w:p w14:paraId="6547E987" w14:textId="1F4908A3" w:rsidR="00153DD0" w:rsidRDefault="00153DD0" w:rsidP="00514AAE">
      <w:pPr>
        <w:pStyle w:val="Heading3"/>
        <w:spacing w:line="360" w:lineRule="auto"/>
        <w:rPr>
          <w:rFonts w:ascii="Times New Roman" w:hAnsi="Times New Roman" w:cs="Times New Roman"/>
          <w:b/>
          <w:bCs/>
          <w:color w:val="auto"/>
        </w:rPr>
      </w:pPr>
      <w:r w:rsidRPr="00C114FE">
        <w:rPr>
          <w:rFonts w:ascii="Times New Roman" w:hAnsi="Times New Roman" w:cs="Times New Roman"/>
          <w:b/>
          <w:bCs/>
          <w:color w:val="auto"/>
        </w:rPr>
        <w:lastRenderedPageBreak/>
        <w:t xml:space="preserve">4.2.4 Programming Languages </w:t>
      </w:r>
    </w:p>
    <w:p w14:paraId="305190E8" w14:textId="63295428" w:rsidR="004836F3" w:rsidRDefault="00614354" w:rsidP="00514AAE">
      <w:pPr>
        <w:spacing w:line="360" w:lineRule="auto"/>
        <w:rPr>
          <w:rFonts w:ascii="Times New Roman" w:hAnsi="Times New Roman" w:cs="Times New Roman"/>
          <w:sz w:val="24"/>
          <w:szCs w:val="24"/>
        </w:rPr>
      </w:pPr>
      <w:r w:rsidRPr="005B614C">
        <w:rPr>
          <w:rFonts w:ascii="Times New Roman" w:hAnsi="Times New Roman" w:cs="Times New Roman"/>
          <w:sz w:val="24"/>
          <w:szCs w:val="24"/>
        </w:rPr>
        <w:t>To deve</w:t>
      </w:r>
      <w:r w:rsidR="002F603D" w:rsidRPr="005B614C">
        <w:rPr>
          <w:rFonts w:ascii="Times New Roman" w:hAnsi="Times New Roman" w:cs="Times New Roman"/>
          <w:sz w:val="24"/>
          <w:szCs w:val="24"/>
        </w:rPr>
        <w:t xml:space="preserve">lop the core functionality, which is the DL model, python was chosen as the main programming language. Python is the most widely used </w:t>
      </w:r>
      <w:r w:rsidR="00B01BE8" w:rsidRPr="005B614C">
        <w:rPr>
          <w:rFonts w:ascii="Times New Roman" w:hAnsi="Times New Roman" w:cs="Times New Roman"/>
          <w:sz w:val="24"/>
          <w:szCs w:val="24"/>
        </w:rPr>
        <w:t xml:space="preserve">programming </w:t>
      </w:r>
      <w:r w:rsidR="002F603D" w:rsidRPr="005B614C">
        <w:rPr>
          <w:rFonts w:ascii="Times New Roman" w:hAnsi="Times New Roman" w:cs="Times New Roman"/>
          <w:sz w:val="24"/>
          <w:szCs w:val="24"/>
        </w:rPr>
        <w:t xml:space="preserve">language for </w:t>
      </w:r>
      <w:r w:rsidR="00B01BE8" w:rsidRPr="005B614C">
        <w:rPr>
          <w:rFonts w:ascii="Times New Roman" w:hAnsi="Times New Roman" w:cs="Times New Roman"/>
          <w:sz w:val="24"/>
          <w:szCs w:val="24"/>
        </w:rPr>
        <w:t xml:space="preserve">ML developments. </w:t>
      </w:r>
      <w:r w:rsidR="008933E0" w:rsidRPr="005B614C">
        <w:rPr>
          <w:rFonts w:ascii="Times New Roman" w:hAnsi="Times New Roman" w:cs="Times New Roman"/>
          <w:sz w:val="24"/>
          <w:szCs w:val="24"/>
        </w:rPr>
        <w:t>It has many inbuilt libraries which makes the development process easier.</w:t>
      </w:r>
      <w:r w:rsidR="00B01BE8" w:rsidRPr="005B614C">
        <w:rPr>
          <w:rFonts w:ascii="Times New Roman" w:hAnsi="Times New Roman" w:cs="Times New Roman"/>
          <w:sz w:val="24"/>
          <w:szCs w:val="24"/>
        </w:rPr>
        <w:t xml:space="preserve"> </w:t>
      </w:r>
    </w:p>
    <w:p w14:paraId="3D4A99A8" w14:textId="2255C6C8" w:rsidR="002C293B" w:rsidRPr="005B614C" w:rsidRDefault="002C293B" w:rsidP="005B614C">
      <w:pPr>
        <w:spacing w:line="360" w:lineRule="auto"/>
        <w:rPr>
          <w:rFonts w:ascii="Times New Roman" w:hAnsi="Times New Roman" w:cs="Times New Roman"/>
          <w:sz w:val="24"/>
          <w:szCs w:val="24"/>
        </w:rPr>
      </w:pPr>
      <w:r>
        <w:rPr>
          <w:rFonts w:ascii="Times New Roman" w:hAnsi="Times New Roman" w:cs="Times New Roman"/>
          <w:sz w:val="24"/>
          <w:szCs w:val="24"/>
        </w:rPr>
        <w:t>WRITE SOMETHING ABT JS</w:t>
      </w:r>
    </w:p>
    <w:p w14:paraId="12D6C367" w14:textId="05FB1C1E" w:rsidR="00153DD0" w:rsidRDefault="00153DD0" w:rsidP="00C114FE">
      <w:pPr>
        <w:pStyle w:val="Heading3"/>
        <w:rPr>
          <w:rFonts w:ascii="Times New Roman" w:hAnsi="Times New Roman" w:cs="Times New Roman"/>
          <w:b/>
          <w:bCs/>
          <w:color w:val="auto"/>
        </w:rPr>
      </w:pPr>
      <w:r w:rsidRPr="00C114FE">
        <w:rPr>
          <w:rFonts w:ascii="Times New Roman" w:hAnsi="Times New Roman" w:cs="Times New Roman"/>
          <w:b/>
          <w:bCs/>
          <w:color w:val="auto"/>
        </w:rPr>
        <w:t>4.2.5 Libraries</w:t>
      </w:r>
    </w:p>
    <w:tbl>
      <w:tblPr>
        <w:tblStyle w:val="TableGrid"/>
        <w:tblW w:w="0" w:type="auto"/>
        <w:tblLook w:val="04A0" w:firstRow="1" w:lastRow="0" w:firstColumn="1" w:lastColumn="0" w:noHBand="0" w:noVBand="1"/>
      </w:tblPr>
      <w:tblGrid>
        <w:gridCol w:w="4675"/>
        <w:gridCol w:w="4675"/>
      </w:tblGrid>
      <w:tr w:rsidR="006063D3" w14:paraId="3FD60017" w14:textId="77777777" w:rsidTr="006063D3">
        <w:tc>
          <w:tcPr>
            <w:tcW w:w="4675" w:type="dxa"/>
            <w:vAlign w:val="center"/>
          </w:tcPr>
          <w:p w14:paraId="598A4A50" w14:textId="45F2CA0F" w:rsidR="006063D3" w:rsidRPr="0013603F" w:rsidRDefault="006063D3" w:rsidP="006063D3">
            <w:pPr>
              <w:jc w:val="center"/>
              <w:rPr>
                <w:rFonts w:ascii="Times New Roman" w:hAnsi="Times New Roman" w:cs="Times New Roman"/>
                <w:b/>
                <w:bCs/>
                <w:sz w:val="24"/>
                <w:szCs w:val="24"/>
              </w:rPr>
            </w:pPr>
            <w:r w:rsidRPr="0013603F">
              <w:rPr>
                <w:rFonts w:ascii="Times New Roman" w:hAnsi="Times New Roman" w:cs="Times New Roman"/>
                <w:b/>
                <w:bCs/>
                <w:sz w:val="24"/>
                <w:szCs w:val="24"/>
              </w:rPr>
              <w:t>Library</w:t>
            </w:r>
          </w:p>
        </w:tc>
        <w:tc>
          <w:tcPr>
            <w:tcW w:w="4675" w:type="dxa"/>
            <w:vAlign w:val="center"/>
          </w:tcPr>
          <w:p w14:paraId="2951BD40" w14:textId="1D5112BC" w:rsidR="006063D3" w:rsidRPr="0013603F" w:rsidRDefault="006063D3" w:rsidP="006063D3">
            <w:pPr>
              <w:jc w:val="center"/>
              <w:rPr>
                <w:rFonts w:ascii="Times New Roman" w:hAnsi="Times New Roman" w:cs="Times New Roman"/>
                <w:b/>
                <w:bCs/>
                <w:sz w:val="24"/>
                <w:szCs w:val="24"/>
              </w:rPr>
            </w:pPr>
            <w:r w:rsidRPr="0013603F">
              <w:rPr>
                <w:rFonts w:ascii="Times New Roman" w:hAnsi="Times New Roman" w:cs="Times New Roman"/>
                <w:b/>
                <w:bCs/>
                <w:sz w:val="24"/>
                <w:szCs w:val="24"/>
              </w:rPr>
              <w:t>Justification</w:t>
            </w:r>
          </w:p>
        </w:tc>
      </w:tr>
      <w:tr w:rsidR="006063D3" w14:paraId="7641FFB0" w14:textId="77777777" w:rsidTr="006A4258">
        <w:trPr>
          <w:trHeight w:val="395"/>
        </w:trPr>
        <w:tc>
          <w:tcPr>
            <w:tcW w:w="4675" w:type="dxa"/>
          </w:tcPr>
          <w:p w14:paraId="0FCE42E8" w14:textId="36CC23A3" w:rsidR="006063D3" w:rsidRDefault="00293765" w:rsidP="00E12A00">
            <w:r>
              <w:t>NumPy</w:t>
            </w:r>
          </w:p>
        </w:tc>
        <w:tc>
          <w:tcPr>
            <w:tcW w:w="4675" w:type="dxa"/>
          </w:tcPr>
          <w:p w14:paraId="76E97BDF" w14:textId="77777777" w:rsidR="006063D3" w:rsidRDefault="006063D3" w:rsidP="00E12A00"/>
        </w:tc>
      </w:tr>
      <w:tr w:rsidR="006063D3" w14:paraId="580A18A8" w14:textId="77777777" w:rsidTr="006063D3">
        <w:tc>
          <w:tcPr>
            <w:tcW w:w="4675" w:type="dxa"/>
          </w:tcPr>
          <w:p w14:paraId="5CFAEF82" w14:textId="77777777" w:rsidR="006063D3" w:rsidRDefault="006063D3" w:rsidP="00E12A00"/>
        </w:tc>
        <w:tc>
          <w:tcPr>
            <w:tcW w:w="4675" w:type="dxa"/>
          </w:tcPr>
          <w:p w14:paraId="21C32FB6" w14:textId="77777777" w:rsidR="006063D3" w:rsidRDefault="006063D3" w:rsidP="00E12A00"/>
        </w:tc>
      </w:tr>
      <w:tr w:rsidR="006063D3" w14:paraId="7C7CAB36" w14:textId="77777777" w:rsidTr="006063D3">
        <w:tc>
          <w:tcPr>
            <w:tcW w:w="4675" w:type="dxa"/>
          </w:tcPr>
          <w:p w14:paraId="1660C012" w14:textId="77777777" w:rsidR="006063D3" w:rsidRDefault="006063D3" w:rsidP="00E12A00"/>
        </w:tc>
        <w:tc>
          <w:tcPr>
            <w:tcW w:w="4675" w:type="dxa"/>
          </w:tcPr>
          <w:p w14:paraId="18B5409E" w14:textId="77777777" w:rsidR="006063D3" w:rsidRDefault="006063D3" w:rsidP="00E12A00"/>
        </w:tc>
      </w:tr>
      <w:tr w:rsidR="006063D3" w14:paraId="020E9BF6" w14:textId="77777777" w:rsidTr="006063D3">
        <w:tc>
          <w:tcPr>
            <w:tcW w:w="4675" w:type="dxa"/>
          </w:tcPr>
          <w:p w14:paraId="55C13133" w14:textId="77777777" w:rsidR="006063D3" w:rsidRDefault="006063D3" w:rsidP="00E12A00"/>
        </w:tc>
        <w:tc>
          <w:tcPr>
            <w:tcW w:w="4675" w:type="dxa"/>
          </w:tcPr>
          <w:p w14:paraId="6F8951A8" w14:textId="77777777" w:rsidR="006063D3" w:rsidRDefault="006063D3" w:rsidP="00E12A00"/>
        </w:tc>
      </w:tr>
      <w:tr w:rsidR="006063D3" w14:paraId="60D13E35" w14:textId="77777777" w:rsidTr="006063D3">
        <w:tc>
          <w:tcPr>
            <w:tcW w:w="4675" w:type="dxa"/>
          </w:tcPr>
          <w:p w14:paraId="0581DEA6" w14:textId="77777777" w:rsidR="006063D3" w:rsidRDefault="006063D3" w:rsidP="00E12A00"/>
        </w:tc>
        <w:tc>
          <w:tcPr>
            <w:tcW w:w="4675" w:type="dxa"/>
          </w:tcPr>
          <w:p w14:paraId="62473536" w14:textId="77777777" w:rsidR="006063D3" w:rsidRDefault="006063D3" w:rsidP="00E12A00"/>
        </w:tc>
      </w:tr>
      <w:tr w:rsidR="006063D3" w14:paraId="4826DDFC" w14:textId="77777777" w:rsidTr="006063D3">
        <w:tc>
          <w:tcPr>
            <w:tcW w:w="4675" w:type="dxa"/>
          </w:tcPr>
          <w:p w14:paraId="564C73DC" w14:textId="77777777" w:rsidR="006063D3" w:rsidRDefault="006063D3" w:rsidP="00E12A00"/>
        </w:tc>
        <w:tc>
          <w:tcPr>
            <w:tcW w:w="4675" w:type="dxa"/>
          </w:tcPr>
          <w:p w14:paraId="4E059B62" w14:textId="77777777" w:rsidR="006063D3" w:rsidRDefault="006063D3" w:rsidP="00E12A00"/>
        </w:tc>
      </w:tr>
    </w:tbl>
    <w:p w14:paraId="2C7F1A6B" w14:textId="77777777" w:rsidR="00E12A00" w:rsidRPr="00E12A00" w:rsidRDefault="00E12A00" w:rsidP="00E12A00"/>
    <w:p w14:paraId="5412F459" w14:textId="4B41FAFC" w:rsidR="00153DD0" w:rsidRDefault="00153DD0" w:rsidP="00793297">
      <w:pPr>
        <w:pStyle w:val="Heading3"/>
        <w:spacing w:line="360" w:lineRule="auto"/>
        <w:rPr>
          <w:rFonts w:ascii="Times New Roman" w:hAnsi="Times New Roman" w:cs="Times New Roman"/>
          <w:b/>
          <w:bCs/>
          <w:color w:val="auto"/>
        </w:rPr>
      </w:pPr>
      <w:r w:rsidRPr="00C114FE">
        <w:rPr>
          <w:rFonts w:ascii="Times New Roman" w:hAnsi="Times New Roman" w:cs="Times New Roman"/>
          <w:b/>
          <w:bCs/>
          <w:color w:val="auto"/>
        </w:rPr>
        <w:t>4.2.6 I</w:t>
      </w:r>
      <w:r w:rsidR="000B4A8B" w:rsidRPr="00C114FE">
        <w:rPr>
          <w:rFonts w:ascii="Times New Roman" w:hAnsi="Times New Roman" w:cs="Times New Roman"/>
          <w:b/>
          <w:bCs/>
          <w:color w:val="auto"/>
        </w:rPr>
        <w:t>ntegrated Development Environments(IDE)</w:t>
      </w:r>
    </w:p>
    <w:p w14:paraId="590C4C53" w14:textId="6FE40B7D" w:rsidR="00E12A00" w:rsidRDefault="0013603F" w:rsidP="00793297">
      <w:pPr>
        <w:spacing w:line="360" w:lineRule="auto"/>
        <w:rPr>
          <w:rFonts w:ascii="Times New Roman" w:hAnsi="Times New Roman" w:cs="Times New Roman"/>
          <w:sz w:val="24"/>
          <w:szCs w:val="24"/>
        </w:rPr>
      </w:pPr>
      <w:r w:rsidRPr="00793297">
        <w:rPr>
          <w:rFonts w:ascii="Times New Roman" w:hAnsi="Times New Roman" w:cs="Times New Roman"/>
          <w:sz w:val="24"/>
          <w:szCs w:val="24"/>
        </w:rPr>
        <w:t xml:space="preserve">The IDE used for the developments was </w:t>
      </w:r>
      <w:r w:rsidR="00964954" w:rsidRPr="00793297">
        <w:rPr>
          <w:rFonts w:ascii="Times New Roman" w:hAnsi="Times New Roman" w:cs="Times New Roman"/>
          <w:sz w:val="24"/>
          <w:szCs w:val="24"/>
        </w:rPr>
        <w:t xml:space="preserve">Google </w:t>
      </w:r>
      <w:proofErr w:type="spellStart"/>
      <w:r w:rsidR="00964954" w:rsidRPr="00793297">
        <w:rPr>
          <w:rFonts w:ascii="Times New Roman" w:hAnsi="Times New Roman" w:cs="Times New Roman"/>
          <w:sz w:val="24"/>
          <w:szCs w:val="24"/>
        </w:rPr>
        <w:t>Colab</w:t>
      </w:r>
      <w:proofErr w:type="spellEnd"/>
      <w:r w:rsidR="00CA2268" w:rsidRPr="00793297">
        <w:rPr>
          <w:rFonts w:ascii="Times New Roman" w:hAnsi="Times New Roman" w:cs="Times New Roman"/>
          <w:sz w:val="24"/>
          <w:szCs w:val="24"/>
        </w:rPr>
        <w:t>.</w:t>
      </w:r>
      <w:r w:rsidR="00E7564C" w:rsidRPr="00793297">
        <w:rPr>
          <w:rFonts w:ascii="Times New Roman" w:hAnsi="Times New Roman" w:cs="Times New Roman"/>
          <w:sz w:val="24"/>
          <w:szCs w:val="24"/>
        </w:rPr>
        <w:t xml:space="preserve"> This research involves the development of an image classification model. Image classification models take a very long time when trained on a CPU. Google </w:t>
      </w:r>
      <w:proofErr w:type="spellStart"/>
      <w:r w:rsidR="00E7564C" w:rsidRPr="00793297">
        <w:rPr>
          <w:rFonts w:ascii="Times New Roman" w:hAnsi="Times New Roman" w:cs="Times New Roman"/>
          <w:sz w:val="24"/>
          <w:szCs w:val="24"/>
        </w:rPr>
        <w:t>Colab</w:t>
      </w:r>
      <w:proofErr w:type="spellEnd"/>
      <w:r w:rsidR="00E7564C" w:rsidRPr="00793297">
        <w:rPr>
          <w:rFonts w:ascii="Times New Roman" w:hAnsi="Times New Roman" w:cs="Times New Roman"/>
          <w:sz w:val="24"/>
          <w:szCs w:val="24"/>
        </w:rPr>
        <w:t xml:space="preserve"> </w:t>
      </w:r>
      <w:r w:rsidR="00520759" w:rsidRPr="00793297">
        <w:rPr>
          <w:rFonts w:ascii="Times New Roman" w:hAnsi="Times New Roman" w:cs="Times New Roman"/>
          <w:sz w:val="24"/>
          <w:szCs w:val="24"/>
        </w:rPr>
        <w:t>provides the access to GPUs freely</w:t>
      </w:r>
      <w:r w:rsidR="00793297">
        <w:rPr>
          <w:rFonts w:ascii="Times New Roman" w:hAnsi="Times New Roman" w:cs="Times New Roman"/>
          <w:sz w:val="24"/>
          <w:szCs w:val="24"/>
        </w:rPr>
        <w:t>,</w:t>
      </w:r>
      <w:r w:rsidR="00F66F2A">
        <w:rPr>
          <w:rFonts w:ascii="Times New Roman" w:hAnsi="Times New Roman" w:cs="Times New Roman"/>
          <w:sz w:val="24"/>
          <w:szCs w:val="24"/>
        </w:rPr>
        <w:t xml:space="preserve"> which makes the training process faster. This</w:t>
      </w:r>
      <w:r w:rsidR="00793297" w:rsidRPr="00793297">
        <w:rPr>
          <w:rFonts w:ascii="Times New Roman" w:hAnsi="Times New Roman" w:cs="Times New Roman"/>
          <w:sz w:val="24"/>
          <w:szCs w:val="24"/>
        </w:rPr>
        <w:t xml:space="preserve"> was the main reason for the choice of Google </w:t>
      </w:r>
      <w:proofErr w:type="spellStart"/>
      <w:r w:rsidR="00793297" w:rsidRPr="00793297">
        <w:rPr>
          <w:rFonts w:ascii="Times New Roman" w:hAnsi="Times New Roman" w:cs="Times New Roman"/>
          <w:sz w:val="24"/>
          <w:szCs w:val="24"/>
        </w:rPr>
        <w:t>Colab</w:t>
      </w:r>
      <w:proofErr w:type="spellEnd"/>
      <w:r w:rsidR="00793297" w:rsidRPr="00793297">
        <w:rPr>
          <w:rFonts w:ascii="Times New Roman" w:hAnsi="Times New Roman" w:cs="Times New Roman"/>
          <w:sz w:val="24"/>
          <w:szCs w:val="24"/>
        </w:rPr>
        <w:t xml:space="preserve"> as the IDE.</w:t>
      </w:r>
    </w:p>
    <w:p w14:paraId="51ACC4F6" w14:textId="5D4DF47F" w:rsidR="00E456EF" w:rsidRPr="00793297" w:rsidRDefault="00E456EF" w:rsidP="0079329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w:t>
      </w:r>
    </w:p>
    <w:p w14:paraId="7634E16E" w14:textId="21A0F5CD" w:rsidR="00153DD0" w:rsidRPr="00C114FE" w:rsidRDefault="00153DD0" w:rsidP="008F306A">
      <w:pPr>
        <w:pStyle w:val="Heading3"/>
        <w:spacing w:line="360" w:lineRule="auto"/>
        <w:rPr>
          <w:rFonts w:ascii="Times New Roman" w:hAnsi="Times New Roman" w:cs="Times New Roman"/>
          <w:b/>
          <w:bCs/>
          <w:color w:val="auto"/>
        </w:rPr>
      </w:pPr>
      <w:r w:rsidRPr="00C114FE">
        <w:rPr>
          <w:rFonts w:ascii="Times New Roman" w:hAnsi="Times New Roman" w:cs="Times New Roman"/>
          <w:b/>
          <w:bCs/>
          <w:color w:val="auto"/>
        </w:rPr>
        <w:t xml:space="preserve">4.2.7 Summary of Technology Selection </w:t>
      </w:r>
    </w:p>
    <w:tbl>
      <w:tblPr>
        <w:tblStyle w:val="TableGrid"/>
        <w:tblW w:w="0" w:type="auto"/>
        <w:tblLook w:val="04A0" w:firstRow="1" w:lastRow="0" w:firstColumn="1" w:lastColumn="0" w:noHBand="0" w:noVBand="1"/>
      </w:tblPr>
      <w:tblGrid>
        <w:gridCol w:w="4675"/>
        <w:gridCol w:w="4675"/>
      </w:tblGrid>
      <w:tr w:rsidR="008F306A" w14:paraId="216EC06E" w14:textId="77777777" w:rsidTr="008F306A">
        <w:tc>
          <w:tcPr>
            <w:tcW w:w="4675" w:type="dxa"/>
            <w:vAlign w:val="center"/>
          </w:tcPr>
          <w:p w14:paraId="6BC76EC2" w14:textId="66AB0ED9" w:rsidR="008F306A" w:rsidRPr="008F306A" w:rsidRDefault="008F306A" w:rsidP="008F306A">
            <w:pPr>
              <w:spacing w:line="360" w:lineRule="auto"/>
              <w:jc w:val="center"/>
              <w:rPr>
                <w:b/>
                <w:bCs/>
              </w:rPr>
            </w:pPr>
            <w:r w:rsidRPr="008F306A">
              <w:rPr>
                <w:b/>
                <w:bCs/>
              </w:rPr>
              <w:t>Component</w:t>
            </w:r>
          </w:p>
        </w:tc>
        <w:tc>
          <w:tcPr>
            <w:tcW w:w="4675" w:type="dxa"/>
            <w:vAlign w:val="center"/>
          </w:tcPr>
          <w:p w14:paraId="5CF0EADB" w14:textId="55DFECAD" w:rsidR="008F306A" w:rsidRPr="008F306A" w:rsidRDefault="008F306A" w:rsidP="008F306A">
            <w:pPr>
              <w:spacing w:line="360" w:lineRule="auto"/>
              <w:jc w:val="center"/>
              <w:rPr>
                <w:b/>
                <w:bCs/>
              </w:rPr>
            </w:pPr>
            <w:r w:rsidRPr="008F306A">
              <w:rPr>
                <w:b/>
                <w:bCs/>
              </w:rPr>
              <w:t>Tools</w:t>
            </w:r>
          </w:p>
        </w:tc>
      </w:tr>
      <w:tr w:rsidR="008F306A" w14:paraId="6D97E218" w14:textId="77777777" w:rsidTr="008F306A">
        <w:tc>
          <w:tcPr>
            <w:tcW w:w="4675" w:type="dxa"/>
          </w:tcPr>
          <w:p w14:paraId="30D912E1" w14:textId="1CB33FA4" w:rsidR="008F306A" w:rsidRPr="000F65C9" w:rsidRDefault="008F306A" w:rsidP="008F306A">
            <w:pPr>
              <w:spacing w:line="360" w:lineRule="auto"/>
            </w:pPr>
            <w:r w:rsidRPr="000F65C9">
              <w:t>Development Frameworks</w:t>
            </w:r>
          </w:p>
        </w:tc>
        <w:tc>
          <w:tcPr>
            <w:tcW w:w="4675" w:type="dxa"/>
          </w:tcPr>
          <w:p w14:paraId="12B61031" w14:textId="73C602F9" w:rsidR="008F306A" w:rsidRPr="000F65C9" w:rsidRDefault="00F125C1" w:rsidP="008F306A">
            <w:pPr>
              <w:spacing w:line="360" w:lineRule="auto"/>
            </w:pPr>
            <w:r w:rsidRPr="000F65C9">
              <w:t xml:space="preserve">Flask, </w:t>
            </w:r>
            <w:r w:rsidR="000F65C9" w:rsidRPr="000F65C9">
              <w:t>TensorFlow</w:t>
            </w:r>
          </w:p>
        </w:tc>
      </w:tr>
      <w:tr w:rsidR="008F306A" w14:paraId="591C5E62" w14:textId="77777777" w:rsidTr="008F306A">
        <w:tc>
          <w:tcPr>
            <w:tcW w:w="4675" w:type="dxa"/>
          </w:tcPr>
          <w:p w14:paraId="76C998B1" w14:textId="3223A158" w:rsidR="008F306A" w:rsidRPr="000F65C9" w:rsidRDefault="008F306A" w:rsidP="008F306A">
            <w:pPr>
              <w:spacing w:line="360" w:lineRule="auto"/>
            </w:pPr>
            <w:r w:rsidRPr="000F65C9">
              <w:t>Programming Languages</w:t>
            </w:r>
          </w:p>
        </w:tc>
        <w:tc>
          <w:tcPr>
            <w:tcW w:w="4675" w:type="dxa"/>
          </w:tcPr>
          <w:p w14:paraId="2EF3C6BF" w14:textId="3FD94E17" w:rsidR="008F306A" w:rsidRPr="000F65C9" w:rsidRDefault="002C293B" w:rsidP="008F306A">
            <w:pPr>
              <w:spacing w:line="360" w:lineRule="auto"/>
            </w:pPr>
            <w:r w:rsidRPr="000F65C9">
              <w:t>Python, JavaScript</w:t>
            </w:r>
          </w:p>
        </w:tc>
      </w:tr>
      <w:tr w:rsidR="008F306A" w14:paraId="0C0197CF" w14:textId="77777777" w:rsidTr="008F306A">
        <w:tc>
          <w:tcPr>
            <w:tcW w:w="4675" w:type="dxa"/>
          </w:tcPr>
          <w:p w14:paraId="305DBD01" w14:textId="54D7CD2F" w:rsidR="008F306A" w:rsidRPr="000F65C9" w:rsidRDefault="00C36CD7" w:rsidP="008F306A">
            <w:pPr>
              <w:spacing w:line="360" w:lineRule="auto"/>
            </w:pPr>
            <w:r w:rsidRPr="000F65C9">
              <w:t>Libraries</w:t>
            </w:r>
          </w:p>
        </w:tc>
        <w:tc>
          <w:tcPr>
            <w:tcW w:w="4675" w:type="dxa"/>
          </w:tcPr>
          <w:p w14:paraId="17289C51" w14:textId="074F5076" w:rsidR="008F306A" w:rsidRDefault="000F65C9" w:rsidP="008F306A">
            <w:pPr>
              <w:spacing w:line="360" w:lineRule="auto"/>
            </w:pPr>
            <w:r>
              <w:t>NumPy</w:t>
            </w:r>
            <w:r w:rsidR="00F125C1">
              <w:t>,</w:t>
            </w:r>
          </w:p>
        </w:tc>
      </w:tr>
      <w:tr w:rsidR="008F306A" w14:paraId="1109AAB0" w14:textId="77777777" w:rsidTr="008F306A">
        <w:tc>
          <w:tcPr>
            <w:tcW w:w="4675" w:type="dxa"/>
          </w:tcPr>
          <w:p w14:paraId="3429A582" w14:textId="099CE681" w:rsidR="008F306A" w:rsidRPr="000F65C9" w:rsidRDefault="00C36CD7" w:rsidP="008F306A">
            <w:pPr>
              <w:spacing w:line="360" w:lineRule="auto"/>
            </w:pPr>
            <w:r w:rsidRPr="000F65C9">
              <w:t>IDE</w:t>
            </w:r>
          </w:p>
        </w:tc>
        <w:tc>
          <w:tcPr>
            <w:tcW w:w="4675" w:type="dxa"/>
          </w:tcPr>
          <w:p w14:paraId="3CBF46BE" w14:textId="30DB1215" w:rsidR="008F306A" w:rsidRDefault="00F125C1" w:rsidP="008F306A">
            <w:pPr>
              <w:spacing w:line="360" w:lineRule="auto"/>
            </w:pPr>
            <w:r>
              <w:t xml:space="preserve">Google </w:t>
            </w:r>
            <w:proofErr w:type="spellStart"/>
            <w:r>
              <w:t>Colab</w:t>
            </w:r>
            <w:proofErr w:type="spellEnd"/>
            <w:r w:rsidR="00E456EF">
              <w:t xml:space="preserve">, </w:t>
            </w:r>
            <w:proofErr w:type="spellStart"/>
            <w:r w:rsidR="00E456EF">
              <w:t>Jupyter</w:t>
            </w:r>
            <w:proofErr w:type="spellEnd"/>
            <w:r w:rsidR="00E456EF">
              <w:t xml:space="preserve"> Notebook</w:t>
            </w:r>
          </w:p>
        </w:tc>
      </w:tr>
      <w:tr w:rsidR="008F306A" w14:paraId="4BF4EBE6" w14:textId="77777777" w:rsidTr="008F306A">
        <w:tc>
          <w:tcPr>
            <w:tcW w:w="4675" w:type="dxa"/>
          </w:tcPr>
          <w:p w14:paraId="3AE5D63D" w14:textId="50F49B28" w:rsidR="008F306A" w:rsidRPr="000F65C9" w:rsidRDefault="002C293B" w:rsidP="008F306A">
            <w:pPr>
              <w:spacing w:line="360" w:lineRule="auto"/>
            </w:pPr>
            <w:r w:rsidRPr="000F65C9">
              <w:t>Version Control</w:t>
            </w:r>
          </w:p>
        </w:tc>
        <w:tc>
          <w:tcPr>
            <w:tcW w:w="4675" w:type="dxa"/>
          </w:tcPr>
          <w:p w14:paraId="1E58B3C2" w14:textId="070B34E8" w:rsidR="008F306A" w:rsidRDefault="000F65C9" w:rsidP="008F306A">
            <w:pPr>
              <w:spacing w:line="360" w:lineRule="auto"/>
            </w:pPr>
            <w:r>
              <w:t>GitHub</w:t>
            </w:r>
          </w:p>
        </w:tc>
      </w:tr>
    </w:tbl>
    <w:p w14:paraId="65B936C3" w14:textId="77777777" w:rsidR="00153DD0" w:rsidRDefault="00153DD0" w:rsidP="00153DD0"/>
    <w:p w14:paraId="0D76D625" w14:textId="77777777" w:rsidR="00153DD0" w:rsidRPr="00E74446" w:rsidRDefault="00153DD0" w:rsidP="001C7C6B">
      <w:pPr>
        <w:pStyle w:val="Heading2"/>
        <w:spacing w:line="360" w:lineRule="auto"/>
        <w:rPr>
          <w:rFonts w:ascii="Times New Roman" w:hAnsi="Times New Roman" w:cs="Times New Roman"/>
          <w:b/>
          <w:bCs/>
          <w:color w:val="auto"/>
        </w:rPr>
      </w:pPr>
      <w:r w:rsidRPr="00E74446">
        <w:rPr>
          <w:rFonts w:ascii="Times New Roman" w:hAnsi="Times New Roman" w:cs="Times New Roman"/>
          <w:b/>
          <w:bCs/>
          <w:color w:val="auto"/>
        </w:rPr>
        <w:lastRenderedPageBreak/>
        <w:t>4.3 Implementation of the Core Functionality</w:t>
      </w:r>
    </w:p>
    <w:p w14:paraId="0E353341" w14:textId="152EB38C" w:rsidR="00153DD0" w:rsidRPr="002A271E" w:rsidRDefault="0048352D" w:rsidP="001C7C6B">
      <w:pPr>
        <w:pStyle w:val="Heading2"/>
        <w:spacing w:line="360" w:lineRule="auto"/>
        <w:rPr>
          <w:rFonts w:ascii="Times New Roman" w:hAnsi="Times New Roman" w:cs="Times New Roman"/>
          <w:color w:val="auto"/>
          <w:sz w:val="24"/>
          <w:szCs w:val="24"/>
        </w:rPr>
      </w:pPr>
      <w:r w:rsidRPr="002A271E">
        <w:rPr>
          <w:rFonts w:ascii="Times New Roman" w:hAnsi="Times New Roman" w:cs="Times New Roman"/>
          <w:color w:val="auto"/>
          <w:sz w:val="24"/>
          <w:szCs w:val="24"/>
        </w:rPr>
        <w:t xml:space="preserve">As a solution to the problem identified the author </w:t>
      </w:r>
      <w:r w:rsidR="00B32D33" w:rsidRPr="002A271E">
        <w:rPr>
          <w:rFonts w:ascii="Times New Roman" w:hAnsi="Times New Roman" w:cs="Times New Roman"/>
          <w:color w:val="auto"/>
          <w:sz w:val="24"/>
          <w:szCs w:val="24"/>
        </w:rPr>
        <w:t xml:space="preserve">implemented two different techniques to find the technique that </w:t>
      </w:r>
      <w:r w:rsidR="000C1AEE" w:rsidRPr="002A271E">
        <w:rPr>
          <w:rFonts w:ascii="Times New Roman" w:hAnsi="Times New Roman" w:cs="Times New Roman"/>
          <w:color w:val="auto"/>
          <w:sz w:val="24"/>
          <w:szCs w:val="24"/>
        </w:rPr>
        <w:t>works</w:t>
      </w:r>
      <w:r w:rsidR="00B32D33" w:rsidRPr="002A271E">
        <w:rPr>
          <w:rFonts w:ascii="Times New Roman" w:hAnsi="Times New Roman" w:cs="Times New Roman"/>
          <w:color w:val="auto"/>
          <w:sz w:val="24"/>
          <w:szCs w:val="24"/>
        </w:rPr>
        <w:t xml:space="preserve"> best</w:t>
      </w:r>
      <w:r w:rsidR="000C1AEE" w:rsidRPr="002A271E">
        <w:rPr>
          <w:rFonts w:ascii="Times New Roman" w:hAnsi="Times New Roman" w:cs="Times New Roman"/>
          <w:color w:val="auto"/>
          <w:sz w:val="24"/>
          <w:szCs w:val="24"/>
        </w:rPr>
        <w:t xml:space="preserve">. One method </w:t>
      </w:r>
      <w:r w:rsidR="00CB32F9" w:rsidRPr="002A271E">
        <w:rPr>
          <w:rFonts w:ascii="Times New Roman" w:hAnsi="Times New Roman" w:cs="Times New Roman"/>
          <w:color w:val="auto"/>
          <w:sz w:val="24"/>
          <w:szCs w:val="24"/>
        </w:rPr>
        <w:t>includes</w:t>
      </w:r>
      <w:r w:rsidR="000C1AEE" w:rsidRPr="002A271E">
        <w:rPr>
          <w:rFonts w:ascii="Times New Roman" w:hAnsi="Times New Roman" w:cs="Times New Roman"/>
          <w:color w:val="auto"/>
          <w:sz w:val="24"/>
          <w:szCs w:val="24"/>
        </w:rPr>
        <w:t xml:space="preserve"> the building of a CNN architecture from scratch to classify the Ayurvedic medicinal plants. The other method</w:t>
      </w:r>
      <w:r w:rsidR="002A271E" w:rsidRPr="002A271E">
        <w:rPr>
          <w:rFonts w:ascii="Times New Roman" w:hAnsi="Times New Roman" w:cs="Times New Roman"/>
          <w:color w:val="auto"/>
          <w:sz w:val="24"/>
          <w:szCs w:val="24"/>
        </w:rPr>
        <w:t xml:space="preserve"> involves the training of multiple pre-trained models using transfer learning and combining the</w:t>
      </w:r>
      <w:r w:rsidR="002A271E">
        <w:rPr>
          <w:rFonts w:ascii="Times New Roman" w:hAnsi="Times New Roman" w:cs="Times New Roman"/>
          <w:color w:val="auto"/>
          <w:sz w:val="24"/>
          <w:szCs w:val="24"/>
        </w:rPr>
        <w:t xml:space="preserve"> </w:t>
      </w:r>
      <w:r w:rsidR="002A271E" w:rsidRPr="002A271E">
        <w:rPr>
          <w:rFonts w:ascii="Times New Roman" w:hAnsi="Times New Roman" w:cs="Times New Roman"/>
          <w:color w:val="auto"/>
          <w:sz w:val="24"/>
          <w:szCs w:val="24"/>
        </w:rPr>
        <w:t xml:space="preserve">best performing models to form an ensemble </w:t>
      </w:r>
      <w:r w:rsidR="002A271E">
        <w:rPr>
          <w:rFonts w:ascii="Times New Roman" w:hAnsi="Times New Roman" w:cs="Times New Roman"/>
          <w:color w:val="auto"/>
          <w:sz w:val="24"/>
          <w:szCs w:val="24"/>
        </w:rPr>
        <w:t>model</w:t>
      </w:r>
      <w:r w:rsidR="002A271E" w:rsidRPr="002A271E">
        <w:rPr>
          <w:rFonts w:ascii="Times New Roman" w:hAnsi="Times New Roman" w:cs="Times New Roman"/>
          <w:color w:val="auto"/>
          <w:sz w:val="24"/>
          <w:szCs w:val="24"/>
        </w:rPr>
        <w:t xml:space="preserve"> which takes the average of the predictions made from the individual models </w:t>
      </w:r>
      <w:r w:rsidR="00D26D26" w:rsidRPr="002A271E">
        <w:rPr>
          <w:rFonts w:ascii="Times New Roman" w:hAnsi="Times New Roman" w:cs="Times New Roman"/>
          <w:color w:val="auto"/>
          <w:sz w:val="24"/>
          <w:szCs w:val="24"/>
        </w:rPr>
        <w:t>to</w:t>
      </w:r>
      <w:r w:rsidR="002A271E" w:rsidRPr="002A271E">
        <w:rPr>
          <w:rFonts w:ascii="Times New Roman" w:hAnsi="Times New Roman" w:cs="Times New Roman"/>
          <w:color w:val="auto"/>
          <w:sz w:val="24"/>
          <w:szCs w:val="24"/>
        </w:rPr>
        <w:t xml:space="preserve"> give the final classification output.</w:t>
      </w:r>
      <w:r w:rsidR="00D645BD">
        <w:rPr>
          <w:rFonts w:ascii="Times New Roman" w:hAnsi="Times New Roman" w:cs="Times New Roman"/>
          <w:color w:val="auto"/>
          <w:sz w:val="24"/>
          <w:szCs w:val="24"/>
        </w:rPr>
        <w:t xml:space="preserve"> Both models </w:t>
      </w:r>
      <w:r w:rsidR="00D26D26">
        <w:rPr>
          <w:rFonts w:ascii="Times New Roman" w:hAnsi="Times New Roman" w:cs="Times New Roman"/>
          <w:color w:val="auto"/>
          <w:sz w:val="24"/>
          <w:szCs w:val="24"/>
        </w:rPr>
        <w:t>underwent</w:t>
      </w:r>
      <w:r w:rsidR="00D645BD">
        <w:rPr>
          <w:rFonts w:ascii="Times New Roman" w:hAnsi="Times New Roman" w:cs="Times New Roman"/>
          <w:color w:val="auto"/>
          <w:sz w:val="24"/>
          <w:szCs w:val="24"/>
        </w:rPr>
        <w:t xml:space="preserve"> the same steps for data preprocessing.</w:t>
      </w:r>
    </w:p>
    <w:p w14:paraId="61E3FA25" w14:textId="4064E2E3" w:rsidR="0048352D" w:rsidRDefault="001C7C6B" w:rsidP="001C7C6B">
      <w:pPr>
        <w:pStyle w:val="Heading3"/>
        <w:spacing w:line="360" w:lineRule="auto"/>
        <w:rPr>
          <w:rFonts w:ascii="Times New Roman" w:hAnsi="Times New Roman" w:cs="Times New Roman"/>
          <w:b/>
          <w:bCs/>
          <w:color w:val="auto"/>
        </w:rPr>
      </w:pPr>
      <w:r w:rsidRPr="001C7C6B">
        <w:rPr>
          <w:rFonts w:ascii="Times New Roman" w:hAnsi="Times New Roman" w:cs="Times New Roman"/>
          <w:b/>
          <w:bCs/>
          <w:color w:val="auto"/>
        </w:rPr>
        <w:t xml:space="preserve">4.3.1 Data </w:t>
      </w:r>
      <w:r w:rsidR="00EF4A90">
        <w:rPr>
          <w:rFonts w:ascii="Times New Roman" w:hAnsi="Times New Roman" w:cs="Times New Roman"/>
          <w:b/>
          <w:bCs/>
          <w:color w:val="auto"/>
        </w:rPr>
        <w:t>Augmentation</w:t>
      </w:r>
    </w:p>
    <w:p w14:paraId="4CAD07ED" w14:textId="702A37D8" w:rsidR="00BF4B32" w:rsidRPr="00DA3C7E" w:rsidRDefault="003C3A96" w:rsidP="00DA3C7E">
      <w:pPr>
        <w:spacing w:line="360" w:lineRule="auto"/>
        <w:rPr>
          <w:rFonts w:ascii="Times New Roman" w:hAnsi="Times New Roman" w:cs="Times New Roman"/>
          <w:sz w:val="24"/>
          <w:szCs w:val="24"/>
        </w:rPr>
      </w:pPr>
      <w:r w:rsidRPr="00DA3C7E">
        <w:rPr>
          <w:rFonts w:ascii="Times New Roman" w:hAnsi="Times New Roman" w:cs="Times New Roman"/>
          <w:sz w:val="24"/>
          <w:szCs w:val="24"/>
        </w:rPr>
        <w:t xml:space="preserve">The dataset used for training and testing of both models </w:t>
      </w:r>
      <w:r w:rsidR="007F2E30" w:rsidRPr="00DA3C7E">
        <w:rPr>
          <w:rFonts w:ascii="Times New Roman" w:hAnsi="Times New Roman" w:cs="Times New Roman"/>
          <w:sz w:val="24"/>
          <w:szCs w:val="24"/>
        </w:rPr>
        <w:t>was</w:t>
      </w:r>
      <w:r w:rsidRPr="00DA3C7E">
        <w:rPr>
          <w:rFonts w:ascii="Times New Roman" w:hAnsi="Times New Roman" w:cs="Times New Roman"/>
          <w:sz w:val="24"/>
          <w:szCs w:val="24"/>
        </w:rPr>
        <w:t xml:space="preserve"> created by the author. </w:t>
      </w:r>
      <w:r w:rsidR="000F2F28" w:rsidRPr="00DA3C7E">
        <w:rPr>
          <w:rFonts w:ascii="Times New Roman" w:hAnsi="Times New Roman" w:cs="Times New Roman"/>
          <w:sz w:val="24"/>
          <w:szCs w:val="24"/>
        </w:rPr>
        <w:t xml:space="preserve">The </w:t>
      </w:r>
      <w:r w:rsidR="003E3E43" w:rsidRPr="00DA3C7E">
        <w:rPr>
          <w:rFonts w:ascii="Times New Roman" w:hAnsi="Times New Roman" w:cs="Times New Roman"/>
          <w:sz w:val="24"/>
          <w:szCs w:val="24"/>
        </w:rPr>
        <w:t>train dataset contains</w:t>
      </w:r>
      <w:r w:rsidR="000F2F28" w:rsidRPr="00DA3C7E">
        <w:rPr>
          <w:rFonts w:ascii="Times New Roman" w:hAnsi="Times New Roman" w:cs="Times New Roman"/>
          <w:sz w:val="24"/>
          <w:szCs w:val="24"/>
        </w:rPr>
        <w:t xml:space="preserve"> 8 classes</w:t>
      </w:r>
      <w:r w:rsidR="00E52687" w:rsidRPr="00DA3C7E">
        <w:rPr>
          <w:rFonts w:ascii="Times New Roman" w:hAnsi="Times New Roman" w:cs="Times New Roman"/>
          <w:sz w:val="24"/>
          <w:szCs w:val="24"/>
        </w:rPr>
        <w:t xml:space="preserve">. The initial dataset with captured images contained about </w:t>
      </w:r>
      <w:r w:rsidR="00695302" w:rsidRPr="00DA3C7E">
        <w:rPr>
          <w:rFonts w:ascii="Times New Roman" w:hAnsi="Times New Roman" w:cs="Times New Roman"/>
          <w:sz w:val="24"/>
          <w:szCs w:val="24"/>
        </w:rPr>
        <w:t xml:space="preserve">800 images, the size of the dataset was further increased by using data augmentation. The final dataset used for the implementation of the models contain </w:t>
      </w:r>
      <w:r w:rsidR="00C80512" w:rsidRPr="00DA3C7E">
        <w:rPr>
          <w:rFonts w:ascii="Times New Roman" w:hAnsi="Times New Roman" w:cs="Times New Roman"/>
          <w:sz w:val="24"/>
          <w:szCs w:val="24"/>
        </w:rPr>
        <w:t>208</w:t>
      </w:r>
      <w:r w:rsidR="003E3E43" w:rsidRPr="00DA3C7E">
        <w:rPr>
          <w:rFonts w:ascii="Times New Roman" w:hAnsi="Times New Roman" w:cs="Times New Roman"/>
          <w:sz w:val="24"/>
          <w:szCs w:val="24"/>
        </w:rPr>
        <w:t>0 images of Ayurvedic leaves in total, out of these</w:t>
      </w:r>
      <w:r w:rsidR="00D8296D" w:rsidRPr="00DA3C7E">
        <w:rPr>
          <w:rFonts w:ascii="Times New Roman" w:hAnsi="Times New Roman" w:cs="Times New Roman"/>
          <w:sz w:val="24"/>
          <w:szCs w:val="24"/>
        </w:rPr>
        <w:t xml:space="preserve"> 480 images were used for validation and the rest of the 1600 images were used for training.</w:t>
      </w:r>
      <w:r w:rsidR="00AC0C41" w:rsidRPr="00DA3C7E">
        <w:rPr>
          <w:rFonts w:ascii="Times New Roman" w:hAnsi="Times New Roman" w:cs="Times New Roman"/>
          <w:sz w:val="24"/>
          <w:szCs w:val="24"/>
        </w:rPr>
        <w:t xml:space="preserve"> The split was made by taking 80% of the images for training and 20</w:t>
      </w:r>
      <w:r w:rsidR="001D24D6" w:rsidRPr="00DA3C7E">
        <w:rPr>
          <w:rFonts w:ascii="Times New Roman" w:hAnsi="Times New Roman" w:cs="Times New Roman"/>
          <w:sz w:val="24"/>
          <w:szCs w:val="24"/>
        </w:rPr>
        <w:t xml:space="preserve">% for validation. A separate dataset was created for testing which </w:t>
      </w:r>
      <w:r w:rsidR="007F2E30" w:rsidRPr="00DA3C7E">
        <w:rPr>
          <w:rFonts w:ascii="Times New Roman" w:hAnsi="Times New Roman" w:cs="Times New Roman"/>
          <w:sz w:val="24"/>
          <w:szCs w:val="24"/>
        </w:rPr>
        <w:t>contains 160 images in total.</w:t>
      </w:r>
      <w:r w:rsidR="00D8296D" w:rsidRPr="00DA3C7E">
        <w:rPr>
          <w:rFonts w:ascii="Times New Roman" w:hAnsi="Times New Roman" w:cs="Times New Roman"/>
          <w:sz w:val="24"/>
          <w:szCs w:val="24"/>
        </w:rPr>
        <w:t xml:space="preserve"> </w:t>
      </w:r>
    </w:p>
    <w:p w14:paraId="4CE50859" w14:textId="7573F4D3" w:rsidR="00D7466B" w:rsidRDefault="007543C8" w:rsidP="00D7466B">
      <w:pPr>
        <w:keepNext/>
      </w:pPr>
      <w:r w:rsidRPr="007543C8">
        <w:drawing>
          <wp:inline distT="0" distB="0" distL="0" distR="0" wp14:anchorId="7C843211" wp14:editId="74EE27CC">
            <wp:extent cx="5943600" cy="2494280"/>
            <wp:effectExtent l="0" t="0" r="0" b="1270"/>
            <wp:docPr id="105656117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561176" name="Picture 1" descr="A computer screen shot of a program code&#10;&#10;Description automatically generated"/>
                    <pic:cNvPicPr/>
                  </pic:nvPicPr>
                  <pic:blipFill>
                    <a:blip r:embed="rId30"/>
                    <a:stretch>
                      <a:fillRect/>
                    </a:stretch>
                  </pic:blipFill>
                  <pic:spPr>
                    <a:xfrm>
                      <a:off x="0" y="0"/>
                      <a:ext cx="5943600" cy="2494280"/>
                    </a:xfrm>
                    <a:prstGeom prst="rect">
                      <a:avLst/>
                    </a:prstGeom>
                  </pic:spPr>
                </pic:pic>
              </a:graphicData>
            </a:graphic>
          </wp:inline>
        </w:drawing>
      </w:r>
    </w:p>
    <w:p w14:paraId="3C6D372F" w14:textId="381A6F46" w:rsidR="001C7C6B" w:rsidRDefault="00D7466B" w:rsidP="00D7466B">
      <w:pPr>
        <w:pStyle w:val="Caption"/>
        <w:jc w:val="center"/>
      </w:pPr>
      <w:r>
        <w:t xml:space="preserve">Figure </w:t>
      </w:r>
      <w:r>
        <w:fldChar w:fldCharType="begin"/>
      </w:r>
      <w:r>
        <w:instrText xml:space="preserve"> SEQ Figure \* ARABIC </w:instrText>
      </w:r>
      <w:r>
        <w:fldChar w:fldCharType="separate"/>
      </w:r>
      <w:r w:rsidR="00C564F8">
        <w:rPr>
          <w:noProof/>
        </w:rPr>
        <w:t>7</w:t>
      </w:r>
      <w:r>
        <w:fldChar w:fldCharType="end"/>
      </w:r>
      <w:r>
        <w:t xml:space="preserve">: Data augmentation </w:t>
      </w:r>
      <w:proofErr w:type="gramStart"/>
      <w:r w:rsidR="008B1DCF">
        <w:t>code</w:t>
      </w:r>
      <w:proofErr w:type="gramEnd"/>
    </w:p>
    <w:p w14:paraId="30B3B117" w14:textId="1F4B4DA6" w:rsidR="00D7466B" w:rsidRDefault="00D7466B" w:rsidP="00E81A27">
      <w:pPr>
        <w:spacing w:line="360" w:lineRule="auto"/>
        <w:rPr>
          <w:rFonts w:ascii="Times New Roman" w:hAnsi="Times New Roman" w:cs="Times New Roman"/>
          <w:sz w:val="24"/>
          <w:szCs w:val="24"/>
        </w:rPr>
      </w:pPr>
      <w:r w:rsidRPr="00E81A27">
        <w:rPr>
          <w:rFonts w:ascii="Times New Roman" w:hAnsi="Times New Roman" w:cs="Times New Roman"/>
          <w:sz w:val="24"/>
          <w:szCs w:val="24"/>
        </w:rPr>
        <w:t xml:space="preserve">The above figure shows the python function which was used to </w:t>
      </w:r>
      <w:r w:rsidR="00A11F14" w:rsidRPr="00E81A27">
        <w:rPr>
          <w:rFonts w:ascii="Times New Roman" w:hAnsi="Times New Roman" w:cs="Times New Roman"/>
          <w:sz w:val="24"/>
          <w:szCs w:val="24"/>
        </w:rPr>
        <w:t xml:space="preserve">produce the augmented images. Various parameters were passed like rotation, adjusting of brightness and </w:t>
      </w:r>
      <w:r w:rsidR="00BC72F8" w:rsidRPr="00E81A27">
        <w:rPr>
          <w:rFonts w:ascii="Times New Roman" w:hAnsi="Times New Roman" w:cs="Times New Roman"/>
          <w:sz w:val="24"/>
          <w:szCs w:val="24"/>
        </w:rPr>
        <w:t>horizontal</w:t>
      </w:r>
      <w:r w:rsidR="00A11F14" w:rsidRPr="00E81A27">
        <w:rPr>
          <w:rFonts w:ascii="Times New Roman" w:hAnsi="Times New Roman" w:cs="Times New Roman"/>
          <w:sz w:val="24"/>
          <w:szCs w:val="24"/>
        </w:rPr>
        <w:t xml:space="preserve"> and vertical flips </w:t>
      </w:r>
      <w:proofErr w:type="gramStart"/>
      <w:r w:rsidR="00A11F14" w:rsidRPr="00E81A27">
        <w:rPr>
          <w:rFonts w:ascii="Times New Roman" w:hAnsi="Times New Roman" w:cs="Times New Roman"/>
          <w:sz w:val="24"/>
          <w:szCs w:val="24"/>
        </w:rPr>
        <w:t>in order to</w:t>
      </w:r>
      <w:proofErr w:type="gramEnd"/>
      <w:r w:rsidR="00A11F14" w:rsidRPr="00E81A27">
        <w:rPr>
          <w:rFonts w:ascii="Times New Roman" w:hAnsi="Times New Roman" w:cs="Times New Roman"/>
          <w:sz w:val="24"/>
          <w:szCs w:val="24"/>
        </w:rPr>
        <w:t xml:space="preserve"> create augmented images</w:t>
      </w:r>
      <w:r w:rsidR="00BC72F8" w:rsidRPr="00E81A27">
        <w:rPr>
          <w:rFonts w:ascii="Times New Roman" w:hAnsi="Times New Roman" w:cs="Times New Roman"/>
          <w:sz w:val="24"/>
          <w:szCs w:val="24"/>
        </w:rPr>
        <w:t xml:space="preserve"> and these parameters were </w:t>
      </w:r>
      <w:r w:rsidR="00E81A27" w:rsidRPr="00E81A27">
        <w:rPr>
          <w:rFonts w:ascii="Times New Roman" w:hAnsi="Times New Roman" w:cs="Times New Roman"/>
          <w:sz w:val="24"/>
          <w:szCs w:val="24"/>
        </w:rPr>
        <w:t xml:space="preserve">constantly </w:t>
      </w:r>
      <w:r w:rsidR="00BC72F8" w:rsidRPr="00E81A27">
        <w:rPr>
          <w:rFonts w:ascii="Times New Roman" w:hAnsi="Times New Roman" w:cs="Times New Roman"/>
          <w:sz w:val="24"/>
          <w:szCs w:val="24"/>
        </w:rPr>
        <w:t xml:space="preserve">changed </w:t>
      </w:r>
      <w:r w:rsidR="00E81A27" w:rsidRPr="00E81A27">
        <w:rPr>
          <w:rFonts w:ascii="Times New Roman" w:hAnsi="Times New Roman" w:cs="Times New Roman"/>
          <w:sz w:val="24"/>
          <w:szCs w:val="24"/>
        </w:rPr>
        <w:t>to ensure that images from various angles and lighting conditions were generated.</w:t>
      </w:r>
      <w:r w:rsidR="00AB776C">
        <w:rPr>
          <w:rFonts w:ascii="Times New Roman" w:hAnsi="Times New Roman" w:cs="Times New Roman"/>
          <w:sz w:val="24"/>
          <w:szCs w:val="24"/>
        </w:rPr>
        <w:t xml:space="preserve"> The code was </w:t>
      </w:r>
      <w:r w:rsidR="00AB776C">
        <w:rPr>
          <w:rFonts w:ascii="Times New Roman" w:hAnsi="Times New Roman" w:cs="Times New Roman"/>
          <w:sz w:val="24"/>
          <w:szCs w:val="24"/>
        </w:rPr>
        <w:lastRenderedPageBreak/>
        <w:t>written in such a way that the images chosen randomly would only be used once to produce images using augmentation.</w:t>
      </w:r>
    </w:p>
    <w:p w14:paraId="0D0181D6" w14:textId="33DBA8B8" w:rsidR="00B51A5C" w:rsidRPr="00B51A5C" w:rsidRDefault="00B80CDF" w:rsidP="00B51A5C">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AAB773" wp14:editId="7B597D11">
            <wp:extent cx="755073" cy="1006174"/>
            <wp:effectExtent l="0" t="0" r="6985" b="3810"/>
            <wp:docPr id="5611422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755073" cy="1006174"/>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B51A5C">
        <w:rPr>
          <w:rFonts w:ascii="Times New Roman" w:hAnsi="Times New Roman" w:cs="Times New Roman"/>
          <w:noProof/>
          <w:sz w:val="24"/>
          <w:szCs w:val="24"/>
        </w:rPr>
        <w:t xml:space="preserve"> </w:t>
      </w:r>
      <w:r w:rsidR="0029425E">
        <w:rPr>
          <w:rFonts w:ascii="Times New Roman" w:hAnsi="Times New Roman" w:cs="Times New Roman"/>
          <w:noProof/>
          <w:sz w:val="24"/>
          <w:szCs w:val="24"/>
        </w:rPr>
        <w:drawing>
          <wp:inline distT="0" distB="0" distL="0" distR="0" wp14:anchorId="7D532F68" wp14:editId="336D18B4">
            <wp:extent cx="936853" cy="1011208"/>
            <wp:effectExtent l="0" t="0" r="0" b="0"/>
            <wp:docPr id="15164637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flipH="1">
                      <a:off x="0" y="0"/>
                      <a:ext cx="1003308" cy="1082937"/>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29425E">
        <w:rPr>
          <w:rFonts w:ascii="Times New Roman" w:hAnsi="Times New Roman" w:cs="Times New Roman"/>
          <w:sz w:val="24"/>
          <w:szCs w:val="24"/>
        </w:rPr>
        <w:t xml:space="preserve"> </w:t>
      </w:r>
      <w:r w:rsidR="007E44EB">
        <w:rPr>
          <w:rFonts w:ascii="Times New Roman" w:hAnsi="Times New Roman" w:cs="Times New Roman"/>
          <w:noProof/>
          <w:sz w:val="24"/>
          <w:szCs w:val="24"/>
        </w:rPr>
        <w:drawing>
          <wp:inline distT="0" distB="0" distL="0" distR="0" wp14:anchorId="148231A6" wp14:editId="5482A7D2">
            <wp:extent cx="1350818" cy="1011994"/>
            <wp:effectExtent l="0" t="0" r="1905" b="0"/>
            <wp:docPr id="10558724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36740" cy="1076364"/>
                    </a:xfrm>
                    <a:prstGeom prst="rect">
                      <a:avLst/>
                    </a:prstGeom>
                    <a:noFill/>
                    <a:ln>
                      <a:noFill/>
                    </a:ln>
                  </pic:spPr>
                </pic:pic>
              </a:graphicData>
            </a:graphic>
          </wp:inline>
        </w:drawing>
      </w:r>
      <w:r w:rsidR="007E44EB">
        <w:rPr>
          <w:rFonts w:ascii="Times New Roman" w:hAnsi="Times New Roman" w:cs="Times New Roman"/>
          <w:sz w:val="24"/>
          <w:szCs w:val="24"/>
        </w:rPr>
        <w:t xml:space="preserve"> </w:t>
      </w:r>
      <w:r w:rsidR="00B51A5C">
        <w:rPr>
          <w:rFonts w:ascii="Times New Roman" w:hAnsi="Times New Roman" w:cs="Times New Roman"/>
          <w:sz w:val="24"/>
          <w:szCs w:val="24"/>
        </w:rPr>
        <w:t xml:space="preserve"> </w:t>
      </w:r>
      <w:r w:rsidR="00A441F2">
        <w:rPr>
          <w:rFonts w:ascii="Times New Roman" w:hAnsi="Times New Roman" w:cs="Times New Roman"/>
          <w:noProof/>
          <w:sz w:val="24"/>
          <w:szCs w:val="24"/>
        </w:rPr>
        <w:drawing>
          <wp:inline distT="0" distB="0" distL="0" distR="0" wp14:anchorId="6274B822" wp14:editId="2050BD80">
            <wp:extent cx="1350818" cy="1011993"/>
            <wp:effectExtent l="0" t="0" r="1905" b="0"/>
            <wp:docPr id="2067585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27003" cy="1069069"/>
                    </a:xfrm>
                    <a:prstGeom prst="rect">
                      <a:avLst/>
                    </a:prstGeom>
                    <a:noFill/>
                    <a:ln>
                      <a:noFill/>
                    </a:ln>
                  </pic:spPr>
                </pic:pic>
              </a:graphicData>
            </a:graphic>
          </wp:inline>
        </w:drawing>
      </w:r>
      <w:r w:rsidR="00A441F2">
        <w:rPr>
          <w:rFonts w:ascii="Times New Roman" w:hAnsi="Times New Roman" w:cs="Times New Roman"/>
          <w:sz w:val="24"/>
          <w:szCs w:val="24"/>
        </w:rPr>
        <w:t xml:space="preserve"> </w:t>
      </w:r>
      <w:r w:rsidR="00602E1E">
        <w:rPr>
          <w:rFonts w:ascii="Times New Roman" w:hAnsi="Times New Roman" w:cs="Times New Roman"/>
          <w:noProof/>
          <w:sz w:val="24"/>
          <w:szCs w:val="24"/>
        </w:rPr>
        <w:drawing>
          <wp:inline distT="0" distB="0" distL="0" distR="0" wp14:anchorId="5C2F875B" wp14:editId="0F17D4F0">
            <wp:extent cx="1414729" cy="1059873"/>
            <wp:effectExtent l="0" t="0" r="0" b="6985"/>
            <wp:docPr id="3278820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52180" cy="1087931"/>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403DC2">
        <w:rPr>
          <w:rFonts w:ascii="Times New Roman" w:hAnsi="Times New Roman" w:cs="Times New Roman"/>
          <w:noProof/>
          <w:sz w:val="24"/>
          <w:szCs w:val="24"/>
        </w:rPr>
        <w:t xml:space="preserve"> </w:t>
      </w:r>
      <w:r w:rsidR="00403DC2">
        <w:rPr>
          <w:rFonts w:ascii="Times New Roman" w:hAnsi="Times New Roman" w:cs="Times New Roman"/>
          <w:noProof/>
          <w:sz w:val="24"/>
          <w:szCs w:val="24"/>
        </w:rPr>
        <w:drawing>
          <wp:inline distT="0" distB="0" distL="0" distR="0" wp14:anchorId="4C37AC34" wp14:editId="2CA9F48F">
            <wp:extent cx="796637" cy="1061556"/>
            <wp:effectExtent l="0" t="0" r="3810" b="5715"/>
            <wp:docPr id="15422364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19366" cy="1091843"/>
                    </a:xfrm>
                    <a:prstGeom prst="rect">
                      <a:avLst/>
                    </a:prstGeom>
                    <a:noFill/>
                    <a:ln>
                      <a:noFill/>
                    </a:ln>
                  </pic:spPr>
                </pic:pic>
              </a:graphicData>
            </a:graphic>
          </wp:inline>
        </w:drawing>
      </w:r>
      <w:r w:rsidR="00F30319">
        <w:rPr>
          <w:rFonts w:ascii="Times New Roman" w:hAnsi="Times New Roman" w:cs="Times New Roman"/>
          <w:noProof/>
          <w:sz w:val="24"/>
          <w:szCs w:val="24"/>
        </w:rPr>
        <w:t xml:space="preserve"> </w:t>
      </w:r>
      <w:r w:rsidR="00B51A5C">
        <w:rPr>
          <w:rFonts w:ascii="Times New Roman" w:hAnsi="Times New Roman" w:cs="Times New Roman"/>
          <w:noProof/>
          <w:sz w:val="24"/>
          <w:szCs w:val="24"/>
        </w:rPr>
        <w:t xml:space="preserve"> </w:t>
      </w:r>
      <w:r w:rsidR="00A523B4">
        <w:rPr>
          <w:rFonts w:ascii="Times New Roman" w:hAnsi="Times New Roman" w:cs="Times New Roman"/>
          <w:noProof/>
          <w:sz w:val="24"/>
          <w:szCs w:val="24"/>
        </w:rPr>
        <w:drawing>
          <wp:inline distT="0" distB="0" distL="0" distR="0" wp14:anchorId="05545916" wp14:editId="3306F320">
            <wp:extent cx="1413164" cy="1058703"/>
            <wp:effectExtent l="0" t="0" r="0" b="8255"/>
            <wp:docPr id="14633581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48366" cy="1085076"/>
                    </a:xfrm>
                    <a:prstGeom prst="rect">
                      <a:avLst/>
                    </a:prstGeom>
                    <a:noFill/>
                    <a:ln>
                      <a:noFill/>
                    </a:ln>
                  </pic:spPr>
                </pic:pic>
              </a:graphicData>
            </a:graphic>
          </wp:inline>
        </w:drawing>
      </w:r>
      <w:r w:rsidR="00B51A5C">
        <w:rPr>
          <w:rFonts w:ascii="Times New Roman" w:hAnsi="Times New Roman" w:cs="Times New Roman"/>
          <w:noProof/>
          <w:sz w:val="24"/>
          <w:szCs w:val="24"/>
        </w:rPr>
        <w:t xml:space="preserve">  </w:t>
      </w:r>
      <w:r w:rsidR="00F30319">
        <w:rPr>
          <w:rFonts w:ascii="Times New Roman" w:hAnsi="Times New Roman" w:cs="Times New Roman"/>
          <w:noProof/>
          <w:sz w:val="24"/>
          <w:szCs w:val="24"/>
        </w:rPr>
        <w:drawing>
          <wp:inline distT="0" distB="0" distL="0" distR="0" wp14:anchorId="60492B52" wp14:editId="0CE47270">
            <wp:extent cx="1433946" cy="1074269"/>
            <wp:effectExtent l="0" t="0" r="0" b="0"/>
            <wp:docPr id="1920892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75385" cy="1105314"/>
                    </a:xfrm>
                    <a:prstGeom prst="rect">
                      <a:avLst/>
                    </a:prstGeom>
                    <a:noFill/>
                    <a:ln>
                      <a:noFill/>
                    </a:ln>
                  </pic:spPr>
                </pic:pic>
              </a:graphicData>
            </a:graphic>
          </wp:inline>
        </w:drawing>
      </w:r>
    </w:p>
    <w:p w14:paraId="327A6C71" w14:textId="152CE6C4" w:rsidR="00A86B64" w:rsidRDefault="00B51A5C" w:rsidP="00B51A5C">
      <w:pPr>
        <w:pStyle w:val="Caption"/>
        <w:jc w:val="center"/>
        <w:rPr>
          <w:rFonts w:ascii="Times New Roman" w:hAnsi="Times New Roman" w:cs="Times New Roman"/>
          <w:noProof/>
          <w:sz w:val="24"/>
          <w:szCs w:val="24"/>
        </w:rPr>
      </w:pPr>
      <w:r>
        <w:t xml:space="preserve">Figure </w:t>
      </w:r>
      <w:r>
        <w:fldChar w:fldCharType="begin"/>
      </w:r>
      <w:r>
        <w:instrText xml:space="preserve"> SEQ Figure \* ARABIC </w:instrText>
      </w:r>
      <w:r>
        <w:fldChar w:fldCharType="separate"/>
      </w:r>
      <w:r w:rsidR="00C564F8">
        <w:rPr>
          <w:noProof/>
        </w:rPr>
        <w:t>8</w:t>
      </w:r>
      <w:r>
        <w:fldChar w:fldCharType="end"/>
      </w:r>
      <w:r>
        <w:t xml:space="preserve">: Sample augmented images from each </w:t>
      </w:r>
      <w:proofErr w:type="gramStart"/>
      <w:r>
        <w:t>class</w:t>
      </w:r>
      <w:proofErr w:type="gramEnd"/>
    </w:p>
    <w:p w14:paraId="5EE71914" w14:textId="77777777" w:rsidR="00B51A5C" w:rsidRDefault="00B51A5C" w:rsidP="00B51A5C">
      <w:pPr>
        <w:spacing w:line="360" w:lineRule="auto"/>
        <w:jc w:val="center"/>
        <w:rPr>
          <w:rFonts w:ascii="Times New Roman" w:hAnsi="Times New Roman" w:cs="Times New Roman"/>
          <w:sz w:val="24"/>
          <w:szCs w:val="24"/>
        </w:rPr>
      </w:pPr>
    </w:p>
    <w:p w14:paraId="25AF3805" w14:textId="72BFC06F" w:rsidR="00A14DD4" w:rsidRDefault="005A314E" w:rsidP="00A14DD4">
      <w:pPr>
        <w:spacing w:line="360" w:lineRule="auto"/>
        <w:rPr>
          <w:rFonts w:ascii="Times New Roman" w:hAnsi="Times New Roman" w:cs="Times New Roman"/>
          <w:sz w:val="24"/>
          <w:szCs w:val="24"/>
        </w:rPr>
      </w:pPr>
      <w:r w:rsidRPr="003A4B39">
        <w:rPr>
          <w:rFonts w:ascii="Times New Roman" w:hAnsi="Times New Roman" w:cs="Times New Roman"/>
          <w:sz w:val="24"/>
          <w:szCs w:val="24"/>
        </w:rPr>
        <w:t>As part of data preprocessing, all images were resized into a size of 224</w:t>
      </w:r>
      <w:r w:rsidR="0045009D" w:rsidRPr="003A4B39">
        <w:rPr>
          <w:rFonts w:ascii="Times New Roman" w:hAnsi="Times New Roman" w:cs="Times New Roman"/>
          <w:sz w:val="24"/>
          <w:szCs w:val="24"/>
        </w:rPr>
        <w:t>x224</w:t>
      </w:r>
      <w:r w:rsidR="00A13900">
        <w:rPr>
          <w:rFonts w:ascii="Times New Roman" w:hAnsi="Times New Roman" w:cs="Times New Roman"/>
          <w:sz w:val="24"/>
          <w:szCs w:val="24"/>
        </w:rPr>
        <w:t>.</w:t>
      </w:r>
    </w:p>
    <w:p w14:paraId="7ED9175C" w14:textId="3E3586AC" w:rsidR="00BD7E9E" w:rsidRPr="00BD7E9E" w:rsidRDefault="00BD7E9E" w:rsidP="006661EF">
      <w:pPr>
        <w:pStyle w:val="NoSpacing"/>
        <w:jc w:val="center"/>
      </w:pPr>
      <w:r w:rsidRPr="00BD7E9E">
        <w:drawing>
          <wp:inline distT="0" distB="0" distL="0" distR="0" wp14:anchorId="267C5884" wp14:editId="5016EC74">
            <wp:extent cx="3969327" cy="503513"/>
            <wp:effectExtent l="0" t="0" r="0" b="0"/>
            <wp:docPr id="1257844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44347" name=""/>
                    <pic:cNvPicPr/>
                  </pic:nvPicPr>
                  <pic:blipFill rotWithShape="1">
                    <a:blip r:embed="rId39"/>
                    <a:srcRect t="-17286" r="22856" b="10"/>
                    <a:stretch/>
                  </pic:blipFill>
                  <pic:spPr bwMode="auto">
                    <a:xfrm>
                      <a:off x="0" y="0"/>
                      <a:ext cx="4184619" cy="530823"/>
                    </a:xfrm>
                    <a:prstGeom prst="rect">
                      <a:avLst/>
                    </a:prstGeom>
                    <a:ln>
                      <a:noFill/>
                    </a:ln>
                    <a:extLst>
                      <a:ext uri="{53640926-AAD7-44D8-BBD7-CCE9431645EC}">
                        <a14:shadowObscured xmlns:a14="http://schemas.microsoft.com/office/drawing/2010/main"/>
                      </a:ext>
                    </a:extLst>
                  </pic:spPr>
                </pic:pic>
              </a:graphicData>
            </a:graphic>
          </wp:inline>
        </w:drawing>
      </w:r>
    </w:p>
    <w:p w14:paraId="43E546ED" w14:textId="77777777" w:rsidR="000D5327" w:rsidRDefault="0090599B" w:rsidP="000D5327">
      <w:pPr>
        <w:pStyle w:val="NoSpacing"/>
        <w:keepNext/>
        <w:jc w:val="center"/>
      </w:pPr>
      <w:r w:rsidRPr="00BD7E9E">
        <w:lastRenderedPageBreak/>
        <w:drawing>
          <wp:inline distT="0" distB="0" distL="0" distR="0" wp14:anchorId="3CC831D7" wp14:editId="12C2D157">
            <wp:extent cx="3962400" cy="4522806"/>
            <wp:effectExtent l="0" t="0" r="0" b="0"/>
            <wp:docPr id="44973446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734460" name="Picture 1" descr="A screenshot of a computer program&#10;&#10;Description automatically generated"/>
                    <pic:cNvPicPr/>
                  </pic:nvPicPr>
                  <pic:blipFill>
                    <a:blip r:embed="rId40"/>
                    <a:stretch>
                      <a:fillRect/>
                    </a:stretch>
                  </pic:blipFill>
                  <pic:spPr>
                    <a:xfrm>
                      <a:off x="0" y="0"/>
                      <a:ext cx="3986682" cy="4550522"/>
                    </a:xfrm>
                    <a:prstGeom prst="rect">
                      <a:avLst/>
                    </a:prstGeom>
                  </pic:spPr>
                </pic:pic>
              </a:graphicData>
            </a:graphic>
          </wp:inline>
        </w:drawing>
      </w:r>
    </w:p>
    <w:p w14:paraId="46EDB5C7" w14:textId="02572012" w:rsidR="00683C79" w:rsidRPr="00BD7E9E" w:rsidRDefault="000D5327" w:rsidP="000D5327">
      <w:pPr>
        <w:pStyle w:val="Caption"/>
        <w:jc w:val="center"/>
      </w:pPr>
      <w:r>
        <w:t xml:space="preserve">Figure </w:t>
      </w:r>
      <w:r>
        <w:fldChar w:fldCharType="begin"/>
      </w:r>
      <w:r>
        <w:instrText xml:space="preserve"> SEQ Figure \* ARABIC </w:instrText>
      </w:r>
      <w:r>
        <w:fldChar w:fldCharType="separate"/>
      </w:r>
      <w:r w:rsidR="00C564F8">
        <w:rPr>
          <w:noProof/>
        </w:rPr>
        <w:t>9</w:t>
      </w:r>
      <w:r>
        <w:fldChar w:fldCharType="end"/>
      </w:r>
      <w:r>
        <w:t xml:space="preserve">: Data Preprocessing </w:t>
      </w:r>
    </w:p>
    <w:p w14:paraId="4929A1E3" w14:textId="210FC409" w:rsidR="007543C8" w:rsidRPr="003A4B39" w:rsidRDefault="007543C8" w:rsidP="00B87C2C">
      <w:pPr>
        <w:spacing w:line="360" w:lineRule="auto"/>
        <w:rPr>
          <w:rFonts w:ascii="Times New Roman" w:hAnsi="Times New Roman" w:cs="Times New Roman"/>
          <w:sz w:val="24"/>
          <w:szCs w:val="24"/>
        </w:rPr>
      </w:pPr>
    </w:p>
    <w:p w14:paraId="37526809" w14:textId="4BE20134" w:rsidR="001C7C6B" w:rsidRDefault="00EF4A90" w:rsidP="00C564F8">
      <w:pPr>
        <w:pStyle w:val="Heading3"/>
        <w:spacing w:line="360" w:lineRule="auto"/>
        <w:rPr>
          <w:rFonts w:ascii="Times New Roman" w:hAnsi="Times New Roman" w:cs="Times New Roman"/>
          <w:b/>
          <w:bCs/>
          <w:color w:val="auto"/>
        </w:rPr>
      </w:pPr>
      <w:r w:rsidRPr="00EF4A90">
        <w:rPr>
          <w:rFonts w:ascii="Times New Roman" w:hAnsi="Times New Roman" w:cs="Times New Roman"/>
          <w:b/>
          <w:bCs/>
          <w:color w:val="auto"/>
        </w:rPr>
        <w:t xml:space="preserve">4.3.2 </w:t>
      </w:r>
      <w:r w:rsidR="000115D3">
        <w:rPr>
          <w:rFonts w:ascii="Times New Roman" w:hAnsi="Times New Roman" w:cs="Times New Roman"/>
          <w:b/>
          <w:bCs/>
          <w:color w:val="auto"/>
        </w:rPr>
        <w:t>Implementation of Model</w:t>
      </w:r>
    </w:p>
    <w:p w14:paraId="1F0534E5" w14:textId="57976649" w:rsidR="003A3F2C" w:rsidRPr="003A3F2C" w:rsidRDefault="00141C15" w:rsidP="00C564F8">
      <w:pPr>
        <w:pStyle w:val="Heading4"/>
        <w:spacing w:line="360" w:lineRule="auto"/>
        <w:rPr>
          <w:rFonts w:ascii="Times New Roman" w:hAnsi="Times New Roman" w:cs="Times New Roman"/>
          <w:b/>
          <w:bCs/>
          <w:color w:val="auto"/>
        </w:rPr>
      </w:pPr>
      <w:r w:rsidRPr="00141C15">
        <w:rPr>
          <w:rFonts w:ascii="Times New Roman" w:hAnsi="Times New Roman" w:cs="Times New Roman"/>
          <w:b/>
          <w:bCs/>
          <w:color w:val="auto"/>
        </w:rPr>
        <w:t>4.3.2.1 CNN Model</w:t>
      </w:r>
    </w:p>
    <w:p w14:paraId="7328A767" w14:textId="4BFBFB28" w:rsidR="00141C15" w:rsidRPr="003A3F2C" w:rsidRDefault="00A13900" w:rsidP="00C564F8">
      <w:pPr>
        <w:spacing w:line="360" w:lineRule="auto"/>
        <w:rPr>
          <w:rFonts w:ascii="Times New Roman" w:hAnsi="Times New Roman" w:cs="Times New Roman"/>
          <w:sz w:val="24"/>
          <w:szCs w:val="24"/>
        </w:rPr>
      </w:pPr>
      <w:r w:rsidRPr="003A3F2C">
        <w:rPr>
          <w:rFonts w:ascii="Times New Roman" w:hAnsi="Times New Roman" w:cs="Times New Roman"/>
          <w:sz w:val="24"/>
          <w:szCs w:val="24"/>
        </w:rPr>
        <w:t>The CNN model was built with a total of 11 layers. The first layer in the model is a rescaling layer</w:t>
      </w:r>
      <w:r w:rsidR="00AF77F8" w:rsidRPr="003A3F2C">
        <w:rPr>
          <w:rFonts w:ascii="Times New Roman" w:hAnsi="Times New Roman" w:cs="Times New Roman"/>
          <w:sz w:val="24"/>
          <w:szCs w:val="24"/>
        </w:rPr>
        <w:t xml:space="preserve">, it scales all the pixel values in each image in the training dataset into a value between </w:t>
      </w:r>
      <w:r w:rsidR="00E46A48" w:rsidRPr="003A3F2C">
        <w:rPr>
          <w:rFonts w:ascii="Times New Roman" w:hAnsi="Times New Roman" w:cs="Times New Roman"/>
          <w:sz w:val="24"/>
          <w:szCs w:val="24"/>
        </w:rPr>
        <w:t xml:space="preserve">0 and 1. </w:t>
      </w:r>
      <w:r w:rsidR="00C74FEE" w:rsidRPr="003A3F2C">
        <w:rPr>
          <w:rFonts w:ascii="Times New Roman" w:hAnsi="Times New Roman" w:cs="Times New Roman"/>
          <w:sz w:val="24"/>
          <w:szCs w:val="24"/>
        </w:rPr>
        <w:t xml:space="preserve">The next 6 layers are convolutional and max pooling layers. Convolution layers are used for the extraction of features, convolutional layers with filters </w:t>
      </w:r>
      <w:r w:rsidR="00586247" w:rsidRPr="003A3F2C">
        <w:rPr>
          <w:rFonts w:ascii="Times New Roman" w:hAnsi="Times New Roman" w:cs="Times New Roman"/>
          <w:sz w:val="24"/>
          <w:szCs w:val="24"/>
        </w:rPr>
        <w:t>of</w:t>
      </w:r>
      <w:r w:rsidR="00C74FEE" w:rsidRPr="003A3F2C">
        <w:rPr>
          <w:rFonts w:ascii="Times New Roman" w:hAnsi="Times New Roman" w:cs="Times New Roman"/>
          <w:sz w:val="24"/>
          <w:szCs w:val="24"/>
        </w:rPr>
        <w:t xml:space="preserve"> size 64, 128 and 256 respectively have been utilized.</w:t>
      </w:r>
      <w:r w:rsidR="00AB424B" w:rsidRPr="003A3F2C">
        <w:rPr>
          <w:rFonts w:ascii="Times New Roman" w:hAnsi="Times New Roman" w:cs="Times New Roman"/>
          <w:sz w:val="24"/>
          <w:szCs w:val="24"/>
        </w:rPr>
        <w:t xml:space="preserve"> </w:t>
      </w:r>
    </w:p>
    <w:p w14:paraId="0521AFDB" w14:textId="77777777" w:rsidR="003A3F2C" w:rsidRDefault="003A3F2C" w:rsidP="00C564F8">
      <w:pPr>
        <w:keepNext/>
        <w:spacing w:line="240" w:lineRule="auto"/>
        <w:jc w:val="center"/>
      </w:pPr>
      <w:r w:rsidRPr="003A3F2C">
        <w:lastRenderedPageBreak/>
        <w:drawing>
          <wp:inline distT="0" distB="0" distL="0" distR="0" wp14:anchorId="7C9972D9" wp14:editId="25D7ED8A">
            <wp:extent cx="4252328" cy="2065199"/>
            <wp:effectExtent l="0" t="0" r="0" b="0"/>
            <wp:docPr id="2013192781"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192781" name="Picture 1" descr="A computer screen shot of a program code&#10;&#10;Description automatically generated"/>
                    <pic:cNvPicPr/>
                  </pic:nvPicPr>
                  <pic:blipFill>
                    <a:blip r:embed="rId41"/>
                    <a:stretch>
                      <a:fillRect/>
                    </a:stretch>
                  </pic:blipFill>
                  <pic:spPr>
                    <a:xfrm>
                      <a:off x="0" y="0"/>
                      <a:ext cx="4252328" cy="2065199"/>
                    </a:xfrm>
                    <a:prstGeom prst="rect">
                      <a:avLst/>
                    </a:prstGeom>
                  </pic:spPr>
                </pic:pic>
              </a:graphicData>
            </a:graphic>
          </wp:inline>
        </w:drawing>
      </w:r>
    </w:p>
    <w:p w14:paraId="6B2E878B" w14:textId="66B7FD5D" w:rsidR="00141C15" w:rsidRDefault="003A3F2C" w:rsidP="00C564F8">
      <w:pPr>
        <w:pStyle w:val="Caption"/>
        <w:jc w:val="center"/>
      </w:pPr>
      <w:r>
        <w:t xml:space="preserve">Figure </w:t>
      </w:r>
      <w:r>
        <w:fldChar w:fldCharType="begin"/>
      </w:r>
      <w:r>
        <w:instrText xml:space="preserve"> SEQ Figure \* ARABIC </w:instrText>
      </w:r>
      <w:r>
        <w:fldChar w:fldCharType="separate"/>
      </w:r>
      <w:r w:rsidR="00C564F8">
        <w:rPr>
          <w:noProof/>
        </w:rPr>
        <w:t>10</w:t>
      </w:r>
      <w:r>
        <w:fldChar w:fldCharType="end"/>
      </w:r>
      <w:r>
        <w:t xml:space="preserve">: CNN model </w:t>
      </w:r>
      <w:proofErr w:type="gramStart"/>
      <w:r w:rsidR="005932DF">
        <w:t>code</w:t>
      </w:r>
      <w:proofErr w:type="gramEnd"/>
    </w:p>
    <w:p w14:paraId="602FD4BB" w14:textId="3FD27D64" w:rsidR="00EE6E75" w:rsidRPr="001C5FA8" w:rsidRDefault="00EE6E75" w:rsidP="00C564F8">
      <w:pPr>
        <w:pStyle w:val="Heading4"/>
        <w:spacing w:line="360" w:lineRule="auto"/>
        <w:rPr>
          <w:rFonts w:ascii="Times New Roman" w:hAnsi="Times New Roman" w:cs="Times New Roman"/>
          <w:b/>
          <w:bCs/>
          <w:color w:val="auto"/>
        </w:rPr>
      </w:pPr>
      <w:r w:rsidRPr="001C5FA8">
        <w:rPr>
          <w:rFonts w:ascii="Times New Roman" w:hAnsi="Times New Roman" w:cs="Times New Roman"/>
          <w:b/>
          <w:bCs/>
          <w:color w:val="auto"/>
        </w:rPr>
        <w:t>4.3.2.</w:t>
      </w:r>
      <w:r w:rsidR="001C5FA8" w:rsidRPr="001C5FA8">
        <w:rPr>
          <w:rFonts w:ascii="Times New Roman" w:hAnsi="Times New Roman" w:cs="Times New Roman"/>
          <w:b/>
          <w:bCs/>
          <w:color w:val="auto"/>
        </w:rPr>
        <w:t>2</w:t>
      </w:r>
      <w:r w:rsidRPr="001C5FA8">
        <w:rPr>
          <w:rFonts w:ascii="Times New Roman" w:hAnsi="Times New Roman" w:cs="Times New Roman"/>
          <w:b/>
          <w:bCs/>
          <w:color w:val="auto"/>
        </w:rPr>
        <w:t xml:space="preserve"> </w:t>
      </w:r>
      <w:r w:rsidRPr="001C5FA8">
        <w:rPr>
          <w:rFonts w:ascii="Times New Roman" w:hAnsi="Times New Roman" w:cs="Times New Roman"/>
          <w:b/>
          <w:bCs/>
          <w:color w:val="auto"/>
        </w:rPr>
        <w:t>Ensemble</w:t>
      </w:r>
      <w:r w:rsidRPr="001C5FA8">
        <w:rPr>
          <w:rFonts w:ascii="Times New Roman" w:hAnsi="Times New Roman" w:cs="Times New Roman"/>
          <w:b/>
          <w:bCs/>
          <w:color w:val="auto"/>
        </w:rPr>
        <w:t xml:space="preserve"> Model</w:t>
      </w:r>
    </w:p>
    <w:p w14:paraId="6AF27683" w14:textId="77777777" w:rsidR="00C564F8" w:rsidRDefault="00FF4776" w:rsidP="00C564F8">
      <w:pPr>
        <w:keepNext/>
        <w:spacing w:line="360" w:lineRule="auto"/>
        <w:jc w:val="center"/>
      </w:pPr>
      <w:r w:rsidRPr="00FF4776">
        <w:drawing>
          <wp:inline distT="0" distB="0" distL="0" distR="0" wp14:anchorId="5880FD36" wp14:editId="677ED3C9">
            <wp:extent cx="4351397" cy="2354784"/>
            <wp:effectExtent l="0" t="0" r="0" b="7620"/>
            <wp:docPr id="188641761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17619" name="Picture 1" descr="A screen shot of a computer&#10;&#10;Description automatically generated"/>
                    <pic:cNvPicPr/>
                  </pic:nvPicPr>
                  <pic:blipFill>
                    <a:blip r:embed="rId42"/>
                    <a:stretch>
                      <a:fillRect/>
                    </a:stretch>
                  </pic:blipFill>
                  <pic:spPr>
                    <a:xfrm>
                      <a:off x="0" y="0"/>
                      <a:ext cx="4351397" cy="2354784"/>
                    </a:xfrm>
                    <a:prstGeom prst="rect">
                      <a:avLst/>
                    </a:prstGeom>
                  </pic:spPr>
                </pic:pic>
              </a:graphicData>
            </a:graphic>
          </wp:inline>
        </w:drawing>
      </w:r>
    </w:p>
    <w:p w14:paraId="0E9E0B9A" w14:textId="2636B18F" w:rsidR="00EE6E75" w:rsidRPr="00EE6E75" w:rsidRDefault="00C564F8" w:rsidP="00C564F8">
      <w:pPr>
        <w:pStyle w:val="Caption"/>
        <w:jc w:val="center"/>
      </w:pPr>
      <w:r>
        <w:t xml:space="preserve">Figure </w:t>
      </w:r>
      <w:r>
        <w:fldChar w:fldCharType="begin"/>
      </w:r>
      <w:r>
        <w:instrText xml:space="preserve"> SEQ Figure \* ARABIC </w:instrText>
      </w:r>
      <w:r>
        <w:fldChar w:fldCharType="separate"/>
      </w:r>
      <w:r>
        <w:rPr>
          <w:noProof/>
        </w:rPr>
        <w:t>11</w:t>
      </w:r>
      <w:r>
        <w:fldChar w:fldCharType="end"/>
      </w:r>
      <w:r>
        <w:t xml:space="preserve">: Ensemble model </w:t>
      </w:r>
      <w:proofErr w:type="gramStart"/>
      <w:r>
        <w:t>code</w:t>
      </w:r>
      <w:proofErr w:type="gramEnd"/>
    </w:p>
    <w:p w14:paraId="1CA86673" w14:textId="77777777" w:rsidR="00EF4A90" w:rsidRPr="00EF4A90" w:rsidRDefault="00EF4A90" w:rsidP="00EF4A90"/>
    <w:p w14:paraId="1BB30B1C" w14:textId="77777777" w:rsidR="00EF4A90" w:rsidRPr="001C7C6B" w:rsidRDefault="00EF4A90" w:rsidP="001C7C6B"/>
    <w:p w14:paraId="29FBFB50" w14:textId="77777777" w:rsidR="00153DD0" w:rsidRPr="00E74446" w:rsidRDefault="00153DD0" w:rsidP="00E74446">
      <w:pPr>
        <w:pStyle w:val="Heading2"/>
        <w:rPr>
          <w:rFonts w:ascii="Times New Roman" w:hAnsi="Times New Roman" w:cs="Times New Roman"/>
          <w:b/>
          <w:bCs/>
          <w:color w:val="auto"/>
        </w:rPr>
      </w:pPr>
      <w:r w:rsidRPr="00E74446">
        <w:rPr>
          <w:rFonts w:ascii="Times New Roman" w:hAnsi="Times New Roman" w:cs="Times New Roman"/>
          <w:b/>
          <w:bCs/>
          <w:color w:val="auto"/>
        </w:rPr>
        <w:t>4.5 Chapter Summary</w:t>
      </w:r>
    </w:p>
    <w:p w14:paraId="42E4F677" w14:textId="77777777" w:rsidR="00153DD0" w:rsidRDefault="00153DD0" w:rsidP="00153DD0"/>
    <w:p w14:paraId="38D87E49" w14:textId="77777777" w:rsidR="00153DD0" w:rsidRDefault="00153DD0" w:rsidP="0066076B">
      <w:pPr>
        <w:spacing w:line="360" w:lineRule="auto"/>
        <w:rPr>
          <w:rFonts w:ascii="Times New Roman" w:hAnsi="Times New Roman" w:cs="Times New Roman"/>
          <w:b/>
          <w:bCs/>
          <w:sz w:val="24"/>
          <w:szCs w:val="24"/>
        </w:rPr>
      </w:pPr>
    </w:p>
    <w:p w14:paraId="67FE1B2F" w14:textId="42B52F4A" w:rsidR="0081553A" w:rsidRDefault="0081553A"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4AED6718" w14:textId="77777777" w:rsidR="0081553A" w:rsidRDefault="0081553A" w:rsidP="0066076B">
      <w:pPr>
        <w:spacing w:line="360" w:lineRule="auto"/>
        <w:rPr>
          <w:rFonts w:ascii="Times New Roman" w:hAnsi="Times New Roman" w:cs="Times New Roman"/>
          <w:b/>
          <w:bCs/>
          <w:sz w:val="24"/>
          <w:szCs w:val="24"/>
        </w:rPr>
      </w:pPr>
    </w:p>
    <w:p w14:paraId="528CD33A" w14:textId="77777777" w:rsidR="0081553A" w:rsidRDefault="0081553A" w:rsidP="0066076B">
      <w:pPr>
        <w:spacing w:line="360" w:lineRule="auto"/>
        <w:rPr>
          <w:rFonts w:ascii="Times New Roman" w:hAnsi="Times New Roman" w:cs="Times New Roman"/>
          <w:b/>
          <w:bCs/>
          <w:sz w:val="24"/>
          <w:szCs w:val="24"/>
        </w:rPr>
      </w:pPr>
    </w:p>
    <w:p w14:paraId="58AC96C4" w14:textId="77777777" w:rsidR="0081553A" w:rsidRDefault="0081553A" w:rsidP="0066076B">
      <w:pPr>
        <w:spacing w:line="360" w:lineRule="auto"/>
        <w:rPr>
          <w:rFonts w:ascii="Times New Roman" w:hAnsi="Times New Roman" w:cs="Times New Roman"/>
          <w:b/>
          <w:bCs/>
          <w:sz w:val="24"/>
          <w:szCs w:val="24"/>
        </w:rPr>
      </w:pPr>
    </w:p>
    <w:p w14:paraId="330C67CE" w14:textId="77777777" w:rsidR="0081553A" w:rsidRDefault="0081553A" w:rsidP="0066076B">
      <w:pPr>
        <w:spacing w:line="360" w:lineRule="auto"/>
        <w:rPr>
          <w:rFonts w:ascii="Times New Roman" w:hAnsi="Times New Roman" w:cs="Times New Roman"/>
          <w:b/>
          <w:bCs/>
          <w:sz w:val="24"/>
          <w:szCs w:val="24"/>
        </w:rPr>
      </w:pPr>
    </w:p>
    <w:p w14:paraId="0CF27798" w14:textId="77777777" w:rsidR="0081553A" w:rsidRDefault="0081553A" w:rsidP="0066076B">
      <w:pPr>
        <w:spacing w:line="360" w:lineRule="auto"/>
        <w:rPr>
          <w:rFonts w:ascii="Times New Roman" w:hAnsi="Times New Roman" w:cs="Times New Roman"/>
          <w:b/>
          <w:bCs/>
          <w:sz w:val="24"/>
          <w:szCs w:val="24"/>
        </w:rPr>
      </w:pPr>
    </w:p>
    <w:p w14:paraId="2EB7D27A" w14:textId="77777777" w:rsidR="0081553A" w:rsidRDefault="0081553A" w:rsidP="0066076B">
      <w:pPr>
        <w:spacing w:line="360" w:lineRule="auto"/>
        <w:rPr>
          <w:rFonts w:ascii="Times New Roman" w:hAnsi="Times New Roman" w:cs="Times New Roman"/>
          <w:b/>
          <w:bCs/>
          <w:sz w:val="24"/>
          <w:szCs w:val="24"/>
        </w:rPr>
      </w:pPr>
    </w:p>
    <w:p w14:paraId="26257A12" w14:textId="77777777" w:rsidR="0081553A" w:rsidRDefault="0081553A" w:rsidP="0066076B">
      <w:pPr>
        <w:spacing w:line="360" w:lineRule="auto"/>
        <w:rPr>
          <w:rFonts w:ascii="Times New Roman" w:hAnsi="Times New Roman" w:cs="Times New Roman"/>
          <w:b/>
          <w:bCs/>
          <w:sz w:val="24"/>
          <w:szCs w:val="24"/>
        </w:rPr>
      </w:pPr>
    </w:p>
    <w:p w14:paraId="5E8A34A4" w14:textId="77777777" w:rsidR="0081553A" w:rsidRDefault="0081553A" w:rsidP="0066076B">
      <w:pPr>
        <w:spacing w:line="360" w:lineRule="auto"/>
        <w:rPr>
          <w:rFonts w:ascii="Times New Roman" w:hAnsi="Times New Roman" w:cs="Times New Roman"/>
          <w:b/>
          <w:bCs/>
          <w:sz w:val="24"/>
          <w:szCs w:val="24"/>
        </w:rPr>
      </w:pPr>
    </w:p>
    <w:p w14:paraId="148B0A64" w14:textId="77777777" w:rsidR="0081553A" w:rsidRDefault="0081553A" w:rsidP="0066076B">
      <w:pPr>
        <w:spacing w:line="360" w:lineRule="auto"/>
        <w:rPr>
          <w:rFonts w:ascii="Times New Roman" w:hAnsi="Times New Roman" w:cs="Times New Roman"/>
          <w:b/>
          <w:bCs/>
          <w:sz w:val="24"/>
          <w:szCs w:val="24"/>
        </w:rPr>
      </w:pPr>
    </w:p>
    <w:p w14:paraId="4FC6863A" w14:textId="77777777" w:rsidR="0081553A" w:rsidRDefault="0081553A" w:rsidP="0066076B">
      <w:pPr>
        <w:spacing w:line="360" w:lineRule="auto"/>
        <w:rPr>
          <w:rFonts w:ascii="Times New Roman" w:hAnsi="Times New Roman" w:cs="Times New Roman"/>
          <w:b/>
          <w:bCs/>
          <w:sz w:val="24"/>
          <w:szCs w:val="24"/>
        </w:rPr>
      </w:pPr>
    </w:p>
    <w:p w14:paraId="2E25A349" w14:textId="77777777" w:rsidR="004469CE" w:rsidRDefault="004469CE" w:rsidP="0066076B">
      <w:pPr>
        <w:spacing w:line="360" w:lineRule="auto"/>
        <w:rPr>
          <w:rFonts w:ascii="Times New Roman" w:hAnsi="Times New Roman" w:cs="Times New Roman"/>
          <w:b/>
          <w:bCs/>
          <w:sz w:val="24"/>
          <w:szCs w:val="24"/>
        </w:rPr>
      </w:pPr>
    </w:p>
    <w:p w14:paraId="1BE70060" w14:textId="77777777" w:rsidR="004469CE" w:rsidRDefault="004469CE" w:rsidP="0066076B">
      <w:pPr>
        <w:spacing w:line="360" w:lineRule="auto"/>
        <w:rPr>
          <w:rFonts w:ascii="Times New Roman" w:hAnsi="Times New Roman" w:cs="Times New Roman"/>
          <w:b/>
          <w:bCs/>
          <w:sz w:val="24"/>
          <w:szCs w:val="24"/>
        </w:rPr>
      </w:pPr>
    </w:p>
    <w:p w14:paraId="3B3A667A" w14:textId="77777777" w:rsidR="003D6D36" w:rsidRDefault="003D6D36" w:rsidP="0066076B">
      <w:pPr>
        <w:spacing w:line="360" w:lineRule="auto"/>
        <w:rPr>
          <w:rFonts w:ascii="Times New Roman" w:hAnsi="Times New Roman" w:cs="Times New Roman"/>
          <w:b/>
          <w:bCs/>
          <w:sz w:val="24"/>
          <w:szCs w:val="24"/>
        </w:rPr>
      </w:pPr>
    </w:p>
    <w:p w14:paraId="4CAA9120" w14:textId="77777777" w:rsidR="003D6D36" w:rsidRDefault="003D6D36" w:rsidP="0066076B">
      <w:pPr>
        <w:spacing w:line="360" w:lineRule="auto"/>
        <w:rPr>
          <w:rFonts w:ascii="Times New Roman" w:hAnsi="Times New Roman" w:cs="Times New Roman"/>
          <w:b/>
          <w:bCs/>
          <w:sz w:val="24"/>
          <w:szCs w:val="24"/>
        </w:rPr>
      </w:pPr>
    </w:p>
    <w:p w14:paraId="5D26AF17" w14:textId="77777777" w:rsidR="003D6D36" w:rsidRDefault="003D6D36" w:rsidP="0066076B">
      <w:pPr>
        <w:spacing w:line="360" w:lineRule="auto"/>
        <w:rPr>
          <w:rFonts w:ascii="Times New Roman" w:hAnsi="Times New Roman" w:cs="Times New Roman"/>
          <w:b/>
          <w:bCs/>
          <w:sz w:val="24"/>
          <w:szCs w:val="24"/>
        </w:rPr>
      </w:pPr>
    </w:p>
    <w:p w14:paraId="21A332C4" w14:textId="77777777" w:rsidR="003D6D36" w:rsidRDefault="003D6D36" w:rsidP="0066076B">
      <w:pPr>
        <w:spacing w:line="360" w:lineRule="auto"/>
        <w:rPr>
          <w:rFonts w:ascii="Times New Roman" w:hAnsi="Times New Roman" w:cs="Times New Roman"/>
          <w:b/>
          <w:bCs/>
          <w:sz w:val="24"/>
          <w:szCs w:val="24"/>
        </w:rPr>
      </w:pPr>
    </w:p>
    <w:p w14:paraId="6D2759DC" w14:textId="77777777" w:rsidR="003D6D36" w:rsidRDefault="003D6D36" w:rsidP="0066076B">
      <w:pPr>
        <w:spacing w:line="360" w:lineRule="auto"/>
        <w:rPr>
          <w:rFonts w:ascii="Times New Roman" w:hAnsi="Times New Roman" w:cs="Times New Roman"/>
          <w:b/>
          <w:bCs/>
          <w:sz w:val="24"/>
          <w:szCs w:val="24"/>
        </w:rPr>
      </w:pPr>
    </w:p>
    <w:p w14:paraId="746B1F2A" w14:textId="77777777" w:rsidR="003D6D36" w:rsidRDefault="003D6D36" w:rsidP="0066076B">
      <w:pPr>
        <w:spacing w:line="360" w:lineRule="auto"/>
        <w:rPr>
          <w:rFonts w:ascii="Times New Roman" w:hAnsi="Times New Roman" w:cs="Times New Roman"/>
          <w:b/>
          <w:bCs/>
          <w:sz w:val="24"/>
          <w:szCs w:val="24"/>
        </w:rPr>
      </w:pPr>
    </w:p>
    <w:p w14:paraId="6A3BD97A" w14:textId="77777777" w:rsidR="003D6D36" w:rsidRDefault="003D6D36" w:rsidP="0066076B">
      <w:pPr>
        <w:spacing w:line="360" w:lineRule="auto"/>
        <w:rPr>
          <w:rFonts w:ascii="Times New Roman" w:hAnsi="Times New Roman" w:cs="Times New Roman"/>
          <w:b/>
          <w:bCs/>
          <w:sz w:val="24"/>
          <w:szCs w:val="24"/>
        </w:rPr>
      </w:pPr>
    </w:p>
    <w:p w14:paraId="150DC125" w14:textId="77777777" w:rsidR="003D6D36" w:rsidRDefault="003D6D36" w:rsidP="0066076B">
      <w:pPr>
        <w:spacing w:line="360" w:lineRule="auto"/>
        <w:rPr>
          <w:rFonts w:ascii="Times New Roman" w:hAnsi="Times New Roman" w:cs="Times New Roman"/>
          <w:b/>
          <w:bCs/>
          <w:sz w:val="24"/>
          <w:szCs w:val="24"/>
        </w:rPr>
      </w:pPr>
    </w:p>
    <w:p w14:paraId="564AE127" w14:textId="77777777" w:rsidR="003D6D36" w:rsidRDefault="003D6D36" w:rsidP="0066076B">
      <w:pPr>
        <w:spacing w:line="360" w:lineRule="auto"/>
        <w:rPr>
          <w:rFonts w:ascii="Times New Roman" w:hAnsi="Times New Roman" w:cs="Times New Roman"/>
          <w:b/>
          <w:bCs/>
          <w:sz w:val="24"/>
          <w:szCs w:val="24"/>
        </w:rPr>
      </w:pPr>
    </w:p>
    <w:p w14:paraId="1F061315" w14:textId="77777777" w:rsidR="003D6D36" w:rsidRDefault="003D6D36" w:rsidP="0066076B">
      <w:pPr>
        <w:spacing w:line="360" w:lineRule="auto"/>
        <w:rPr>
          <w:rFonts w:ascii="Times New Roman" w:hAnsi="Times New Roman" w:cs="Times New Roman"/>
          <w:b/>
          <w:bCs/>
          <w:sz w:val="24"/>
          <w:szCs w:val="24"/>
        </w:rPr>
      </w:pPr>
    </w:p>
    <w:p w14:paraId="510AE401" w14:textId="77777777" w:rsidR="003D6D36" w:rsidRDefault="003D6D36" w:rsidP="0066076B">
      <w:pPr>
        <w:spacing w:line="360" w:lineRule="auto"/>
        <w:rPr>
          <w:rFonts w:ascii="Times New Roman" w:hAnsi="Times New Roman" w:cs="Times New Roman"/>
          <w:b/>
          <w:bCs/>
          <w:sz w:val="24"/>
          <w:szCs w:val="24"/>
        </w:rPr>
      </w:pPr>
    </w:p>
    <w:p w14:paraId="63D995C9" w14:textId="77777777" w:rsidR="00C878FA" w:rsidRDefault="00C878FA" w:rsidP="0066076B">
      <w:pPr>
        <w:spacing w:line="360" w:lineRule="auto"/>
        <w:rPr>
          <w:rFonts w:ascii="Times New Roman" w:hAnsi="Times New Roman" w:cs="Times New Roman"/>
          <w:b/>
          <w:bCs/>
          <w:sz w:val="24"/>
          <w:szCs w:val="24"/>
        </w:rPr>
      </w:pPr>
    </w:p>
    <w:p w14:paraId="0F0937BE" w14:textId="77777777" w:rsidR="00C878FA" w:rsidRDefault="00C878FA" w:rsidP="0066076B">
      <w:pPr>
        <w:spacing w:line="360" w:lineRule="auto"/>
        <w:rPr>
          <w:rFonts w:ascii="Times New Roman" w:hAnsi="Times New Roman" w:cs="Times New Roman"/>
          <w:b/>
          <w:bCs/>
          <w:sz w:val="24"/>
          <w:szCs w:val="24"/>
        </w:rPr>
      </w:pPr>
    </w:p>
    <w:p w14:paraId="304F6534" w14:textId="2D541DD5" w:rsidR="00713C93" w:rsidRDefault="00713C93" w:rsidP="0066076B">
      <w:pPr>
        <w:spacing w:line="360" w:lineRule="auto"/>
        <w:rPr>
          <w:rFonts w:ascii="Times New Roman" w:hAnsi="Times New Roman" w:cs="Times New Roman"/>
          <w:b/>
          <w:bCs/>
          <w:sz w:val="24"/>
          <w:szCs w:val="24"/>
        </w:rPr>
      </w:pPr>
      <w:r w:rsidRPr="00713C93">
        <w:rPr>
          <w:rFonts w:ascii="Times New Roman" w:hAnsi="Times New Roman" w:cs="Times New Roman"/>
          <w:b/>
          <w:bCs/>
          <w:sz w:val="24"/>
          <w:szCs w:val="24"/>
        </w:rPr>
        <w:lastRenderedPageBreak/>
        <w:t>REFERENCES</w:t>
      </w:r>
    </w:p>
    <w:p w14:paraId="4EA62549" w14:textId="57D797F4" w:rsidR="006D3D00" w:rsidRPr="006D3D00" w:rsidRDefault="006D3D00" w:rsidP="006D3D00">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t>Weragoda</w:t>
      </w:r>
      <w:proofErr w:type="spellEnd"/>
      <w:r w:rsidRPr="006D3D00">
        <w:rPr>
          <w:rFonts w:ascii="Times New Roman" w:hAnsi="Times New Roman" w:cs="Times New Roman"/>
          <w:sz w:val="24"/>
          <w:szCs w:val="24"/>
        </w:rPr>
        <w:t xml:space="preserve">, P.B. (1980). The traditional system of medicine in Sri Lanka. Journal of Ethnopharmacology, 2(1), pp.71–73.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016/0378-8741(80)90033-1.</w:t>
      </w:r>
    </w:p>
    <w:p w14:paraId="02E602E9" w14:textId="78F5F64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Li, Y. (2022). Research and Application of Deep Learning in Image Recognition. [online] IEEE Xplore.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109/ICPECA53709.2022.9718847.</w:t>
      </w:r>
    </w:p>
    <w:p w14:paraId="236A31D7" w14:textId="211C9C03"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Vaswani, A., </w:t>
      </w:r>
      <w:proofErr w:type="spellStart"/>
      <w:r w:rsidRPr="006D3D00">
        <w:rPr>
          <w:rFonts w:ascii="Times New Roman" w:hAnsi="Times New Roman" w:cs="Times New Roman"/>
          <w:sz w:val="24"/>
          <w:szCs w:val="24"/>
        </w:rPr>
        <w:t>Shazeer</w:t>
      </w:r>
      <w:proofErr w:type="spellEnd"/>
      <w:r w:rsidRPr="006D3D00">
        <w:rPr>
          <w:rFonts w:ascii="Times New Roman" w:hAnsi="Times New Roman" w:cs="Times New Roman"/>
          <w:sz w:val="24"/>
          <w:szCs w:val="24"/>
        </w:rPr>
        <w:t xml:space="preserve">, N., Parmar, N., </w:t>
      </w:r>
      <w:proofErr w:type="spellStart"/>
      <w:r w:rsidRPr="006D3D00">
        <w:rPr>
          <w:rFonts w:ascii="Times New Roman" w:hAnsi="Times New Roman" w:cs="Times New Roman"/>
          <w:sz w:val="24"/>
          <w:szCs w:val="24"/>
        </w:rPr>
        <w:t>Uszkoreit</w:t>
      </w:r>
      <w:proofErr w:type="spellEnd"/>
      <w:r w:rsidRPr="006D3D00">
        <w:rPr>
          <w:rFonts w:ascii="Times New Roman" w:hAnsi="Times New Roman" w:cs="Times New Roman"/>
          <w:sz w:val="24"/>
          <w:szCs w:val="24"/>
        </w:rPr>
        <w:t xml:space="preserve">, J., Jones, L., Gomez, A.N., Kaiser, L. and </w:t>
      </w:r>
      <w:proofErr w:type="spellStart"/>
      <w:r w:rsidRPr="006D3D00">
        <w:rPr>
          <w:rFonts w:ascii="Times New Roman" w:hAnsi="Times New Roman" w:cs="Times New Roman"/>
          <w:sz w:val="24"/>
          <w:szCs w:val="24"/>
        </w:rPr>
        <w:t>Polosukhin</w:t>
      </w:r>
      <w:proofErr w:type="spellEnd"/>
      <w:r w:rsidRPr="006D3D00">
        <w:rPr>
          <w:rFonts w:ascii="Times New Roman" w:hAnsi="Times New Roman" w:cs="Times New Roman"/>
          <w:sz w:val="24"/>
          <w:szCs w:val="24"/>
        </w:rPr>
        <w:t>, I. (2017). Attention Is All You Need. [online] arXiv.org. Available at: https://arxiv.org/abs/1706.03762.</w:t>
      </w:r>
    </w:p>
    <w:p w14:paraId="6B4B221F" w14:textId="64CCB07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harma, S &amp; Gupta, C 2015, 'A review of plant recognition methods and algorithms', International Journal of Innovative Research in Advanced Engineering (IJIRAE), vol. 2, no. 6, pp. 2349-2163.</w:t>
      </w:r>
    </w:p>
    <w:p w14:paraId="231D49FB" w14:textId="235F0FED" w:rsidR="006D3D00" w:rsidRPr="006D3D00" w:rsidRDefault="006D3D00" w:rsidP="006D3D00">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t>Pushpanathan</w:t>
      </w:r>
      <w:proofErr w:type="spellEnd"/>
      <w:r w:rsidRPr="006D3D00">
        <w:rPr>
          <w:rFonts w:ascii="Times New Roman" w:hAnsi="Times New Roman" w:cs="Times New Roman"/>
          <w:sz w:val="24"/>
          <w:szCs w:val="24"/>
        </w:rPr>
        <w:t xml:space="preserve">, K., Hanafi, M., </w:t>
      </w:r>
      <w:proofErr w:type="spellStart"/>
      <w:r w:rsidRPr="006D3D00">
        <w:rPr>
          <w:rFonts w:ascii="Times New Roman" w:hAnsi="Times New Roman" w:cs="Times New Roman"/>
          <w:sz w:val="24"/>
          <w:szCs w:val="24"/>
        </w:rPr>
        <w:t>Mashohor</w:t>
      </w:r>
      <w:proofErr w:type="spellEnd"/>
      <w:r w:rsidRPr="006D3D00">
        <w:rPr>
          <w:rFonts w:ascii="Times New Roman" w:hAnsi="Times New Roman" w:cs="Times New Roman"/>
          <w:sz w:val="24"/>
          <w:szCs w:val="24"/>
        </w:rPr>
        <w:t xml:space="preserve">, S., &amp; </w:t>
      </w:r>
      <w:proofErr w:type="spellStart"/>
      <w:r w:rsidRPr="006D3D00">
        <w:rPr>
          <w:rFonts w:ascii="Times New Roman" w:hAnsi="Times New Roman" w:cs="Times New Roman"/>
          <w:sz w:val="24"/>
          <w:szCs w:val="24"/>
        </w:rPr>
        <w:t>Fazlil</w:t>
      </w:r>
      <w:proofErr w:type="spellEnd"/>
      <w:r w:rsidRPr="006D3D00">
        <w:rPr>
          <w:rFonts w:ascii="Times New Roman" w:hAnsi="Times New Roman" w:cs="Times New Roman"/>
          <w:sz w:val="24"/>
          <w:szCs w:val="24"/>
        </w:rPr>
        <w:t xml:space="preserve"> Ilahi, W. F. 2020, 'Machine learning in medicinal plants recognition: A review', Artificial Intelligence Review, </w:t>
      </w:r>
      <w:proofErr w:type="spellStart"/>
      <w:r w:rsidRPr="006D3D00">
        <w:rPr>
          <w:rFonts w:ascii="Times New Roman" w:hAnsi="Times New Roman" w:cs="Times New Roman"/>
          <w:sz w:val="24"/>
          <w:szCs w:val="24"/>
        </w:rPr>
        <w:t>doi</w:t>
      </w:r>
      <w:proofErr w:type="spellEnd"/>
      <w:r w:rsidRPr="006D3D00">
        <w:rPr>
          <w:rFonts w:ascii="Times New Roman" w:hAnsi="Times New Roman" w:cs="Times New Roman"/>
          <w:sz w:val="24"/>
          <w:szCs w:val="24"/>
        </w:rPr>
        <w:t>: 10.1007/s10462-020-09847-0.</w:t>
      </w:r>
    </w:p>
    <w:p w14:paraId="1D2A9AD1" w14:textId="2DA737F1"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Jayalath, D. 2019, 'Identification of Medicinal Plants by Visual Characteristics of Leaves and Flowers', doi:https://www.researchgate.net/profile/Dasuni-Nawinna/publication/337534280</w:t>
      </w:r>
    </w:p>
    <w:p w14:paraId="46AEB18B" w14:textId="14E6158A"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Azeez, Y and Rajapakse, C 2019, 'An Application of Transfer Learning Techniques in Identifying Herbal Plants in Sri Lanka.' [online] Available at: https://ieeexplore.ieee.org/document/8842681 [Accessed 4 Oct. 2023].</w:t>
      </w:r>
    </w:p>
    <w:p w14:paraId="6F431D6C" w14:textId="2AB803E0"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enanayake, U. and De Silva, D., 2022, Identifying Medicinal Plants and Their Fungal Diseases, Available at: https://ieeexplore.ieee.org/document/10002624 [Accessed 4 Oct. 2023].</w:t>
      </w:r>
    </w:p>
    <w:p w14:paraId="1941F0FE" w14:textId="3639F639" w:rsidR="00A9308B" w:rsidRPr="006D3D00" w:rsidRDefault="00A9308B" w:rsidP="00A9308B">
      <w:pPr>
        <w:shd w:val="clear" w:color="auto" w:fill="FFFFFF"/>
        <w:spacing w:line="235" w:lineRule="atLeast"/>
        <w:rPr>
          <w:rFonts w:ascii="Times New Roman" w:hAnsi="Times New Roman" w:cs="Times New Roman"/>
          <w:color w:val="222222"/>
          <w:sz w:val="24"/>
          <w:szCs w:val="24"/>
        </w:rPr>
      </w:pPr>
      <w:proofErr w:type="spellStart"/>
      <w:r w:rsidRPr="006D3D00">
        <w:rPr>
          <w:rFonts w:ascii="Times New Roman" w:hAnsi="Times New Roman" w:cs="Times New Roman"/>
          <w:color w:val="222222"/>
          <w:sz w:val="24"/>
          <w:szCs w:val="24"/>
        </w:rPr>
        <w:t>Jayanka</w:t>
      </w:r>
      <w:proofErr w:type="spellEnd"/>
      <w:r w:rsidRPr="006D3D00">
        <w:rPr>
          <w:rFonts w:ascii="Times New Roman" w:hAnsi="Times New Roman" w:cs="Times New Roman"/>
          <w:color w:val="222222"/>
          <w:sz w:val="24"/>
          <w:szCs w:val="24"/>
        </w:rPr>
        <w:t xml:space="preserve">, M. and Fernando, T.G.I. (2020). </w:t>
      </w:r>
      <w:proofErr w:type="spellStart"/>
      <w:r w:rsidRPr="006D3D00">
        <w:rPr>
          <w:rFonts w:ascii="Times New Roman" w:hAnsi="Times New Roman" w:cs="Times New Roman"/>
          <w:color w:val="222222"/>
          <w:sz w:val="24"/>
          <w:szCs w:val="24"/>
        </w:rPr>
        <w:t>Recognising</w:t>
      </w:r>
      <w:proofErr w:type="spellEnd"/>
      <w:r w:rsidRPr="006D3D00">
        <w:rPr>
          <w:rFonts w:ascii="Times New Roman" w:hAnsi="Times New Roman" w:cs="Times New Roman"/>
          <w:color w:val="222222"/>
          <w:sz w:val="24"/>
          <w:szCs w:val="24"/>
        </w:rPr>
        <w:t xml:space="preserve"> Ayurvedic Herbal Plants in Sri Lanka using Convolutional Neural Networks. </w:t>
      </w:r>
      <w:proofErr w:type="spellStart"/>
      <w:r w:rsidRPr="006D3D00">
        <w:rPr>
          <w:rFonts w:ascii="Times New Roman" w:hAnsi="Times New Roman" w:cs="Times New Roman"/>
          <w:color w:val="222222"/>
          <w:sz w:val="24"/>
          <w:szCs w:val="24"/>
        </w:rPr>
        <w:t>Vidyodaya</w:t>
      </w:r>
      <w:proofErr w:type="spellEnd"/>
      <w:r w:rsidRPr="006D3D00">
        <w:rPr>
          <w:rFonts w:ascii="Times New Roman" w:hAnsi="Times New Roman" w:cs="Times New Roman"/>
          <w:color w:val="222222"/>
          <w:sz w:val="24"/>
          <w:szCs w:val="24"/>
        </w:rPr>
        <w:t xml:space="preserve"> Journal of Science, [online] 23(01). </w:t>
      </w:r>
      <w:proofErr w:type="spellStart"/>
      <w:r w:rsidRPr="006D3D00">
        <w:rPr>
          <w:rFonts w:ascii="Times New Roman" w:hAnsi="Times New Roman" w:cs="Times New Roman"/>
          <w:color w:val="222222"/>
          <w:sz w:val="24"/>
          <w:szCs w:val="24"/>
        </w:rPr>
        <w:t>doi:</w:t>
      </w:r>
      <w:hyperlink r:id="rId43" w:tgtFrame="_blank" w:history="1">
        <w:r w:rsidRPr="006D3D00">
          <w:rPr>
            <w:rStyle w:val="Hyperlink"/>
            <w:rFonts w:ascii="Times New Roman" w:hAnsi="Times New Roman" w:cs="Times New Roman"/>
            <w:color w:val="1155CC"/>
            <w:sz w:val="24"/>
            <w:szCs w:val="24"/>
          </w:rPr>
          <w:t>https</w:t>
        </w:r>
        <w:proofErr w:type="spellEnd"/>
        <w:r w:rsidRPr="006D3D00">
          <w:rPr>
            <w:rStyle w:val="Hyperlink"/>
            <w:rFonts w:ascii="Times New Roman" w:hAnsi="Times New Roman" w:cs="Times New Roman"/>
            <w:color w:val="1155CC"/>
            <w:sz w:val="24"/>
            <w:szCs w:val="24"/>
          </w:rPr>
          <w:t>://doi.org/10.31357/vjs.v23i01.4680</w:t>
        </w:r>
      </w:hyperlink>
      <w:r w:rsidRPr="006D3D00">
        <w:rPr>
          <w:rFonts w:ascii="Times New Roman" w:hAnsi="Times New Roman" w:cs="Times New Roman"/>
          <w:color w:val="222222"/>
          <w:sz w:val="24"/>
          <w:szCs w:val="24"/>
        </w:rPr>
        <w:t>.</w:t>
      </w:r>
    </w:p>
    <w:p w14:paraId="4E1C5924" w14:textId="77777777" w:rsidR="00A85B18" w:rsidRPr="0084429E" w:rsidRDefault="00A85B18" w:rsidP="00A85B18">
      <w:pPr>
        <w:pStyle w:val="Bibliography"/>
        <w:rPr>
          <w:rFonts w:ascii="Calibri" w:hAnsi="Calibri" w:cs="Calibri"/>
          <w:kern w:val="0"/>
          <w:szCs w:val="24"/>
        </w:rPr>
      </w:pPr>
      <w:r w:rsidRPr="0084429E">
        <w:rPr>
          <w:rFonts w:ascii="Calibri" w:hAnsi="Calibri" w:cs="Calibri"/>
          <w:kern w:val="0"/>
          <w:szCs w:val="24"/>
        </w:rPr>
        <w:t xml:space="preserve">Kanda, P.S., Xia, K. and Sanusi, O.H. (2021) ‘A Deep Learning-Based Recognition Technique for Plant Leaf Classification’, </w:t>
      </w:r>
      <w:r w:rsidRPr="0084429E">
        <w:rPr>
          <w:rFonts w:ascii="Calibri" w:hAnsi="Calibri" w:cs="Calibri"/>
          <w:i/>
          <w:iCs/>
          <w:kern w:val="0"/>
          <w:szCs w:val="24"/>
        </w:rPr>
        <w:t>IEEE Access</w:t>
      </w:r>
      <w:r w:rsidRPr="0084429E">
        <w:rPr>
          <w:rFonts w:ascii="Calibri" w:hAnsi="Calibri" w:cs="Calibri"/>
          <w:kern w:val="0"/>
          <w:szCs w:val="24"/>
        </w:rPr>
        <w:t>, 9, pp. 162590–162613. Available at: https://doi.org/10.1109/ACCESS.2021.3131726.</w:t>
      </w:r>
    </w:p>
    <w:p w14:paraId="0FA35814" w14:textId="77777777" w:rsidR="00D65D10" w:rsidRPr="00D65D10" w:rsidRDefault="00565778" w:rsidP="00D65D10">
      <w:pPr>
        <w:pStyle w:val="Bibliography"/>
        <w:rPr>
          <w:rFonts w:ascii="Times New Roman" w:hAnsi="Times New Roman" w:cs="Times New Roman"/>
          <w:sz w:val="24"/>
        </w:rPr>
      </w:pPr>
      <w:r>
        <w:fldChar w:fldCharType="begin"/>
      </w:r>
      <w:r w:rsidR="00240171">
        <w:instrText xml:space="preserve"> ADDIN ZOTERO_BIBL {"uncited":[],"omitted":[],"custom":[]} CSL_BIBLIOGRAPHY </w:instrText>
      </w:r>
      <w:r>
        <w:fldChar w:fldCharType="separate"/>
      </w:r>
      <w:r w:rsidR="00D65D10" w:rsidRPr="00D65D10">
        <w:rPr>
          <w:rFonts w:ascii="Times New Roman" w:hAnsi="Times New Roman" w:cs="Times New Roman"/>
          <w:sz w:val="24"/>
        </w:rPr>
        <w:t>Chompookham, T., Surinta, O., 2021. Ensemble Methods with Deep Convolutional Neural Networks for Plant Leaf Recognition. https://doi.org/10.24507/icicel.15.06.553</w:t>
      </w:r>
    </w:p>
    <w:p w14:paraId="4D35F90A" w14:textId="77777777" w:rsidR="00D65D10" w:rsidRPr="00D65D10" w:rsidRDefault="00D65D10" w:rsidP="00D65D10">
      <w:pPr>
        <w:pStyle w:val="Bibliography"/>
        <w:rPr>
          <w:rFonts w:ascii="Times New Roman" w:hAnsi="Times New Roman" w:cs="Times New Roman"/>
          <w:sz w:val="24"/>
        </w:rPr>
      </w:pPr>
      <w:r w:rsidRPr="00D65D10">
        <w:rPr>
          <w:rFonts w:ascii="Times New Roman" w:hAnsi="Times New Roman" w:cs="Times New Roman"/>
          <w:sz w:val="24"/>
        </w:rPr>
        <w:lastRenderedPageBreak/>
        <w:t>Kankanamalage, T.N.M., Dharmadasa, R.M., Abeysinghe, D.C., Wijesekara, R.G.S., 2014. A survey on medicinal materials used in traditional systems of medicine in Sri Lanka. Journal of Ethnopharmacology 155, 679–691. https://doi.org/10.1016/j.jep.2014.06.016</w:t>
      </w:r>
    </w:p>
    <w:p w14:paraId="0FEA2A0D" w14:textId="5A652C9E" w:rsidR="00046E62" w:rsidRDefault="00565778" w:rsidP="00046E62">
      <w:pPr>
        <w:pStyle w:val="NormalWeb"/>
        <w:spacing w:before="0" w:beforeAutospacing="0" w:after="0" w:afterAutospacing="0"/>
        <w:ind w:left="720" w:hanging="720"/>
        <w:rPr>
          <w:color w:val="000000"/>
        </w:rPr>
      </w:pPr>
      <w:r>
        <w:fldChar w:fldCharType="end"/>
      </w:r>
      <w:r w:rsidR="00046E62" w:rsidRPr="00046E62">
        <w:rPr>
          <w:color w:val="000000"/>
        </w:rPr>
        <w:t xml:space="preserve"> </w:t>
      </w:r>
      <w:r w:rsidR="00046E62" w:rsidRPr="00046E62">
        <w:rPr>
          <w:color w:val="000000"/>
        </w:rPr>
        <w:t>Ghimire, D. (2020). </w:t>
      </w:r>
      <w:r w:rsidR="00046E62" w:rsidRPr="00046E62">
        <w:rPr>
          <w:i/>
          <w:iCs/>
          <w:color w:val="000000"/>
        </w:rPr>
        <w:t>Comparative study on Python web frameworks: Flask and Django</w:t>
      </w:r>
      <w:r w:rsidR="00046E62" w:rsidRPr="00046E62">
        <w:rPr>
          <w:color w:val="000000"/>
        </w:rPr>
        <w:t xml:space="preserve">. Www.theseus.fi. </w:t>
      </w:r>
      <w:hyperlink r:id="rId44" w:history="1">
        <w:r w:rsidR="002218FF" w:rsidRPr="00804FB3">
          <w:rPr>
            <w:rStyle w:val="Hyperlink"/>
          </w:rPr>
          <w:t>https://www.theseus.fi/handle/10024/339796</w:t>
        </w:r>
      </w:hyperlink>
    </w:p>
    <w:p w14:paraId="67E91260" w14:textId="77777777" w:rsidR="002218FF" w:rsidRPr="00046E62" w:rsidRDefault="002218FF" w:rsidP="00046E62">
      <w:pPr>
        <w:pStyle w:val="NormalWeb"/>
        <w:spacing w:before="0" w:beforeAutospacing="0" w:after="0" w:afterAutospacing="0"/>
        <w:ind w:left="720" w:hanging="720"/>
        <w:rPr>
          <w:color w:val="000000"/>
        </w:rPr>
      </w:pPr>
    </w:p>
    <w:p w14:paraId="20DC7063" w14:textId="6C560471" w:rsidR="002218FF" w:rsidRDefault="00046E62" w:rsidP="002218FF">
      <w:pPr>
        <w:pStyle w:val="NormalWeb"/>
        <w:spacing w:before="0" w:beforeAutospacing="0" w:after="0" w:afterAutospacing="0" w:line="360" w:lineRule="atLeast"/>
        <w:rPr>
          <w:rFonts w:ascii="Calibri" w:hAnsi="Calibri" w:cs="Calibri"/>
          <w:color w:val="000000"/>
          <w:sz w:val="27"/>
          <w:szCs w:val="27"/>
        </w:rPr>
      </w:pPr>
      <w:r>
        <w:rPr>
          <w:rFonts w:ascii="Calibri" w:hAnsi="Calibri" w:cs="Calibri"/>
          <w:color w:val="000000"/>
          <w:sz w:val="27"/>
          <w:szCs w:val="27"/>
        </w:rPr>
        <w:t>‌</w:t>
      </w:r>
      <w:r w:rsidR="002218FF" w:rsidRPr="002218FF">
        <w:rPr>
          <w:color w:val="000000"/>
          <w:sz w:val="27"/>
          <w:szCs w:val="27"/>
        </w:rPr>
        <w:t xml:space="preserve"> </w:t>
      </w:r>
      <w:proofErr w:type="spellStart"/>
      <w:r w:rsidR="002218FF">
        <w:rPr>
          <w:rFonts w:ascii="Calibri" w:hAnsi="Calibri" w:cs="Calibri"/>
          <w:color w:val="000000"/>
          <w:sz w:val="27"/>
          <w:szCs w:val="27"/>
        </w:rPr>
        <w:t>Kinsta</w:t>
      </w:r>
      <w:proofErr w:type="spellEnd"/>
      <w:r w:rsidR="002218FF">
        <w:rPr>
          <w:rFonts w:ascii="Calibri" w:hAnsi="Calibri" w:cs="Calibri"/>
          <w:color w:val="000000"/>
          <w:sz w:val="27"/>
          <w:szCs w:val="27"/>
        </w:rPr>
        <w:t>®. (2023). </w:t>
      </w:r>
      <w:r w:rsidR="002218FF">
        <w:rPr>
          <w:rFonts w:ascii="Calibri" w:hAnsi="Calibri" w:cs="Calibri"/>
          <w:i/>
          <w:iCs/>
          <w:color w:val="000000"/>
          <w:sz w:val="27"/>
          <w:szCs w:val="27"/>
        </w:rPr>
        <w:t>Flask vs Django: Let’s Choose Your Next Python Framework</w:t>
      </w:r>
      <w:r w:rsidR="002218FF">
        <w:rPr>
          <w:rFonts w:ascii="Calibri" w:hAnsi="Calibri" w:cs="Calibri"/>
          <w:color w:val="000000"/>
          <w:sz w:val="27"/>
          <w:szCs w:val="27"/>
        </w:rPr>
        <w:t xml:space="preserve">. [online] Available at: </w:t>
      </w:r>
      <w:hyperlink r:id="rId45" w:history="1">
        <w:r w:rsidR="005D1904" w:rsidRPr="00804FB3">
          <w:rPr>
            <w:rStyle w:val="Hyperlink"/>
            <w:rFonts w:ascii="Calibri" w:hAnsi="Calibri" w:cs="Calibri"/>
            <w:sz w:val="27"/>
            <w:szCs w:val="27"/>
          </w:rPr>
          <w:t>https://kinsta.com/blog/flask-vs-django/</w:t>
        </w:r>
      </w:hyperlink>
      <w:r w:rsidR="002218FF">
        <w:rPr>
          <w:rFonts w:ascii="Calibri" w:hAnsi="Calibri" w:cs="Calibri"/>
          <w:color w:val="000000"/>
          <w:sz w:val="27"/>
          <w:szCs w:val="27"/>
        </w:rPr>
        <w:t>.</w:t>
      </w:r>
    </w:p>
    <w:p w14:paraId="08148CB3" w14:textId="77777777" w:rsidR="005D1904" w:rsidRDefault="005D1904" w:rsidP="002218FF">
      <w:pPr>
        <w:pStyle w:val="NormalWeb"/>
        <w:spacing w:before="0" w:beforeAutospacing="0" w:after="0" w:afterAutospacing="0" w:line="360" w:lineRule="atLeast"/>
        <w:rPr>
          <w:rFonts w:ascii="Calibri" w:hAnsi="Calibri" w:cs="Calibri"/>
          <w:color w:val="000000"/>
          <w:sz w:val="27"/>
          <w:szCs w:val="27"/>
        </w:rPr>
      </w:pPr>
    </w:p>
    <w:p w14:paraId="64A70DE7" w14:textId="3913D601" w:rsidR="005D1904" w:rsidRDefault="002218FF" w:rsidP="005D1904">
      <w:pPr>
        <w:pStyle w:val="NormalWeb"/>
        <w:spacing w:before="0" w:beforeAutospacing="0" w:after="0" w:afterAutospacing="0" w:line="360" w:lineRule="atLeast"/>
        <w:rPr>
          <w:rFonts w:ascii="Calibri" w:hAnsi="Calibri" w:cs="Calibri"/>
          <w:color w:val="000000"/>
          <w:sz w:val="27"/>
          <w:szCs w:val="27"/>
        </w:rPr>
      </w:pPr>
      <w:r>
        <w:rPr>
          <w:rFonts w:ascii="Calibri" w:hAnsi="Calibri" w:cs="Calibri"/>
          <w:color w:val="000000"/>
          <w:sz w:val="27"/>
          <w:szCs w:val="27"/>
        </w:rPr>
        <w:t>‌</w:t>
      </w:r>
      <w:r w:rsidR="005D1904" w:rsidRPr="005D1904">
        <w:rPr>
          <w:color w:val="000000"/>
          <w:sz w:val="27"/>
          <w:szCs w:val="27"/>
        </w:rPr>
        <w:t xml:space="preserve"> </w:t>
      </w:r>
      <w:r w:rsidR="005D1904">
        <w:rPr>
          <w:rFonts w:ascii="Calibri" w:hAnsi="Calibri" w:cs="Calibri"/>
          <w:color w:val="000000"/>
          <w:sz w:val="27"/>
          <w:szCs w:val="27"/>
        </w:rPr>
        <w:t>Boesch, G. (2023). </w:t>
      </w:r>
      <w:proofErr w:type="spellStart"/>
      <w:r w:rsidR="005D1904">
        <w:rPr>
          <w:rFonts w:ascii="Calibri" w:hAnsi="Calibri" w:cs="Calibri"/>
          <w:i/>
          <w:iCs/>
          <w:color w:val="000000"/>
          <w:sz w:val="27"/>
          <w:szCs w:val="27"/>
        </w:rPr>
        <w:t>Pytorch</w:t>
      </w:r>
      <w:proofErr w:type="spellEnd"/>
      <w:r w:rsidR="005D1904">
        <w:rPr>
          <w:rFonts w:ascii="Calibri" w:hAnsi="Calibri" w:cs="Calibri"/>
          <w:i/>
          <w:iCs/>
          <w:color w:val="000000"/>
          <w:sz w:val="27"/>
          <w:szCs w:val="27"/>
        </w:rPr>
        <w:t xml:space="preserve"> vs </w:t>
      </w:r>
      <w:proofErr w:type="spellStart"/>
      <w:r w:rsidR="005D1904">
        <w:rPr>
          <w:rFonts w:ascii="Calibri" w:hAnsi="Calibri" w:cs="Calibri"/>
          <w:i/>
          <w:iCs/>
          <w:color w:val="000000"/>
          <w:sz w:val="27"/>
          <w:szCs w:val="27"/>
        </w:rPr>
        <w:t>Tensorflow</w:t>
      </w:r>
      <w:proofErr w:type="spellEnd"/>
      <w:r w:rsidR="005D1904">
        <w:rPr>
          <w:rFonts w:ascii="Calibri" w:hAnsi="Calibri" w:cs="Calibri"/>
          <w:i/>
          <w:iCs/>
          <w:color w:val="000000"/>
          <w:sz w:val="27"/>
          <w:szCs w:val="27"/>
        </w:rPr>
        <w:t>: A Head-to-Head Comparison</w:t>
      </w:r>
      <w:r w:rsidR="005D1904">
        <w:rPr>
          <w:rFonts w:ascii="Calibri" w:hAnsi="Calibri" w:cs="Calibri"/>
          <w:color w:val="000000"/>
          <w:sz w:val="27"/>
          <w:szCs w:val="27"/>
        </w:rPr>
        <w:t>. [online] viso.ai. Available at: https://viso.ai/deep-learning/pytorch-vs-tensorflow/#:~:text=In%20general%2C%20TensorFlow%20and%20PyTorch.</w:t>
      </w:r>
    </w:p>
    <w:p w14:paraId="77CD39AC" w14:textId="77777777" w:rsidR="005D1904" w:rsidRDefault="005D1904" w:rsidP="005D1904">
      <w:pPr>
        <w:pStyle w:val="NormalWeb"/>
        <w:rPr>
          <w:rFonts w:ascii="Calibri" w:hAnsi="Calibri" w:cs="Calibri"/>
          <w:color w:val="000000"/>
          <w:sz w:val="27"/>
          <w:szCs w:val="27"/>
        </w:rPr>
      </w:pPr>
      <w:r>
        <w:rPr>
          <w:rFonts w:ascii="Calibri" w:hAnsi="Calibri" w:cs="Calibri"/>
          <w:color w:val="000000"/>
          <w:sz w:val="27"/>
          <w:szCs w:val="27"/>
        </w:rPr>
        <w:t>‌</w:t>
      </w:r>
    </w:p>
    <w:p w14:paraId="43D04235" w14:textId="172A64C3" w:rsidR="002218FF" w:rsidRDefault="002218FF" w:rsidP="002218FF">
      <w:pPr>
        <w:pStyle w:val="NormalWeb"/>
        <w:rPr>
          <w:rFonts w:ascii="Calibri" w:hAnsi="Calibri" w:cs="Calibri"/>
          <w:color w:val="000000"/>
          <w:sz w:val="27"/>
          <w:szCs w:val="27"/>
        </w:rPr>
      </w:pPr>
    </w:p>
    <w:p w14:paraId="255BE6ED" w14:textId="2788C698" w:rsidR="00046E62" w:rsidRDefault="00046E62" w:rsidP="00046E62">
      <w:pPr>
        <w:pStyle w:val="NormalWeb"/>
        <w:rPr>
          <w:rFonts w:ascii="Calibri" w:hAnsi="Calibri" w:cs="Calibri"/>
          <w:color w:val="000000"/>
          <w:sz w:val="27"/>
          <w:szCs w:val="27"/>
        </w:rPr>
      </w:pPr>
    </w:p>
    <w:p w14:paraId="5FEB766E" w14:textId="51B6E066" w:rsidR="00015B38" w:rsidRDefault="00015B38" w:rsidP="0066076B">
      <w:pPr>
        <w:spacing w:line="360" w:lineRule="auto"/>
        <w:rPr>
          <w:rFonts w:ascii="Times New Roman" w:hAnsi="Times New Roman" w:cs="Times New Roman"/>
          <w:sz w:val="24"/>
          <w:szCs w:val="24"/>
        </w:rPr>
      </w:pPr>
    </w:p>
    <w:p w14:paraId="0BD236DD" w14:textId="2FAC3BAC" w:rsidR="00713C93" w:rsidRDefault="005B7CA3" w:rsidP="0066076B">
      <w:pPr>
        <w:spacing w:line="360" w:lineRule="auto"/>
        <w:rPr>
          <w:rFonts w:ascii="Times New Roman" w:hAnsi="Times New Roman" w:cs="Times New Roman"/>
          <w:b/>
          <w:bCs/>
          <w:sz w:val="24"/>
          <w:szCs w:val="24"/>
        </w:rPr>
      </w:pPr>
      <w:r w:rsidRPr="00331AE9">
        <w:rPr>
          <w:rFonts w:ascii="Times New Roman" w:hAnsi="Times New Roman" w:cs="Times New Roman"/>
          <w:b/>
          <w:bCs/>
          <w:sz w:val="24"/>
          <w:szCs w:val="24"/>
        </w:rPr>
        <w:t>Appendix A</w:t>
      </w:r>
    </w:p>
    <w:p w14:paraId="124E26A1" w14:textId="77777777" w:rsidR="00CB01E1" w:rsidRPr="000A1158" w:rsidRDefault="00CB01E1" w:rsidP="00CB01E1">
      <w:pPr>
        <w:spacing w:line="360" w:lineRule="auto"/>
        <w:rPr>
          <w:rFonts w:ascii="Times New Roman" w:hAnsi="Times New Roman" w:cs="Times New Roman"/>
          <w:b/>
          <w:bCs/>
          <w:sz w:val="24"/>
          <w:szCs w:val="24"/>
        </w:rPr>
      </w:pPr>
      <w:r w:rsidRPr="000A1158">
        <w:rPr>
          <w:rFonts w:ascii="Times New Roman" w:hAnsi="Times New Roman" w:cs="Times New Roman"/>
          <w:b/>
          <w:bCs/>
          <w:sz w:val="24"/>
          <w:szCs w:val="24"/>
        </w:rPr>
        <w:t>USE CASE – View properties of selected plant.</w:t>
      </w:r>
    </w:p>
    <w:tbl>
      <w:tblPr>
        <w:tblStyle w:val="TableGrid"/>
        <w:tblW w:w="8248" w:type="dxa"/>
        <w:tblLook w:val="04A0" w:firstRow="1" w:lastRow="0" w:firstColumn="1" w:lastColumn="0" w:noHBand="0" w:noVBand="1"/>
      </w:tblPr>
      <w:tblGrid>
        <w:gridCol w:w="4052"/>
        <w:gridCol w:w="2098"/>
        <w:gridCol w:w="2098"/>
      </w:tblGrid>
      <w:tr w:rsidR="00CB01E1" w:rsidRPr="00F96E73" w14:paraId="18F33352" w14:textId="77777777" w:rsidTr="00CC470A">
        <w:tc>
          <w:tcPr>
            <w:tcW w:w="4052" w:type="dxa"/>
          </w:tcPr>
          <w:p w14:paraId="5B2CB78B"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5D8A2D28" w14:textId="77777777" w:rsidR="00CB01E1" w:rsidRPr="00F96E73"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View properties of selected plant.</w:t>
            </w:r>
          </w:p>
        </w:tc>
      </w:tr>
      <w:tr w:rsidR="00CB01E1" w:rsidRPr="00F96E73" w14:paraId="4C8C8FBA" w14:textId="77777777" w:rsidTr="00CC470A">
        <w:tc>
          <w:tcPr>
            <w:tcW w:w="4052" w:type="dxa"/>
          </w:tcPr>
          <w:p w14:paraId="450497D2" w14:textId="77777777" w:rsidR="00CB01E1" w:rsidRPr="00507DE2" w:rsidRDefault="00CB01E1"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Pr>
          <w:p w14:paraId="5C41349F" w14:textId="77777777" w:rsidR="00CB01E1"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UC 03</w:t>
            </w:r>
          </w:p>
        </w:tc>
      </w:tr>
      <w:tr w:rsidR="00CB01E1" w:rsidRPr="00F96E73" w14:paraId="0E268E8B" w14:textId="77777777" w:rsidTr="00CC470A">
        <w:tc>
          <w:tcPr>
            <w:tcW w:w="4052" w:type="dxa"/>
          </w:tcPr>
          <w:p w14:paraId="4772B5DA"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16B73986" w14:textId="77777777" w:rsidR="00CB01E1" w:rsidRPr="00F96E73" w:rsidRDefault="00CB01E1" w:rsidP="00CC470A">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 </w:t>
            </w:r>
            <w:r>
              <w:rPr>
                <w:rFonts w:ascii="Times New Roman" w:hAnsi="Times New Roman" w:cs="Times New Roman"/>
                <w:sz w:val="24"/>
                <w:szCs w:val="24"/>
              </w:rPr>
              <w:t>can view the properties of individual plants that are selected.</w:t>
            </w:r>
          </w:p>
        </w:tc>
      </w:tr>
      <w:tr w:rsidR="00CB01E1" w:rsidRPr="00805561" w14:paraId="33D59C80" w14:textId="77777777" w:rsidTr="00CC470A">
        <w:tc>
          <w:tcPr>
            <w:tcW w:w="4052" w:type="dxa"/>
          </w:tcPr>
          <w:p w14:paraId="78371B32"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751B4FE9" w14:textId="77777777" w:rsidR="00CB01E1" w:rsidRPr="00805561" w:rsidRDefault="00CB01E1" w:rsidP="00CC470A">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CB01E1" w:rsidRPr="00805561" w14:paraId="356E9F15" w14:textId="77777777" w:rsidTr="00CC470A">
        <w:tc>
          <w:tcPr>
            <w:tcW w:w="4052" w:type="dxa"/>
          </w:tcPr>
          <w:p w14:paraId="24E1A1E9"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7F0D1F17" w14:textId="77777777" w:rsidR="00CB01E1" w:rsidRPr="00805561"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48E3EC9A" w14:textId="77777777" w:rsidTr="00CC470A">
        <w:tc>
          <w:tcPr>
            <w:tcW w:w="4052" w:type="dxa"/>
          </w:tcPr>
          <w:p w14:paraId="6FD9A77E"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BFB75D4" w14:textId="77777777" w:rsidR="00CB01E1" w:rsidRPr="005B5D8A"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311FA843" w14:textId="77777777" w:rsidTr="00CC470A">
        <w:tc>
          <w:tcPr>
            <w:tcW w:w="4052" w:type="dxa"/>
          </w:tcPr>
          <w:p w14:paraId="6AF8BEB0"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3B8519C" w14:textId="77777777" w:rsidR="00CB01E1" w:rsidRPr="005B5D8A"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rsidRPr="005B5D8A" w14:paraId="33BA2F57" w14:textId="77777777" w:rsidTr="00CC470A">
        <w:trPr>
          <w:trHeight w:val="204"/>
        </w:trPr>
        <w:tc>
          <w:tcPr>
            <w:tcW w:w="4052" w:type="dxa"/>
            <w:vMerge w:val="restart"/>
          </w:tcPr>
          <w:p w14:paraId="2686DCF8"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098" w:type="dxa"/>
          </w:tcPr>
          <w:p w14:paraId="1ED7ECA3" w14:textId="77777777" w:rsidR="00CB01E1" w:rsidRPr="005B5D8A" w:rsidRDefault="00CB01E1"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8" w:type="dxa"/>
          </w:tcPr>
          <w:p w14:paraId="5C9DFB2F" w14:textId="77777777" w:rsidR="00CB01E1" w:rsidRPr="005B5D8A" w:rsidRDefault="00CB01E1"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rsidRPr="004E2ED5" w14:paraId="15759FCB" w14:textId="77777777" w:rsidTr="00CC470A">
        <w:trPr>
          <w:trHeight w:val="204"/>
        </w:trPr>
        <w:tc>
          <w:tcPr>
            <w:tcW w:w="4052" w:type="dxa"/>
            <w:vMerge/>
          </w:tcPr>
          <w:p w14:paraId="08B6DA5A" w14:textId="77777777" w:rsidR="00CB01E1" w:rsidRPr="00507DE2" w:rsidRDefault="00CB01E1" w:rsidP="00CC470A">
            <w:pPr>
              <w:spacing w:line="360" w:lineRule="auto"/>
              <w:rPr>
                <w:rFonts w:ascii="Times New Roman" w:hAnsi="Times New Roman" w:cs="Times New Roman"/>
                <w:b/>
                <w:bCs/>
                <w:sz w:val="24"/>
                <w:szCs w:val="24"/>
              </w:rPr>
            </w:pPr>
          </w:p>
        </w:tc>
        <w:tc>
          <w:tcPr>
            <w:tcW w:w="2098" w:type="dxa"/>
          </w:tcPr>
          <w:p w14:paraId="69E35595" w14:textId="77777777" w:rsidR="00CB01E1" w:rsidRDefault="00CB01E1"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Pr>
                <w:rFonts w:ascii="Times New Roman" w:hAnsi="Times New Roman" w:cs="Times New Roman"/>
                <w:sz w:val="24"/>
                <w:szCs w:val="24"/>
              </w:rPr>
              <w:t xml:space="preserve">Selects the option to view the </w:t>
            </w:r>
            <w:r>
              <w:rPr>
                <w:rFonts w:ascii="Times New Roman" w:hAnsi="Times New Roman" w:cs="Times New Roman"/>
                <w:sz w:val="24"/>
                <w:szCs w:val="24"/>
              </w:rPr>
              <w:lastRenderedPageBreak/>
              <w:t>properties of a selected plant.</w:t>
            </w:r>
          </w:p>
        </w:tc>
        <w:tc>
          <w:tcPr>
            <w:tcW w:w="2098" w:type="dxa"/>
          </w:tcPr>
          <w:p w14:paraId="51571962" w14:textId="77777777" w:rsidR="00CB01E1" w:rsidRPr="004E2ED5"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4. View the displayed details of the selected plant.</w:t>
            </w:r>
          </w:p>
        </w:tc>
      </w:tr>
      <w:tr w:rsidR="00CB01E1" w:rsidRPr="00650003" w14:paraId="43C23F75" w14:textId="77777777" w:rsidTr="00CC470A">
        <w:tc>
          <w:tcPr>
            <w:tcW w:w="4052" w:type="dxa"/>
          </w:tcPr>
          <w:p w14:paraId="5C7FE465"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3169D2A1" w14:textId="77777777" w:rsidR="00CB01E1" w:rsidRPr="00650003" w:rsidRDefault="00CB01E1"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CB01E1" w:rsidRPr="0096072D" w14:paraId="5935D40F" w14:textId="77777777" w:rsidTr="00CC470A">
        <w:tc>
          <w:tcPr>
            <w:tcW w:w="4052" w:type="dxa"/>
          </w:tcPr>
          <w:p w14:paraId="0E094499"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149953F0" w14:textId="77777777" w:rsidR="00CB01E1" w:rsidRPr="0096072D" w:rsidRDefault="00CB01E1" w:rsidP="00CC470A">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Pr>
                <w:rFonts w:ascii="Times New Roman" w:hAnsi="Times New Roman" w:cs="Times New Roman"/>
                <w:sz w:val="24"/>
                <w:szCs w:val="24"/>
              </w:rPr>
              <w:t>the details of the selected plant could not be retrieved from the database an error message would be displayed.</w:t>
            </w:r>
          </w:p>
        </w:tc>
      </w:tr>
      <w:tr w:rsidR="00CB01E1" w:rsidRPr="0096072D" w14:paraId="50AF2A69" w14:textId="77777777" w:rsidTr="00CC470A">
        <w:tc>
          <w:tcPr>
            <w:tcW w:w="4052" w:type="dxa"/>
          </w:tcPr>
          <w:p w14:paraId="0115344C"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2583E9DB" w14:textId="77777777" w:rsidR="00CB01E1" w:rsidRPr="0096072D"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6AFAD7CB" w14:textId="77777777" w:rsidR="00CB01E1" w:rsidRPr="00015B38" w:rsidRDefault="00CB01E1" w:rsidP="00CB01E1">
      <w:pPr>
        <w:spacing w:line="360" w:lineRule="auto"/>
        <w:rPr>
          <w:rFonts w:ascii="Times New Roman" w:hAnsi="Times New Roman" w:cs="Times New Roman"/>
          <w:b/>
          <w:bCs/>
          <w:sz w:val="24"/>
          <w:szCs w:val="24"/>
        </w:rPr>
      </w:pPr>
    </w:p>
    <w:p w14:paraId="307BA3F8" w14:textId="77777777" w:rsidR="00CB01E1" w:rsidRDefault="00CB01E1" w:rsidP="0066076B">
      <w:pPr>
        <w:spacing w:line="360" w:lineRule="auto"/>
        <w:rPr>
          <w:rFonts w:ascii="Times New Roman" w:hAnsi="Times New Roman" w:cs="Times New Roman"/>
          <w:b/>
          <w:bCs/>
          <w:sz w:val="24"/>
          <w:szCs w:val="24"/>
        </w:rPr>
      </w:pPr>
    </w:p>
    <w:p w14:paraId="4E13301D" w14:textId="76B0C630" w:rsidR="00F559E3" w:rsidRPr="004469CE" w:rsidRDefault="00F559E3"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w:t>
      </w:r>
      <w:r w:rsidR="00CB01E1" w:rsidRPr="004469CE">
        <w:rPr>
          <w:rFonts w:ascii="Times New Roman" w:hAnsi="Times New Roman" w:cs="Times New Roman"/>
          <w:b/>
          <w:bCs/>
          <w:sz w:val="24"/>
          <w:szCs w:val="24"/>
        </w:rPr>
        <w:t xml:space="preserve">Display image format </w:t>
      </w:r>
      <w:proofErr w:type="gramStart"/>
      <w:r w:rsidR="00CB01E1" w:rsidRPr="004469CE">
        <w:rPr>
          <w:rFonts w:ascii="Times New Roman" w:hAnsi="Times New Roman" w:cs="Times New Roman"/>
          <w:b/>
          <w:bCs/>
          <w:sz w:val="24"/>
          <w:szCs w:val="24"/>
        </w:rPr>
        <w:t>error</w:t>
      </w:r>
      <w:proofErr w:type="gramEnd"/>
    </w:p>
    <w:tbl>
      <w:tblPr>
        <w:tblStyle w:val="TableGrid"/>
        <w:tblW w:w="8248" w:type="dxa"/>
        <w:tblLook w:val="04A0" w:firstRow="1" w:lastRow="0" w:firstColumn="1" w:lastColumn="0" w:noHBand="0" w:noVBand="1"/>
      </w:tblPr>
      <w:tblGrid>
        <w:gridCol w:w="4052"/>
        <w:gridCol w:w="2105"/>
        <w:gridCol w:w="2091"/>
      </w:tblGrid>
      <w:tr w:rsidR="00F559E3" w:rsidRPr="00507DE2" w14:paraId="7533D1F1" w14:textId="77777777" w:rsidTr="00CC470A">
        <w:tc>
          <w:tcPr>
            <w:tcW w:w="4052" w:type="dxa"/>
          </w:tcPr>
          <w:p w14:paraId="6641371C"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EEC2AD3" w14:textId="76B0251B" w:rsidR="00F559E3" w:rsidRPr="00F96E73" w:rsidRDefault="00EB4027" w:rsidP="00CC470A">
            <w:pPr>
              <w:spacing w:line="360" w:lineRule="auto"/>
              <w:rPr>
                <w:rFonts w:ascii="Times New Roman" w:hAnsi="Times New Roman" w:cs="Times New Roman"/>
                <w:sz w:val="24"/>
                <w:szCs w:val="24"/>
              </w:rPr>
            </w:pPr>
            <w:r>
              <w:rPr>
                <w:rFonts w:ascii="Times New Roman" w:hAnsi="Times New Roman" w:cs="Times New Roman"/>
                <w:sz w:val="24"/>
                <w:szCs w:val="24"/>
              </w:rPr>
              <w:t>Display image format erro</w:t>
            </w:r>
            <w:r w:rsidR="005B22AC">
              <w:rPr>
                <w:rFonts w:ascii="Times New Roman" w:hAnsi="Times New Roman" w:cs="Times New Roman"/>
                <w:sz w:val="24"/>
                <w:szCs w:val="24"/>
              </w:rPr>
              <w:t>r</w:t>
            </w:r>
          </w:p>
        </w:tc>
      </w:tr>
      <w:tr w:rsidR="00F559E3" w:rsidRPr="00507DE2" w14:paraId="300D3F66" w14:textId="77777777" w:rsidTr="00CC470A">
        <w:tc>
          <w:tcPr>
            <w:tcW w:w="4052" w:type="dxa"/>
          </w:tcPr>
          <w:p w14:paraId="6009FCF7" w14:textId="77777777" w:rsidR="00F559E3" w:rsidRPr="00507DE2" w:rsidRDefault="00F559E3"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7A3A77A7" w14:textId="6A15A790" w:rsidR="00F559E3"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UC 0</w:t>
            </w:r>
            <w:r w:rsidR="00EB4027">
              <w:rPr>
                <w:rFonts w:ascii="Times New Roman" w:hAnsi="Times New Roman" w:cs="Times New Roman"/>
                <w:sz w:val="24"/>
                <w:szCs w:val="24"/>
              </w:rPr>
              <w:t>4</w:t>
            </w:r>
          </w:p>
        </w:tc>
      </w:tr>
      <w:tr w:rsidR="00F559E3" w:rsidRPr="00507DE2" w14:paraId="50693A0C" w14:textId="77777777" w:rsidTr="00CC470A">
        <w:tc>
          <w:tcPr>
            <w:tcW w:w="4052" w:type="dxa"/>
          </w:tcPr>
          <w:p w14:paraId="0745FE1B"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3320151" w14:textId="12E02A44" w:rsidR="00F559E3" w:rsidRPr="00F96E73" w:rsidRDefault="00BA2382" w:rsidP="00CC470A">
            <w:pPr>
              <w:spacing w:line="360" w:lineRule="auto"/>
              <w:rPr>
                <w:rFonts w:ascii="Times New Roman" w:hAnsi="Times New Roman" w:cs="Times New Roman"/>
                <w:sz w:val="24"/>
                <w:szCs w:val="24"/>
              </w:rPr>
            </w:pPr>
            <w:r>
              <w:rPr>
                <w:rFonts w:ascii="Times New Roman" w:hAnsi="Times New Roman" w:cs="Times New Roman"/>
                <w:sz w:val="24"/>
                <w:szCs w:val="24"/>
              </w:rPr>
              <w:t>If the uploaded image is not of an appropriate format the system will display an error message.</w:t>
            </w:r>
          </w:p>
        </w:tc>
      </w:tr>
      <w:tr w:rsidR="00F559E3" w:rsidRPr="00507DE2" w14:paraId="429E67D0" w14:textId="77777777" w:rsidTr="00CC470A">
        <w:tc>
          <w:tcPr>
            <w:tcW w:w="4052" w:type="dxa"/>
          </w:tcPr>
          <w:p w14:paraId="6FE4ABFC"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32A6C348" w14:textId="1EF79BB3" w:rsidR="00F559E3" w:rsidRPr="00805561" w:rsidRDefault="005B22AC"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7B39A6AB" w14:textId="77777777" w:rsidTr="00CC470A">
        <w:tc>
          <w:tcPr>
            <w:tcW w:w="4052" w:type="dxa"/>
          </w:tcPr>
          <w:p w14:paraId="52017B6A"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DE87E15" w14:textId="53C403EA" w:rsidR="00F559E3" w:rsidRPr="00805561" w:rsidRDefault="005B22AC" w:rsidP="00CC470A">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F559E3" w:rsidRPr="00507DE2" w14:paraId="76F9F38D" w14:textId="77777777" w:rsidTr="00CC470A">
        <w:tc>
          <w:tcPr>
            <w:tcW w:w="4052" w:type="dxa"/>
          </w:tcPr>
          <w:p w14:paraId="6DBBF36B"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5E762F1A" w14:textId="77777777" w:rsidR="00F559E3" w:rsidRPr="005B5D8A"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4BE338DF" w14:textId="77777777" w:rsidTr="00CC470A">
        <w:tc>
          <w:tcPr>
            <w:tcW w:w="4052" w:type="dxa"/>
          </w:tcPr>
          <w:p w14:paraId="6E0152C5"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43D134CB" w14:textId="77777777" w:rsidR="00F559E3" w:rsidRPr="005B5D8A"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50703B6F" w14:textId="77777777" w:rsidTr="00CC470A">
        <w:trPr>
          <w:trHeight w:val="204"/>
        </w:trPr>
        <w:tc>
          <w:tcPr>
            <w:tcW w:w="4052" w:type="dxa"/>
            <w:vMerge w:val="restart"/>
          </w:tcPr>
          <w:p w14:paraId="670996C8"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75EA5357" w14:textId="77777777" w:rsidR="00F559E3" w:rsidRPr="005B5D8A" w:rsidRDefault="00F559E3"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398C24E5" w14:textId="77777777" w:rsidR="00F559E3" w:rsidRPr="005B5D8A" w:rsidRDefault="00F559E3"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F559E3" w:rsidRPr="00507DE2" w14:paraId="488FF8D1" w14:textId="77777777" w:rsidTr="00CC470A">
        <w:trPr>
          <w:trHeight w:val="204"/>
        </w:trPr>
        <w:tc>
          <w:tcPr>
            <w:tcW w:w="4052" w:type="dxa"/>
            <w:vMerge/>
          </w:tcPr>
          <w:p w14:paraId="7CA4EDC8" w14:textId="77777777" w:rsidR="00F559E3" w:rsidRPr="00507DE2" w:rsidRDefault="00F559E3" w:rsidP="00CC470A">
            <w:pPr>
              <w:spacing w:line="360" w:lineRule="auto"/>
              <w:rPr>
                <w:rFonts w:ascii="Times New Roman" w:hAnsi="Times New Roman" w:cs="Times New Roman"/>
                <w:b/>
                <w:bCs/>
                <w:sz w:val="24"/>
                <w:szCs w:val="24"/>
              </w:rPr>
            </w:pPr>
          </w:p>
        </w:tc>
        <w:tc>
          <w:tcPr>
            <w:tcW w:w="2105" w:type="dxa"/>
          </w:tcPr>
          <w:p w14:paraId="5E431767" w14:textId="549208E6" w:rsidR="005819B9" w:rsidRDefault="005819B9" w:rsidP="005819B9">
            <w:pPr>
              <w:spacing w:line="360" w:lineRule="auto"/>
              <w:rPr>
                <w:rFonts w:ascii="Times New Roman" w:hAnsi="Times New Roman" w:cs="Times New Roman"/>
                <w:sz w:val="24"/>
                <w:szCs w:val="24"/>
              </w:rPr>
            </w:pPr>
            <w:r>
              <w:rPr>
                <w:rFonts w:ascii="Times New Roman" w:hAnsi="Times New Roman" w:cs="Times New Roman"/>
                <w:sz w:val="24"/>
                <w:szCs w:val="24"/>
              </w:rPr>
              <w:t>2. Views error message.</w:t>
            </w:r>
          </w:p>
          <w:p w14:paraId="4EE5AD19" w14:textId="647B0491" w:rsidR="00F559E3" w:rsidRPr="004E2ED5"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091" w:type="dxa"/>
          </w:tcPr>
          <w:p w14:paraId="5C2E7A63" w14:textId="33792A2C" w:rsidR="00F559E3" w:rsidRPr="005B5D8A" w:rsidRDefault="005819B9" w:rsidP="00CC470A">
            <w:pPr>
              <w:spacing w:line="360" w:lineRule="auto"/>
              <w:rPr>
                <w:rFonts w:ascii="Times New Roman" w:hAnsi="Times New Roman" w:cs="Times New Roman"/>
                <w:sz w:val="24"/>
                <w:szCs w:val="24"/>
              </w:rPr>
            </w:pPr>
            <w:r>
              <w:rPr>
                <w:rFonts w:ascii="Times New Roman" w:hAnsi="Times New Roman" w:cs="Times New Roman"/>
                <w:sz w:val="24"/>
                <w:szCs w:val="24"/>
              </w:rPr>
              <w:t>1</w:t>
            </w:r>
            <w:r w:rsidR="00F559E3" w:rsidRPr="005B5D8A">
              <w:rPr>
                <w:rFonts w:ascii="Times New Roman" w:hAnsi="Times New Roman" w:cs="Times New Roman"/>
                <w:sz w:val="24"/>
                <w:szCs w:val="24"/>
              </w:rPr>
              <w:t xml:space="preserve">. </w:t>
            </w:r>
            <w:r>
              <w:rPr>
                <w:rFonts w:ascii="Times New Roman" w:hAnsi="Times New Roman" w:cs="Times New Roman"/>
                <w:sz w:val="24"/>
                <w:szCs w:val="24"/>
              </w:rPr>
              <w:t>Displays error message.</w:t>
            </w:r>
            <w:r w:rsidR="00F559E3">
              <w:rPr>
                <w:rFonts w:ascii="Times New Roman" w:hAnsi="Times New Roman" w:cs="Times New Roman"/>
                <w:sz w:val="24"/>
                <w:szCs w:val="24"/>
              </w:rPr>
              <w:t xml:space="preserve"> </w:t>
            </w:r>
          </w:p>
          <w:p w14:paraId="7E1A0DCA" w14:textId="77777777" w:rsidR="00F559E3" w:rsidRPr="005B5D8A" w:rsidRDefault="00F559E3" w:rsidP="00CC470A">
            <w:pPr>
              <w:spacing w:line="360" w:lineRule="auto"/>
              <w:rPr>
                <w:rFonts w:ascii="Times New Roman" w:hAnsi="Times New Roman" w:cs="Times New Roman"/>
                <w:sz w:val="24"/>
                <w:szCs w:val="24"/>
              </w:rPr>
            </w:pPr>
          </w:p>
        </w:tc>
      </w:tr>
      <w:tr w:rsidR="00F559E3" w:rsidRPr="00507DE2" w14:paraId="7C1D18B2" w14:textId="77777777" w:rsidTr="00CC470A">
        <w:tc>
          <w:tcPr>
            <w:tcW w:w="4052" w:type="dxa"/>
          </w:tcPr>
          <w:p w14:paraId="56493C45"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529A14CF" w14:textId="77777777" w:rsidR="00F559E3" w:rsidRPr="00650003" w:rsidRDefault="00F559E3"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F559E3" w:rsidRPr="00507DE2" w14:paraId="18397ED2" w14:textId="77777777" w:rsidTr="00CC470A">
        <w:tc>
          <w:tcPr>
            <w:tcW w:w="4052" w:type="dxa"/>
          </w:tcPr>
          <w:p w14:paraId="03495A28"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30145CD1" w14:textId="77777777" w:rsidR="00F559E3" w:rsidRPr="0096072D"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0896FB6B" w14:textId="77777777" w:rsidTr="00CC470A">
        <w:tc>
          <w:tcPr>
            <w:tcW w:w="4052" w:type="dxa"/>
          </w:tcPr>
          <w:p w14:paraId="70C2EDF1"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012F247A" w14:textId="52D5838D" w:rsidR="00F559E3" w:rsidRPr="0096072D"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User uploads an image with the correct format.</w:t>
            </w:r>
          </w:p>
        </w:tc>
      </w:tr>
    </w:tbl>
    <w:p w14:paraId="017CF861" w14:textId="77777777" w:rsidR="00F559E3" w:rsidRDefault="00F559E3" w:rsidP="0066076B">
      <w:pPr>
        <w:spacing w:line="360" w:lineRule="auto"/>
        <w:rPr>
          <w:rFonts w:ascii="Times New Roman" w:hAnsi="Times New Roman" w:cs="Times New Roman"/>
          <w:b/>
          <w:bCs/>
          <w:sz w:val="24"/>
          <w:szCs w:val="24"/>
        </w:rPr>
      </w:pPr>
    </w:p>
    <w:p w14:paraId="1B6D7014" w14:textId="1CCC84B7" w:rsidR="00CB01E1" w:rsidRPr="000A6EF9" w:rsidRDefault="00CB01E1" w:rsidP="00CB01E1">
      <w:pPr>
        <w:spacing w:line="360" w:lineRule="auto"/>
        <w:rPr>
          <w:rFonts w:ascii="Times New Roman" w:hAnsi="Times New Roman" w:cs="Times New Roman"/>
          <w:b/>
          <w:bCs/>
          <w:sz w:val="24"/>
          <w:szCs w:val="24"/>
        </w:rPr>
      </w:pPr>
      <w:r w:rsidRPr="000A6EF9">
        <w:rPr>
          <w:rFonts w:ascii="Times New Roman" w:hAnsi="Times New Roman" w:cs="Times New Roman"/>
          <w:b/>
          <w:bCs/>
          <w:sz w:val="24"/>
          <w:szCs w:val="24"/>
        </w:rPr>
        <w:t xml:space="preserve">USE CASE – </w:t>
      </w:r>
      <w:r w:rsidR="000A6EF9" w:rsidRPr="000A6EF9">
        <w:rPr>
          <w:rFonts w:ascii="Times New Roman" w:hAnsi="Times New Roman" w:cs="Times New Roman"/>
          <w:b/>
          <w:bCs/>
          <w:sz w:val="24"/>
          <w:szCs w:val="24"/>
        </w:rPr>
        <w:t xml:space="preserve">Display plant name and </w:t>
      </w:r>
      <w:proofErr w:type="gramStart"/>
      <w:r w:rsidR="000A6EF9" w:rsidRPr="000A6EF9">
        <w:rPr>
          <w:rFonts w:ascii="Times New Roman" w:hAnsi="Times New Roman" w:cs="Times New Roman"/>
          <w:b/>
          <w:bCs/>
          <w:sz w:val="24"/>
          <w:szCs w:val="24"/>
        </w:rPr>
        <w:t>uses</w:t>
      </w:r>
      <w:proofErr w:type="gramEnd"/>
    </w:p>
    <w:tbl>
      <w:tblPr>
        <w:tblStyle w:val="TableGrid"/>
        <w:tblW w:w="8248" w:type="dxa"/>
        <w:tblLook w:val="04A0" w:firstRow="1" w:lastRow="0" w:firstColumn="1" w:lastColumn="0" w:noHBand="0" w:noVBand="1"/>
      </w:tblPr>
      <w:tblGrid>
        <w:gridCol w:w="4052"/>
        <w:gridCol w:w="2098"/>
        <w:gridCol w:w="2098"/>
      </w:tblGrid>
      <w:tr w:rsidR="00CB01E1" w14:paraId="33C565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0716DF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Use case name</w:t>
            </w:r>
          </w:p>
        </w:tc>
        <w:tc>
          <w:tcPr>
            <w:tcW w:w="4196" w:type="dxa"/>
            <w:gridSpan w:val="2"/>
            <w:tcBorders>
              <w:top w:val="single" w:sz="4" w:space="0" w:color="auto"/>
              <w:left w:val="single" w:sz="4" w:space="0" w:color="auto"/>
              <w:bottom w:val="single" w:sz="4" w:space="0" w:color="auto"/>
              <w:right w:val="single" w:sz="4" w:space="0" w:color="auto"/>
            </w:tcBorders>
            <w:hideMark/>
          </w:tcPr>
          <w:p w14:paraId="2A95114C" w14:textId="154216D5"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14:paraId="61E71ADE"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36D997BA"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Borders>
              <w:top w:val="single" w:sz="4" w:space="0" w:color="auto"/>
              <w:left w:val="single" w:sz="4" w:space="0" w:color="auto"/>
              <w:bottom w:val="single" w:sz="4" w:space="0" w:color="auto"/>
              <w:right w:val="single" w:sz="4" w:space="0" w:color="auto"/>
            </w:tcBorders>
            <w:hideMark/>
          </w:tcPr>
          <w:p w14:paraId="549E8F2A" w14:textId="0A353105"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UC 05</w:t>
            </w:r>
          </w:p>
        </w:tc>
      </w:tr>
      <w:tr w:rsidR="00CB01E1" w14:paraId="4D26D3BD"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9FEA3F7"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4196" w:type="dxa"/>
            <w:gridSpan w:val="2"/>
            <w:tcBorders>
              <w:top w:val="single" w:sz="4" w:space="0" w:color="auto"/>
              <w:left w:val="single" w:sz="4" w:space="0" w:color="auto"/>
              <w:bottom w:val="single" w:sz="4" w:space="0" w:color="auto"/>
              <w:right w:val="single" w:sz="4" w:space="0" w:color="auto"/>
            </w:tcBorders>
            <w:hideMark/>
          </w:tcPr>
          <w:p w14:paraId="38E53B75" w14:textId="3E1C5410" w:rsidR="00CB01E1" w:rsidRDefault="000A6EF9">
            <w:pPr>
              <w:spacing w:line="360" w:lineRule="auto"/>
              <w:rPr>
                <w:rFonts w:ascii="Times New Roman" w:hAnsi="Times New Roman" w:cs="Times New Roman"/>
                <w:sz w:val="24"/>
                <w:szCs w:val="24"/>
              </w:rPr>
            </w:pPr>
            <w:r>
              <w:rPr>
                <w:rFonts w:ascii="Times New Roman" w:hAnsi="Times New Roman" w:cs="Times New Roman"/>
                <w:sz w:val="24"/>
                <w:szCs w:val="24"/>
              </w:rPr>
              <w:t>The system displays the name of identified plant and its uses.</w:t>
            </w:r>
          </w:p>
        </w:tc>
      </w:tr>
      <w:tr w:rsidR="00CB01E1" w14:paraId="408E18C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6595EA80"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articipating actors</w:t>
            </w:r>
          </w:p>
        </w:tc>
        <w:tc>
          <w:tcPr>
            <w:tcW w:w="4196" w:type="dxa"/>
            <w:gridSpan w:val="2"/>
            <w:tcBorders>
              <w:top w:val="single" w:sz="4" w:space="0" w:color="auto"/>
              <w:left w:val="single" w:sz="4" w:space="0" w:color="auto"/>
              <w:bottom w:val="single" w:sz="4" w:space="0" w:color="auto"/>
              <w:right w:val="single" w:sz="4" w:space="0" w:color="auto"/>
            </w:tcBorders>
            <w:hideMark/>
          </w:tcPr>
          <w:p w14:paraId="43521F78" w14:textId="42CC938A" w:rsidR="00CB01E1" w:rsidRDefault="000A6EF9">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0404FEC9"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65A8B5A"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re-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7AA0C07A" w14:textId="3A461EA1"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CB01E1" w14:paraId="68E6C5B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4EAF1F3D"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Exten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2F4E462C"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24B86C3C"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83D2054"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Inclu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5C0E1E97" w14:textId="3BF88793"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5C46CD7" w14:textId="77777777" w:rsidTr="00CB01E1">
        <w:trPr>
          <w:trHeight w:val="204"/>
        </w:trPr>
        <w:tc>
          <w:tcPr>
            <w:tcW w:w="4052" w:type="dxa"/>
            <w:vMerge w:val="restart"/>
            <w:tcBorders>
              <w:top w:val="single" w:sz="4" w:space="0" w:color="auto"/>
              <w:left w:val="single" w:sz="4" w:space="0" w:color="auto"/>
              <w:bottom w:val="single" w:sz="4" w:space="0" w:color="auto"/>
              <w:right w:val="single" w:sz="4" w:space="0" w:color="auto"/>
            </w:tcBorders>
            <w:hideMark/>
          </w:tcPr>
          <w:p w14:paraId="521D0A6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Main flow</w:t>
            </w:r>
          </w:p>
        </w:tc>
        <w:tc>
          <w:tcPr>
            <w:tcW w:w="2098" w:type="dxa"/>
            <w:tcBorders>
              <w:top w:val="single" w:sz="4" w:space="0" w:color="auto"/>
              <w:left w:val="single" w:sz="4" w:space="0" w:color="auto"/>
              <w:bottom w:val="single" w:sz="4" w:space="0" w:color="auto"/>
              <w:right w:val="single" w:sz="4" w:space="0" w:color="auto"/>
            </w:tcBorders>
            <w:hideMark/>
          </w:tcPr>
          <w:p w14:paraId="3F2595C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Actor</w:t>
            </w:r>
          </w:p>
        </w:tc>
        <w:tc>
          <w:tcPr>
            <w:tcW w:w="2098" w:type="dxa"/>
            <w:tcBorders>
              <w:top w:val="single" w:sz="4" w:space="0" w:color="auto"/>
              <w:left w:val="single" w:sz="4" w:space="0" w:color="auto"/>
              <w:bottom w:val="single" w:sz="4" w:space="0" w:color="auto"/>
              <w:right w:val="single" w:sz="4" w:space="0" w:color="auto"/>
            </w:tcBorders>
            <w:hideMark/>
          </w:tcPr>
          <w:p w14:paraId="1FF06E4E"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14:paraId="6B5A013C" w14:textId="77777777" w:rsidTr="00CB01E1">
        <w:trPr>
          <w:trHeight w:val="20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907163" w14:textId="77777777" w:rsidR="00CB01E1" w:rsidRDefault="00CB01E1">
            <w:pPr>
              <w:rPr>
                <w:rFonts w:ascii="Times New Roman" w:hAnsi="Times New Roman" w:cs="Times New Roman"/>
                <w:b/>
                <w:bCs/>
                <w:kern w:val="2"/>
                <w:sz w:val="24"/>
                <w:szCs w:val="24"/>
                <w14:ligatures w14:val="standardContextual"/>
              </w:rPr>
            </w:pPr>
          </w:p>
        </w:tc>
        <w:tc>
          <w:tcPr>
            <w:tcW w:w="2098" w:type="dxa"/>
            <w:tcBorders>
              <w:top w:val="single" w:sz="4" w:space="0" w:color="auto"/>
              <w:left w:val="single" w:sz="4" w:space="0" w:color="auto"/>
              <w:bottom w:val="single" w:sz="4" w:space="0" w:color="auto"/>
              <w:right w:val="single" w:sz="4" w:space="0" w:color="auto"/>
            </w:tcBorders>
            <w:hideMark/>
          </w:tcPr>
          <w:p w14:paraId="2F5AB16B" w14:textId="1F590D73"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C35B23">
              <w:rPr>
                <w:rFonts w:ascii="Times New Roman" w:hAnsi="Times New Roman" w:cs="Times New Roman"/>
                <w:sz w:val="24"/>
                <w:szCs w:val="24"/>
              </w:rPr>
              <w:t xml:space="preserve">View the </w:t>
            </w:r>
            <w:r w:rsidR="0020198D">
              <w:rPr>
                <w:rFonts w:ascii="Times New Roman" w:hAnsi="Times New Roman" w:cs="Times New Roman"/>
                <w:sz w:val="24"/>
                <w:szCs w:val="24"/>
              </w:rPr>
              <w:t>displayed properties of plant and its uses.</w:t>
            </w:r>
          </w:p>
        </w:tc>
        <w:tc>
          <w:tcPr>
            <w:tcW w:w="2098" w:type="dxa"/>
            <w:tcBorders>
              <w:top w:val="single" w:sz="4" w:space="0" w:color="auto"/>
              <w:left w:val="single" w:sz="4" w:space="0" w:color="auto"/>
              <w:bottom w:val="single" w:sz="4" w:space="0" w:color="auto"/>
              <w:right w:val="single" w:sz="4" w:space="0" w:color="auto"/>
            </w:tcBorders>
            <w:hideMark/>
          </w:tcPr>
          <w:p w14:paraId="4555102A" w14:textId="01E5ACB1"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1. Displays the properties and uses of the image uploaded by the user.</w:t>
            </w:r>
          </w:p>
        </w:tc>
      </w:tr>
      <w:tr w:rsidR="00CB01E1" w14:paraId="7C504E02"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6EE3CCD"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Alternative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2C9F74CB"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730F0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FCDA0C2"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Exceptional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7E9CFA08" w14:textId="23753C41" w:rsidR="00CB01E1" w:rsidRDefault="0020198D">
            <w:pPr>
              <w:spacing w:line="360" w:lineRule="auto"/>
              <w:rPr>
                <w:rFonts w:ascii="Times New Roman" w:hAnsi="Times New Roman" w:cs="Times New Roman"/>
                <w:sz w:val="24"/>
                <w:szCs w:val="24"/>
              </w:rPr>
            </w:pPr>
            <w:r>
              <w:rPr>
                <w:rFonts w:ascii="Times New Roman" w:hAnsi="Times New Roman" w:cs="Times New Roman"/>
                <w:sz w:val="24"/>
                <w:szCs w:val="24"/>
              </w:rPr>
              <w:t>If plant name is not found in the database</w:t>
            </w:r>
            <w:r w:rsidR="004469CE">
              <w:rPr>
                <w:rFonts w:ascii="Times New Roman" w:hAnsi="Times New Roman" w:cs="Times New Roman"/>
                <w:sz w:val="24"/>
                <w:szCs w:val="24"/>
              </w:rPr>
              <w:t xml:space="preserve"> and error message will be displayed to the user.</w:t>
            </w:r>
          </w:p>
        </w:tc>
      </w:tr>
      <w:tr w:rsidR="00CB01E1" w14:paraId="045F8194"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B8D184C"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ost-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4EEA0F73"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5EFAB33A" w14:textId="77777777" w:rsidR="00CB01E1" w:rsidRDefault="00CB01E1" w:rsidP="00CB01E1">
      <w:pPr>
        <w:spacing w:line="360" w:lineRule="auto"/>
        <w:rPr>
          <w:rFonts w:ascii="Times New Roman" w:hAnsi="Times New Roman" w:cs="Times New Roman"/>
          <w:b/>
          <w:bCs/>
          <w:sz w:val="24"/>
          <w:szCs w:val="24"/>
        </w:rPr>
      </w:pPr>
    </w:p>
    <w:p w14:paraId="4EE9AABB" w14:textId="77777777" w:rsidR="00CB01E1" w:rsidRDefault="00CB01E1" w:rsidP="0066076B">
      <w:pPr>
        <w:spacing w:line="360" w:lineRule="auto"/>
        <w:rPr>
          <w:rFonts w:ascii="Times New Roman" w:hAnsi="Times New Roman" w:cs="Times New Roman"/>
          <w:b/>
          <w:bCs/>
          <w:sz w:val="24"/>
          <w:szCs w:val="24"/>
        </w:rPr>
      </w:pPr>
    </w:p>
    <w:p w14:paraId="5822659B" w14:textId="5E8C7ECF" w:rsidR="000A1158" w:rsidRDefault="000A1158"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Update </w:t>
      </w:r>
      <w:proofErr w:type="gramStart"/>
      <w:r>
        <w:rPr>
          <w:rFonts w:ascii="Times New Roman" w:hAnsi="Times New Roman" w:cs="Times New Roman"/>
          <w:b/>
          <w:bCs/>
          <w:sz w:val="24"/>
          <w:szCs w:val="24"/>
        </w:rPr>
        <w:t>model</w:t>
      </w:r>
      <w:proofErr w:type="gramEnd"/>
    </w:p>
    <w:tbl>
      <w:tblPr>
        <w:tblStyle w:val="TableGrid"/>
        <w:tblW w:w="8248" w:type="dxa"/>
        <w:tblLook w:val="04A0" w:firstRow="1" w:lastRow="0" w:firstColumn="1" w:lastColumn="0" w:noHBand="0" w:noVBand="1"/>
      </w:tblPr>
      <w:tblGrid>
        <w:gridCol w:w="4052"/>
        <w:gridCol w:w="2105"/>
        <w:gridCol w:w="2091"/>
      </w:tblGrid>
      <w:tr w:rsidR="006C5C49" w:rsidRPr="00507DE2" w14:paraId="5B37AB2C" w14:textId="77777777" w:rsidTr="006C5C49">
        <w:tc>
          <w:tcPr>
            <w:tcW w:w="4052" w:type="dxa"/>
          </w:tcPr>
          <w:p w14:paraId="5137FBB9"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BC0B6F4" w14:textId="4A658FA0" w:rsidR="006C5C49" w:rsidRPr="00F96E73"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Update model</w:t>
            </w:r>
          </w:p>
        </w:tc>
      </w:tr>
      <w:tr w:rsidR="00AF2BD5" w:rsidRPr="00507DE2" w14:paraId="379521FD" w14:textId="77777777" w:rsidTr="006C5C49">
        <w:tc>
          <w:tcPr>
            <w:tcW w:w="4052" w:type="dxa"/>
          </w:tcPr>
          <w:p w14:paraId="5560DEA4" w14:textId="28F36342" w:rsidR="00AF2BD5" w:rsidRPr="00507DE2" w:rsidRDefault="00AF2BD5"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004A25B4" w14:textId="03B95995" w:rsidR="00AF2BD5" w:rsidRDefault="00AF2BD5" w:rsidP="00CC470A">
            <w:pPr>
              <w:spacing w:line="360" w:lineRule="auto"/>
              <w:rPr>
                <w:rFonts w:ascii="Times New Roman" w:hAnsi="Times New Roman" w:cs="Times New Roman"/>
                <w:sz w:val="24"/>
                <w:szCs w:val="24"/>
              </w:rPr>
            </w:pPr>
            <w:r>
              <w:rPr>
                <w:rFonts w:ascii="Times New Roman" w:hAnsi="Times New Roman" w:cs="Times New Roman"/>
                <w:sz w:val="24"/>
                <w:szCs w:val="24"/>
              </w:rPr>
              <w:t>UC 06</w:t>
            </w:r>
          </w:p>
        </w:tc>
      </w:tr>
      <w:tr w:rsidR="006C5C49" w:rsidRPr="00507DE2" w14:paraId="15D5DFAB" w14:textId="77777777" w:rsidTr="006C5C49">
        <w:tc>
          <w:tcPr>
            <w:tcW w:w="4052" w:type="dxa"/>
          </w:tcPr>
          <w:p w14:paraId="01AE8CA2"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055C792" w14:textId="70DF35FF" w:rsidR="006C5C49" w:rsidRPr="00F96E73"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The admin updates the deep ensemble model.</w:t>
            </w:r>
          </w:p>
        </w:tc>
      </w:tr>
      <w:tr w:rsidR="006C5C49" w:rsidRPr="00507DE2" w14:paraId="08CF5605" w14:textId="77777777" w:rsidTr="006C5C49">
        <w:tc>
          <w:tcPr>
            <w:tcW w:w="4052" w:type="dxa"/>
          </w:tcPr>
          <w:p w14:paraId="48F2735E"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1840CB98" w14:textId="59A40481" w:rsidR="006C5C49" w:rsidRPr="00805561" w:rsidRDefault="003220DE" w:rsidP="00CC470A">
            <w:pPr>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6C5C49" w:rsidRPr="00507DE2" w14:paraId="2BB0D8B9" w14:textId="77777777" w:rsidTr="006C5C49">
        <w:tc>
          <w:tcPr>
            <w:tcW w:w="4052" w:type="dxa"/>
          </w:tcPr>
          <w:p w14:paraId="1523C274"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7E79E4E" w14:textId="3A7B89E9" w:rsidR="006C5C49" w:rsidRPr="00805561" w:rsidRDefault="007C2AAE" w:rsidP="00CC470A">
            <w:pPr>
              <w:spacing w:line="360" w:lineRule="auto"/>
              <w:rPr>
                <w:rFonts w:ascii="Times New Roman" w:hAnsi="Times New Roman" w:cs="Times New Roman"/>
                <w:sz w:val="24"/>
                <w:szCs w:val="24"/>
              </w:rPr>
            </w:pPr>
            <w:r>
              <w:rPr>
                <w:rFonts w:ascii="Times New Roman" w:hAnsi="Times New Roman" w:cs="Times New Roman"/>
                <w:sz w:val="24"/>
                <w:szCs w:val="24"/>
              </w:rPr>
              <w:t>Dataset used to train model must be preprocessed.</w:t>
            </w:r>
          </w:p>
        </w:tc>
      </w:tr>
      <w:tr w:rsidR="006C5C49" w:rsidRPr="00507DE2" w14:paraId="750E0503" w14:textId="77777777" w:rsidTr="006C5C49">
        <w:tc>
          <w:tcPr>
            <w:tcW w:w="4052" w:type="dxa"/>
          </w:tcPr>
          <w:p w14:paraId="3A770880"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Extended use cases</w:t>
            </w:r>
          </w:p>
        </w:tc>
        <w:tc>
          <w:tcPr>
            <w:tcW w:w="4196" w:type="dxa"/>
            <w:gridSpan w:val="2"/>
          </w:tcPr>
          <w:p w14:paraId="038DE16F" w14:textId="77777777" w:rsidR="006C5C49" w:rsidRPr="005B5D8A"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5A46DC09" w14:textId="77777777" w:rsidTr="006C5C49">
        <w:tc>
          <w:tcPr>
            <w:tcW w:w="4052" w:type="dxa"/>
          </w:tcPr>
          <w:p w14:paraId="35E32BF1"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7198D19" w14:textId="17FBB8BD" w:rsidR="006C5C49" w:rsidRPr="005B5D8A" w:rsidRDefault="007C2AAE"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24ED3730" w14:textId="77777777" w:rsidTr="006C5C49">
        <w:trPr>
          <w:trHeight w:val="204"/>
        </w:trPr>
        <w:tc>
          <w:tcPr>
            <w:tcW w:w="4052" w:type="dxa"/>
            <w:vMerge w:val="restart"/>
          </w:tcPr>
          <w:p w14:paraId="6B742AF2"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62A07269" w14:textId="77777777" w:rsidR="006C5C49" w:rsidRPr="005B5D8A" w:rsidRDefault="006C5C49"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40520095" w14:textId="77777777" w:rsidR="006C5C49" w:rsidRPr="005B5D8A" w:rsidRDefault="006C5C49"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6C5C49" w:rsidRPr="00507DE2" w14:paraId="33A96413" w14:textId="77777777" w:rsidTr="006C5C49">
        <w:trPr>
          <w:trHeight w:val="204"/>
        </w:trPr>
        <w:tc>
          <w:tcPr>
            <w:tcW w:w="4052" w:type="dxa"/>
            <w:vMerge/>
          </w:tcPr>
          <w:p w14:paraId="3B6AE4DC" w14:textId="77777777" w:rsidR="006C5C49" w:rsidRPr="00507DE2" w:rsidRDefault="006C5C49" w:rsidP="00CC470A">
            <w:pPr>
              <w:spacing w:line="360" w:lineRule="auto"/>
              <w:rPr>
                <w:rFonts w:ascii="Times New Roman" w:hAnsi="Times New Roman" w:cs="Times New Roman"/>
                <w:b/>
                <w:bCs/>
                <w:sz w:val="24"/>
                <w:szCs w:val="24"/>
              </w:rPr>
            </w:pPr>
          </w:p>
        </w:tc>
        <w:tc>
          <w:tcPr>
            <w:tcW w:w="2105" w:type="dxa"/>
          </w:tcPr>
          <w:p w14:paraId="326F5AD4" w14:textId="2E05BF9F" w:rsidR="006C5C49" w:rsidRDefault="006C5C49"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B72846">
              <w:rPr>
                <w:rFonts w:ascii="Times New Roman" w:hAnsi="Times New Roman" w:cs="Times New Roman"/>
                <w:sz w:val="24"/>
                <w:szCs w:val="24"/>
              </w:rPr>
              <w:t>Changes hyperparameters of the model.</w:t>
            </w:r>
          </w:p>
          <w:p w14:paraId="73CB6A62" w14:textId="6FD6C9A2" w:rsidR="006C5C49" w:rsidRPr="004E2ED5"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B72846">
              <w:rPr>
                <w:rFonts w:ascii="Times New Roman" w:hAnsi="Times New Roman" w:cs="Times New Roman"/>
                <w:sz w:val="24"/>
                <w:szCs w:val="24"/>
              </w:rPr>
              <w:t>Re-trains the model.</w:t>
            </w:r>
          </w:p>
        </w:tc>
        <w:tc>
          <w:tcPr>
            <w:tcW w:w="2091" w:type="dxa"/>
          </w:tcPr>
          <w:p w14:paraId="5DBD188D" w14:textId="0EDD1A2C" w:rsidR="006C5C49" w:rsidRPr="005B5D8A" w:rsidRDefault="006C5C49"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7F78C2">
              <w:rPr>
                <w:rFonts w:ascii="Times New Roman" w:hAnsi="Times New Roman" w:cs="Times New Roman"/>
                <w:sz w:val="24"/>
                <w:szCs w:val="24"/>
              </w:rPr>
              <w:t>Gets updates ensemble model.</w:t>
            </w:r>
            <w:r>
              <w:rPr>
                <w:rFonts w:ascii="Times New Roman" w:hAnsi="Times New Roman" w:cs="Times New Roman"/>
                <w:sz w:val="24"/>
                <w:szCs w:val="24"/>
              </w:rPr>
              <w:t xml:space="preserve"> </w:t>
            </w:r>
          </w:p>
          <w:p w14:paraId="212C1835" w14:textId="56452B20" w:rsidR="006C5C49" w:rsidRPr="005B5D8A" w:rsidRDefault="006C5C49" w:rsidP="00CC470A">
            <w:pPr>
              <w:spacing w:line="360" w:lineRule="auto"/>
              <w:rPr>
                <w:rFonts w:ascii="Times New Roman" w:hAnsi="Times New Roman" w:cs="Times New Roman"/>
                <w:sz w:val="24"/>
                <w:szCs w:val="24"/>
              </w:rPr>
            </w:pPr>
          </w:p>
        </w:tc>
      </w:tr>
      <w:tr w:rsidR="006C5C49" w:rsidRPr="00507DE2" w14:paraId="1E45D720" w14:textId="77777777" w:rsidTr="006C5C49">
        <w:tc>
          <w:tcPr>
            <w:tcW w:w="4052" w:type="dxa"/>
          </w:tcPr>
          <w:p w14:paraId="0470F6EF"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7CBDF3FB" w14:textId="77777777" w:rsidR="006C5C49" w:rsidRPr="00650003" w:rsidRDefault="006C5C49"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6C5C49" w:rsidRPr="00507DE2" w14:paraId="7E5A6992" w14:textId="77777777" w:rsidTr="006C5C49">
        <w:tc>
          <w:tcPr>
            <w:tcW w:w="4052" w:type="dxa"/>
          </w:tcPr>
          <w:p w14:paraId="785AB2AD"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4A857EB3" w14:textId="6D4FD603" w:rsidR="006C5C49" w:rsidRPr="0096072D" w:rsidRDefault="000A1158"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73B7D09B" w14:textId="77777777" w:rsidTr="006C5C49">
        <w:tc>
          <w:tcPr>
            <w:tcW w:w="4052" w:type="dxa"/>
          </w:tcPr>
          <w:p w14:paraId="6D91105B"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712D58E2" w14:textId="4F9354C0" w:rsidR="006C5C49" w:rsidRPr="0096072D" w:rsidRDefault="000A1158" w:rsidP="00CC470A">
            <w:pPr>
              <w:spacing w:line="360" w:lineRule="auto"/>
              <w:rPr>
                <w:rFonts w:ascii="Times New Roman" w:hAnsi="Times New Roman" w:cs="Times New Roman"/>
                <w:sz w:val="24"/>
                <w:szCs w:val="24"/>
              </w:rPr>
            </w:pPr>
            <w:r>
              <w:rPr>
                <w:rFonts w:ascii="Times New Roman" w:hAnsi="Times New Roman" w:cs="Times New Roman"/>
                <w:sz w:val="24"/>
                <w:szCs w:val="24"/>
              </w:rPr>
              <w:t>Updated model is used for image classification.</w:t>
            </w:r>
          </w:p>
        </w:tc>
      </w:tr>
    </w:tbl>
    <w:p w14:paraId="7F71F103" w14:textId="77777777" w:rsidR="00015B38" w:rsidRDefault="00015B38" w:rsidP="0066076B">
      <w:pPr>
        <w:spacing w:line="360" w:lineRule="auto"/>
        <w:rPr>
          <w:rFonts w:ascii="Times New Roman" w:hAnsi="Times New Roman" w:cs="Times New Roman"/>
          <w:b/>
          <w:bCs/>
          <w:sz w:val="24"/>
          <w:szCs w:val="24"/>
        </w:rPr>
      </w:pPr>
    </w:p>
    <w:p w14:paraId="37EA14D9" w14:textId="77777777" w:rsidR="0018262C" w:rsidRPr="00015B38" w:rsidRDefault="0018262C" w:rsidP="0066076B">
      <w:pPr>
        <w:spacing w:line="360" w:lineRule="auto"/>
        <w:rPr>
          <w:rFonts w:ascii="Times New Roman" w:hAnsi="Times New Roman" w:cs="Times New Roman"/>
          <w:b/>
          <w:bCs/>
          <w:sz w:val="24"/>
          <w:szCs w:val="24"/>
        </w:rPr>
      </w:pPr>
    </w:p>
    <w:sectPr w:rsidR="0018262C" w:rsidRPr="00015B38" w:rsidSect="00672E29">
      <w:footerReference w:type="default" r:id="rId46"/>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16F92" w14:textId="77777777" w:rsidR="00672E29" w:rsidRDefault="00672E29" w:rsidP="00B13484">
      <w:pPr>
        <w:spacing w:after="0" w:line="240" w:lineRule="auto"/>
      </w:pPr>
      <w:r>
        <w:separator/>
      </w:r>
    </w:p>
  </w:endnote>
  <w:endnote w:type="continuationSeparator" w:id="0">
    <w:p w14:paraId="41593A57" w14:textId="77777777" w:rsidR="00672E29" w:rsidRDefault="00672E29" w:rsidP="00B1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charset w:val="00"/>
    <w:family w:val="auto"/>
    <w:pitch w:val="default"/>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9734675"/>
      <w:docPartObj>
        <w:docPartGallery w:val="Page Numbers (Bottom of Page)"/>
        <w:docPartUnique/>
      </w:docPartObj>
    </w:sdtPr>
    <w:sdtEndPr>
      <w:rPr>
        <w:color w:val="7F7F7F" w:themeColor="background1" w:themeShade="7F"/>
        <w:spacing w:val="60"/>
      </w:rPr>
    </w:sdtEndPr>
    <w:sdtContent>
      <w:p w14:paraId="1C3CA977" w14:textId="620B6F6D" w:rsidR="00E25DA3" w:rsidRDefault="00E25DA3">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6FE6E69" w14:textId="77777777" w:rsidR="00E678EF" w:rsidRDefault="00E67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21057" w14:textId="77777777" w:rsidR="00672E29" w:rsidRDefault="00672E29" w:rsidP="00B13484">
      <w:pPr>
        <w:spacing w:after="0" w:line="240" w:lineRule="auto"/>
      </w:pPr>
      <w:r>
        <w:separator/>
      </w:r>
    </w:p>
  </w:footnote>
  <w:footnote w:type="continuationSeparator" w:id="0">
    <w:p w14:paraId="69DEBF5B" w14:textId="77777777" w:rsidR="00672E29" w:rsidRDefault="00672E29" w:rsidP="00B1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1E8"/>
    <w:multiLevelType w:val="multilevel"/>
    <w:tmpl w:val="68D8B4A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E306F8"/>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27773D0"/>
    <w:multiLevelType w:val="multilevel"/>
    <w:tmpl w:val="811462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2D55E1"/>
    <w:multiLevelType w:val="hybridMultilevel"/>
    <w:tmpl w:val="DCAC6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BE0778"/>
    <w:multiLevelType w:val="hybridMultilevel"/>
    <w:tmpl w:val="AE5CB3A8"/>
    <w:lvl w:ilvl="0" w:tplc="72E0646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7339"/>
    <w:multiLevelType w:val="multilevel"/>
    <w:tmpl w:val="6A9E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801972"/>
    <w:multiLevelType w:val="hybridMultilevel"/>
    <w:tmpl w:val="D9A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B3299C"/>
    <w:multiLevelType w:val="hybridMultilevel"/>
    <w:tmpl w:val="2436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184070"/>
    <w:multiLevelType w:val="multilevel"/>
    <w:tmpl w:val="85582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53410A"/>
    <w:multiLevelType w:val="multilevel"/>
    <w:tmpl w:val="B858A2F4"/>
    <w:lvl w:ilvl="0">
      <w:start w:val="1"/>
      <w:numFmt w:val="decimal"/>
      <w:lvlText w:val="%1."/>
      <w:lvlJc w:val="left"/>
      <w:pPr>
        <w:ind w:left="1110" w:hanging="360"/>
      </w:pPr>
    </w:lvl>
    <w:lvl w:ilvl="1">
      <w:start w:val="1"/>
      <w:numFmt w:val="decimal"/>
      <w:lvlText w:val="%1.%2."/>
      <w:lvlJc w:val="left"/>
      <w:pPr>
        <w:ind w:left="1110" w:hanging="360"/>
      </w:pPr>
    </w:lvl>
    <w:lvl w:ilvl="2">
      <w:start w:val="1"/>
      <w:numFmt w:val="decimal"/>
      <w:lvlText w:val="%1.%2.%3."/>
      <w:lvlJc w:val="left"/>
      <w:pPr>
        <w:ind w:left="1470" w:hanging="720"/>
      </w:pPr>
    </w:lvl>
    <w:lvl w:ilvl="3">
      <w:start w:val="1"/>
      <w:numFmt w:val="decimal"/>
      <w:lvlText w:val="%1.%2.%3.%4."/>
      <w:lvlJc w:val="left"/>
      <w:pPr>
        <w:ind w:left="1470" w:hanging="720"/>
      </w:pPr>
    </w:lvl>
    <w:lvl w:ilvl="4">
      <w:start w:val="1"/>
      <w:numFmt w:val="decimal"/>
      <w:lvlText w:val="%1.%2.%3.%4.%5."/>
      <w:lvlJc w:val="left"/>
      <w:pPr>
        <w:ind w:left="1830" w:hanging="1080"/>
      </w:pPr>
    </w:lvl>
    <w:lvl w:ilvl="5">
      <w:start w:val="1"/>
      <w:numFmt w:val="decimal"/>
      <w:lvlText w:val="%1.%2.%3.%4.%5.%6."/>
      <w:lvlJc w:val="left"/>
      <w:pPr>
        <w:ind w:left="1830" w:hanging="1080"/>
      </w:pPr>
    </w:lvl>
    <w:lvl w:ilvl="6">
      <w:start w:val="1"/>
      <w:numFmt w:val="decimal"/>
      <w:lvlText w:val="%1.%2.%3.%4.%5.%6.%7."/>
      <w:lvlJc w:val="left"/>
      <w:pPr>
        <w:ind w:left="2190" w:hanging="1440"/>
      </w:pPr>
    </w:lvl>
    <w:lvl w:ilvl="7">
      <w:start w:val="1"/>
      <w:numFmt w:val="decimal"/>
      <w:lvlText w:val="%1.%2.%3.%4.%5.%6.%7.%8."/>
      <w:lvlJc w:val="left"/>
      <w:pPr>
        <w:ind w:left="2190" w:hanging="1440"/>
      </w:pPr>
    </w:lvl>
    <w:lvl w:ilvl="8">
      <w:start w:val="1"/>
      <w:numFmt w:val="decimal"/>
      <w:lvlText w:val="%1.%2.%3.%4.%5.%6.%7.%8.%9."/>
      <w:lvlJc w:val="left"/>
      <w:pPr>
        <w:ind w:left="2550" w:hanging="1800"/>
      </w:pPr>
    </w:lvl>
  </w:abstractNum>
  <w:abstractNum w:abstractNumId="10" w15:restartNumberingAfterBreak="0">
    <w:nsid w:val="3A7677C7"/>
    <w:multiLevelType w:val="multilevel"/>
    <w:tmpl w:val="2BB2C0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5E0D7C"/>
    <w:multiLevelType w:val="multilevel"/>
    <w:tmpl w:val="0470B0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42EB63E8"/>
    <w:multiLevelType w:val="multilevel"/>
    <w:tmpl w:val="13E20D0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3" w15:restartNumberingAfterBreak="0">
    <w:nsid w:val="43C94B54"/>
    <w:multiLevelType w:val="multilevel"/>
    <w:tmpl w:val="50BEE42C"/>
    <w:lvl w:ilvl="0">
      <w:start w:val="1"/>
      <w:numFmt w:val="decimal"/>
      <w:lvlText w:val="%1."/>
      <w:lvlJc w:val="left"/>
      <w:pPr>
        <w:ind w:left="720" w:hanging="360"/>
      </w:pPr>
    </w:lvl>
    <w:lvl w:ilvl="1">
      <w:start w:val="2"/>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4" w15:restartNumberingAfterBreak="0">
    <w:nsid w:val="45477F5F"/>
    <w:multiLevelType w:val="hybridMultilevel"/>
    <w:tmpl w:val="57606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E80104"/>
    <w:multiLevelType w:val="hybridMultilevel"/>
    <w:tmpl w:val="0F1262B2"/>
    <w:lvl w:ilvl="0" w:tplc="691A85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35797B"/>
    <w:multiLevelType w:val="hybridMultilevel"/>
    <w:tmpl w:val="76A8970E"/>
    <w:lvl w:ilvl="0" w:tplc="88E2BE4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91D0EAE"/>
    <w:multiLevelType w:val="hybridMultilevel"/>
    <w:tmpl w:val="AE5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CC2116"/>
    <w:multiLevelType w:val="multilevel"/>
    <w:tmpl w:val="100CF78C"/>
    <w:lvl w:ilvl="0">
      <w:start w:val="1"/>
      <w:numFmt w:val="decimal"/>
      <w:lvlText w:val="%1"/>
      <w:lvlJc w:val="left"/>
      <w:pPr>
        <w:ind w:left="360" w:hanging="360"/>
      </w:pPr>
      <w:rPr>
        <w:rFonts w:hint="default"/>
        <w:sz w:val="24"/>
      </w:rPr>
    </w:lvl>
    <w:lvl w:ilvl="1">
      <w:start w:val="7"/>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9" w15:restartNumberingAfterBreak="0">
    <w:nsid w:val="4E4A40B6"/>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0411BB9"/>
    <w:multiLevelType w:val="multilevel"/>
    <w:tmpl w:val="70B2D0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34074C1"/>
    <w:multiLevelType w:val="hybridMultilevel"/>
    <w:tmpl w:val="D5DCF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3FE0FD2"/>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4DE20D9"/>
    <w:multiLevelType w:val="hybridMultilevel"/>
    <w:tmpl w:val="A7EE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0150E7"/>
    <w:multiLevelType w:val="hybridMultilevel"/>
    <w:tmpl w:val="FCFAA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3C36EA"/>
    <w:multiLevelType w:val="multilevel"/>
    <w:tmpl w:val="E64229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6" w15:restartNumberingAfterBreak="0">
    <w:nsid w:val="5B9F31DF"/>
    <w:multiLevelType w:val="hybridMultilevel"/>
    <w:tmpl w:val="8C122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A8750A"/>
    <w:multiLevelType w:val="multilevel"/>
    <w:tmpl w:val="A7E20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ECE45BD"/>
    <w:multiLevelType w:val="hybridMultilevel"/>
    <w:tmpl w:val="5AD87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BA0552"/>
    <w:multiLevelType w:val="multilevel"/>
    <w:tmpl w:val="AC026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4C81A49"/>
    <w:multiLevelType w:val="hybridMultilevel"/>
    <w:tmpl w:val="3D30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1511C7"/>
    <w:multiLevelType w:val="multilevel"/>
    <w:tmpl w:val="84AC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DB91E4A"/>
    <w:multiLevelType w:val="hybridMultilevel"/>
    <w:tmpl w:val="37621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CA210F"/>
    <w:multiLevelType w:val="hybridMultilevel"/>
    <w:tmpl w:val="853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480B0A"/>
    <w:multiLevelType w:val="multilevel"/>
    <w:tmpl w:val="5052A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0F82657"/>
    <w:multiLevelType w:val="hybridMultilevel"/>
    <w:tmpl w:val="0002A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620E42"/>
    <w:multiLevelType w:val="hybridMultilevel"/>
    <w:tmpl w:val="3D6250FE"/>
    <w:lvl w:ilvl="0" w:tplc="DF926E1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C85D89"/>
    <w:multiLevelType w:val="hybridMultilevel"/>
    <w:tmpl w:val="21CE3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0485856">
    <w:abstractNumId w:val="5"/>
  </w:num>
  <w:num w:numId="2" w16cid:durableId="1858275769">
    <w:abstractNumId w:val="6"/>
  </w:num>
  <w:num w:numId="3" w16cid:durableId="1235627395">
    <w:abstractNumId w:val="15"/>
  </w:num>
  <w:num w:numId="4" w16cid:durableId="1742874502">
    <w:abstractNumId w:val="36"/>
  </w:num>
  <w:num w:numId="5" w16cid:durableId="1103066384">
    <w:abstractNumId w:val="4"/>
  </w:num>
  <w:num w:numId="6" w16cid:durableId="1526361381">
    <w:abstractNumId w:val="30"/>
  </w:num>
  <w:num w:numId="7" w16cid:durableId="1485273872">
    <w:abstractNumId w:val="37"/>
  </w:num>
  <w:num w:numId="8" w16cid:durableId="1222139205">
    <w:abstractNumId w:val="27"/>
  </w:num>
  <w:num w:numId="9" w16cid:durableId="1568566238">
    <w:abstractNumId w:val="12"/>
  </w:num>
  <w:num w:numId="10" w16cid:durableId="2028435536">
    <w:abstractNumId w:val="13"/>
  </w:num>
  <w:num w:numId="11" w16cid:durableId="1861315199">
    <w:abstractNumId w:val="31"/>
  </w:num>
  <w:num w:numId="12" w16cid:durableId="1595435382">
    <w:abstractNumId w:val="29"/>
  </w:num>
  <w:num w:numId="13" w16cid:durableId="793015763">
    <w:abstractNumId w:val="20"/>
  </w:num>
  <w:num w:numId="14" w16cid:durableId="1275673690">
    <w:abstractNumId w:val="9"/>
  </w:num>
  <w:num w:numId="15" w16cid:durableId="1155073730">
    <w:abstractNumId w:val="0"/>
  </w:num>
  <w:num w:numId="16" w16cid:durableId="976759112">
    <w:abstractNumId w:val="35"/>
  </w:num>
  <w:num w:numId="17" w16cid:durableId="66197413">
    <w:abstractNumId w:val="17"/>
  </w:num>
  <w:num w:numId="18" w16cid:durableId="968317949">
    <w:abstractNumId w:val="7"/>
  </w:num>
  <w:num w:numId="19" w16cid:durableId="1836453410">
    <w:abstractNumId w:val="26"/>
  </w:num>
  <w:num w:numId="20" w16cid:durableId="848369237">
    <w:abstractNumId w:val="22"/>
  </w:num>
  <w:num w:numId="21" w16cid:durableId="105203698">
    <w:abstractNumId w:val="19"/>
  </w:num>
  <w:num w:numId="22" w16cid:durableId="1153638188">
    <w:abstractNumId w:val="1"/>
  </w:num>
  <w:num w:numId="23" w16cid:durableId="1743598548">
    <w:abstractNumId w:val="32"/>
  </w:num>
  <w:num w:numId="24" w16cid:durableId="2116363327">
    <w:abstractNumId w:val="33"/>
  </w:num>
  <w:num w:numId="25" w16cid:durableId="1012418639">
    <w:abstractNumId w:val="23"/>
  </w:num>
  <w:num w:numId="26" w16cid:durableId="400831342">
    <w:abstractNumId w:val="21"/>
  </w:num>
  <w:num w:numId="27" w16cid:durableId="1859269938">
    <w:abstractNumId w:val="10"/>
  </w:num>
  <w:num w:numId="28" w16cid:durableId="1794322032">
    <w:abstractNumId w:val="14"/>
  </w:num>
  <w:num w:numId="29" w16cid:durableId="111554142">
    <w:abstractNumId w:val="2"/>
  </w:num>
  <w:num w:numId="30" w16cid:durableId="600258489">
    <w:abstractNumId w:val="11"/>
  </w:num>
  <w:num w:numId="31" w16cid:durableId="643198549">
    <w:abstractNumId w:val="18"/>
  </w:num>
  <w:num w:numId="32" w16cid:durableId="745881104">
    <w:abstractNumId w:val="25"/>
  </w:num>
  <w:num w:numId="33" w16cid:durableId="1388459231">
    <w:abstractNumId w:val="16"/>
  </w:num>
  <w:num w:numId="34" w16cid:durableId="1381393500">
    <w:abstractNumId w:val="28"/>
  </w:num>
  <w:num w:numId="35" w16cid:durableId="1133598714">
    <w:abstractNumId w:val="24"/>
  </w:num>
  <w:num w:numId="36" w16cid:durableId="668482164">
    <w:abstractNumId w:val="3"/>
  </w:num>
  <w:num w:numId="37" w16cid:durableId="256523272">
    <w:abstractNumId w:val="8"/>
  </w:num>
  <w:num w:numId="38" w16cid:durableId="52371372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160"/>
    <w:rsid w:val="0000007B"/>
    <w:rsid w:val="0000032E"/>
    <w:rsid w:val="00001BB2"/>
    <w:rsid w:val="00003345"/>
    <w:rsid w:val="00003F5D"/>
    <w:rsid w:val="00004095"/>
    <w:rsid w:val="0000447C"/>
    <w:rsid w:val="00005D3D"/>
    <w:rsid w:val="00005E5F"/>
    <w:rsid w:val="00006AC4"/>
    <w:rsid w:val="000109A0"/>
    <w:rsid w:val="00010BBC"/>
    <w:rsid w:val="000115D3"/>
    <w:rsid w:val="00011C1C"/>
    <w:rsid w:val="000134D4"/>
    <w:rsid w:val="00014450"/>
    <w:rsid w:val="00015B38"/>
    <w:rsid w:val="00015EF6"/>
    <w:rsid w:val="000172ED"/>
    <w:rsid w:val="00021148"/>
    <w:rsid w:val="00021A5B"/>
    <w:rsid w:val="00021B7A"/>
    <w:rsid w:val="000229FF"/>
    <w:rsid w:val="00022A18"/>
    <w:rsid w:val="00022A50"/>
    <w:rsid w:val="000248F1"/>
    <w:rsid w:val="00024A2C"/>
    <w:rsid w:val="000255BF"/>
    <w:rsid w:val="0002576A"/>
    <w:rsid w:val="000257EE"/>
    <w:rsid w:val="00026EC5"/>
    <w:rsid w:val="000273AE"/>
    <w:rsid w:val="00030124"/>
    <w:rsid w:val="00031035"/>
    <w:rsid w:val="00031755"/>
    <w:rsid w:val="00035F38"/>
    <w:rsid w:val="00036135"/>
    <w:rsid w:val="00037C2D"/>
    <w:rsid w:val="00037E9B"/>
    <w:rsid w:val="00041D18"/>
    <w:rsid w:val="0004427F"/>
    <w:rsid w:val="00044553"/>
    <w:rsid w:val="00045404"/>
    <w:rsid w:val="0004594E"/>
    <w:rsid w:val="0004630A"/>
    <w:rsid w:val="0004650C"/>
    <w:rsid w:val="000469C4"/>
    <w:rsid w:val="00046E21"/>
    <w:rsid w:val="00046E62"/>
    <w:rsid w:val="00050E8E"/>
    <w:rsid w:val="0005294E"/>
    <w:rsid w:val="00052B8B"/>
    <w:rsid w:val="00052C00"/>
    <w:rsid w:val="00053A95"/>
    <w:rsid w:val="00053C45"/>
    <w:rsid w:val="00053C5A"/>
    <w:rsid w:val="00053DA2"/>
    <w:rsid w:val="00054DE3"/>
    <w:rsid w:val="00055D09"/>
    <w:rsid w:val="00056ABD"/>
    <w:rsid w:val="00057634"/>
    <w:rsid w:val="0005797E"/>
    <w:rsid w:val="00060559"/>
    <w:rsid w:val="00063C13"/>
    <w:rsid w:val="00064A73"/>
    <w:rsid w:val="00064D1B"/>
    <w:rsid w:val="00064D9A"/>
    <w:rsid w:val="00065F51"/>
    <w:rsid w:val="0007225C"/>
    <w:rsid w:val="00072A08"/>
    <w:rsid w:val="000731E3"/>
    <w:rsid w:val="000736B8"/>
    <w:rsid w:val="0007468F"/>
    <w:rsid w:val="00074B9A"/>
    <w:rsid w:val="00075E97"/>
    <w:rsid w:val="000764DE"/>
    <w:rsid w:val="00080348"/>
    <w:rsid w:val="000803DD"/>
    <w:rsid w:val="0008069E"/>
    <w:rsid w:val="00080815"/>
    <w:rsid w:val="00081581"/>
    <w:rsid w:val="00081D63"/>
    <w:rsid w:val="00083146"/>
    <w:rsid w:val="000831A6"/>
    <w:rsid w:val="000835CF"/>
    <w:rsid w:val="0008388A"/>
    <w:rsid w:val="00090DF5"/>
    <w:rsid w:val="00092391"/>
    <w:rsid w:val="00092A92"/>
    <w:rsid w:val="00093B1D"/>
    <w:rsid w:val="00093C9D"/>
    <w:rsid w:val="00095116"/>
    <w:rsid w:val="000955A2"/>
    <w:rsid w:val="00097994"/>
    <w:rsid w:val="000A1158"/>
    <w:rsid w:val="000A40C8"/>
    <w:rsid w:val="000A63E3"/>
    <w:rsid w:val="000A6EF9"/>
    <w:rsid w:val="000B044A"/>
    <w:rsid w:val="000B0521"/>
    <w:rsid w:val="000B0657"/>
    <w:rsid w:val="000B162B"/>
    <w:rsid w:val="000B1879"/>
    <w:rsid w:val="000B1B7F"/>
    <w:rsid w:val="000B3BDB"/>
    <w:rsid w:val="000B4A8B"/>
    <w:rsid w:val="000B5A4C"/>
    <w:rsid w:val="000B713D"/>
    <w:rsid w:val="000B7D79"/>
    <w:rsid w:val="000C032E"/>
    <w:rsid w:val="000C0545"/>
    <w:rsid w:val="000C05DB"/>
    <w:rsid w:val="000C1AEE"/>
    <w:rsid w:val="000C3B1D"/>
    <w:rsid w:val="000C40A9"/>
    <w:rsid w:val="000C5054"/>
    <w:rsid w:val="000C5C9B"/>
    <w:rsid w:val="000D01D7"/>
    <w:rsid w:val="000D0ADB"/>
    <w:rsid w:val="000D1274"/>
    <w:rsid w:val="000D214F"/>
    <w:rsid w:val="000D222F"/>
    <w:rsid w:val="000D2B12"/>
    <w:rsid w:val="000D4D5E"/>
    <w:rsid w:val="000D5327"/>
    <w:rsid w:val="000D5B54"/>
    <w:rsid w:val="000D66F0"/>
    <w:rsid w:val="000D6A5F"/>
    <w:rsid w:val="000D7F2D"/>
    <w:rsid w:val="000E00D7"/>
    <w:rsid w:val="000E0509"/>
    <w:rsid w:val="000E0696"/>
    <w:rsid w:val="000E13B2"/>
    <w:rsid w:val="000E23BC"/>
    <w:rsid w:val="000E3DBB"/>
    <w:rsid w:val="000E5AD5"/>
    <w:rsid w:val="000E5D6C"/>
    <w:rsid w:val="000E5EEC"/>
    <w:rsid w:val="000E69FB"/>
    <w:rsid w:val="000F1004"/>
    <w:rsid w:val="000F2826"/>
    <w:rsid w:val="000F2F28"/>
    <w:rsid w:val="000F37D1"/>
    <w:rsid w:val="000F37F5"/>
    <w:rsid w:val="000F5214"/>
    <w:rsid w:val="000F591A"/>
    <w:rsid w:val="000F65C9"/>
    <w:rsid w:val="000F7F59"/>
    <w:rsid w:val="001002C8"/>
    <w:rsid w:val="00100655"/>
    <w:rsid w:val="00101850"/>
    <w:rsid w:val="001024F5"/>
    <w:rsid w:val="001025FC"/>
    <w:rsid w:val="00102EDB"/>
    <w:rsid w:val="00103838"/>
    <w:rsid w:val="0010605C"/>
    <w:rsid w:val="0011169A"/>
    <w:rsid w:val="00111956"/>
    <w:rsid w:val="0011221C"/>
    <w:rsid w:val="00112B45"/>
    <w:rsid w:val="00113129"/>
    <w:rsid w:val="00113C17"/>
    <w:rsid w:val="00114773"/>
    <w:rsid w:val="00114785"/>
    <w:rsid w:val="00115029"/>
    <w:rsid w:val="0011509E"/>
    <w:rsid w:val="00116226"/>
    <w:rsid w:val="00116495"/>
    <w:rsid w:val="00116D34"/>
    <w:rsid w:val="0012008F"/>
    <w:rsid w:val="00120385"/>
    <w:rsid w:val="001204CE"/>
    <w:rsid w:val="00120749"/>
    <w:rsid w:val="00120E1F"/>
    <w:rsid w:val="0012284D"/>
    <w:rsid w:val="00123F21"/>
    <w:rsid w:val="00125A12"/>
    <w:rsid w:val="00126C7A"/>
    <w:rsid w:val="00127DAE"/>
    <w:rsid w:val="001305AC"/>
    <w:rsid w:val="00130CCE"/>
    <w:rsid w:val="001313DE"/>
    <w:rsid w:val="001313F1"/>
    <w:rsid w:val="001326EE"/>
    <w:rsid w:val="0013434F"/>
    <w:rsid w:val="0013472C"/>
    <w:rsid w:val="00135997"/>
    <w:rsid w:val="0013603F"/>
    <w:rsid w:val="00136A3E"/>
    <w:rsid w:val="001378D4"/>
    <w:rsid w:val="00141C15"/>
    <w:rsid w:val="00143941"/>
    <w:rsid w:val="001446C4"/>
    <w:rsid w:val="001448F0"/>
    <w:rsid w:val="0014605F"/>
    <w:rsid w:val="00147376"/>
    <w:rsid w:val="0014797E"/>
    <w:rsid w:val="00147AAA"/>
    <w:rsid w:val="00150487"/>
    <w:rsid w:val="00151D47"/>
    <w:rsid w:val="001520DB"/>
    <w:rsid w:val="001539F6"/>
    <w:rsid w:val="00153DD0"/>
    <w:rsid w:val="0015522A"/>
    <w:rsid w:val="0015650D"/>
    <w:rsid w:val="00156637"/>
    <w:rsid w:val="00156A36"/>
    <w:rsid w:val="0016018A"/>
    <w:rsid w:val="00160813"/>
    <w:rsid w:val="001614B8"/>
    <w:rsid w:val="0016173E"/>
    <w:rsid w:val="0016184A"/>
    <w:rsid w:val="00161892"/>
    <w:rsid w:val="001633C6"/>
    <w:rsid w:val="001656C0"/>
    <w:rsid w:val="00167036"/>
    <w:rsid w:val="00167143"/>
    <w:rsid w:val="00167641"/>
    <w:rsid w:val="00167D17"/>
    <w:rsid w:val="00170A94"/>
    <w:rsid w:val="00171821"/>
    <w:rsid w:val="00174C50"/>
    <w:rsid w:val="00175F0E"/>
    <w:rsid w:val="00176571"/>
    <w:rsid w:val="00180035"/>
    <w:rsid w:val="0018196C"/>
    <w:rsid w:val="001822CA"/>
    <w:rsid w:val="0018262C"/>
    <w:rsid w:val="00182658"/>
    <w:rsid w:val="00183B60"/>
    <w:rsid w:val="0018607B"/>
    <w:rsid w:val="00187166"/>
    <w:rsid w:val="001878BE"/>
    <w:rsid w:val="0019274B"/>
    <w:rsid w:val="00192915"/>
    <w:rsid w:val="0019418A"/>
    <w:rsid w:val="00195A1F"/>
    <w:rsid w:val="00195E84"/>
    <w:rsid w:val="0019628F"/>
    <w:rsid w:val="001969CB"/>
    <w:rsid w:val="00196F0F"/>
    <w:rsid w:val="00197108"/>
    <w:rsid w:val="001979B2"/>
    <w:rsid w:val="001A161A"/>
    <w:rsid w:val="001A2240"/>
    <w:rsid w:val="001A26E8"/>
    <w:rsid w:val="001A2713"/>
    <w:rsid w:val="001A2C31"/>
    <w:rsid w:val="001A3792"/>
    <w:rsid w:val="001A4664"/>
    <w:rsid w:val="001A4B2E"/>
    <w:rsid w:val="001A73A0"/>
    <w:rsid w:val="001B05AB"/>
    <w:rsid w:val="001B389C"/>
    <w:rsid w:val="001B5683"/>
    <w:rsid w:val="001B6C55"/>
    <w:rsid w:val="001B74F5"/>
    <w:rsid w:val="001B7CF8"/>
    <w:rsid w:val="001B7F92"/>
    <w:rsid w:val="001C0208"/>
    <w:rsid w:val="001C09E0"/>
    <w:rsid w:val="001C1AE5"/>
    <w:rsid w:val="001C1B38"/>
    <w:rsid w:val="001C2226"/>
    <w:rsid w:val="001C266F"/>
    <w:rsid w:val="001C2BA6"/>
    <w:rsid w:val="001C3371"/>
    <w:rsid w:val="001C4951"/>
    <w:rsid w:val="001C5FA8"/>
    <w:rsid w:val="001C6B20"/>
    <w:rsid w:val="001C7C6B"/>
    <w:rsid w:val="001C7E3A"/>
    <w:rsid w:val="001D060A"/>
    <w:rsid w:val="001D24D6"/>
    <w:rsid w:val="001D2FDE"/>
    <w:rsid w:val="001D4D3C"/>
    <w:rsid w:val="001D6B15"/>
    <w:rsid w:val="001D763F"/>
    <w:rsid w:val="001D7B17"/>
    <w:rsid w:val="001E1FEE"/>
    <w:rsid w:val="001E3776"/>
    <w:rsid w:val="001E4311"/>
    <w:rsid w:val="001E4A0C"/>
    <w:rsid w:val="001E4B74"/>
    <w:rsid w:val="001E4C10"/>
    <w:rsid w:val="001E7206"/>
    <w:rsid w:val="001E731E"/>
    <w:rsid w:val="001E7763"/>
    <w:rsid w:val="001E7B48"/>
    <w:rsid w:val="001F00B2"/>
    <w:rsid w:val="001F03C5"/>
    <w:rsid w:val="001F0D35"/>
    <w:rsid w:val="001F2D0F"/>
    <w:rsid w:val="001F32D7"/>
    <w:rsid w:val="001F3665"/>
    <w:rsid w:val="001F398A"/>
    <w:rsid w:val="001F72E0"/>
    <w:rsid w:val="001F76B6"/>
    <w:rsid w:val="0020111F"/>
    <w:rsid w:val="0020198D"/>
    <w:rsid w:val="00201BD9"/>
    <w:rsid w:val="002022F1"/>
    <w:rsid w:val="00202FE2"/>
    <w:rsid w:val="002047D6"/>
    <w:rsid w:val="00204B55"/>
    <w:rsid w:val="00206063"/>
    <w:rsid w:val="002073E3"/>
    <w:rsid w:val="00207A03"/>
    <w:rsid w:val="00210E81"/>
    <w:rsid w:val="0021173D"/>
    <w:rsid w:val="00212344"/>
    <w:rsid w:val="0021252C"/>
    <w:rsid w:val="002129FB"/>
    <w:rsid w:val="00212A17"/>
    <w:rsid w:val="00215D8F"/>
    <w:rsid w:val="0021600E"/>
    <w:rsid w:val="00216B75"/>
    <w:rsid w:val="00221023"/>
    <w:rsid w:val="00221073"/>
    <w:rsid w:val="002217E8"/>
    <w:rsid w:val="002218FE"/>
    <w:rsid w:val="002218FF"/>
    <w:rsid w:val="002244EE"/>
    <w:rsid w:val="002257F9"/>
    <w:rsid w:val="00226E47"/>
    <w:rsid w:val="00230E39"/>
    <w:rsid w:val="002311CE"/>
    <w:rsid w:val="00233592"/>
    <w:rsid w:val="00233731"/>
    <w:rsid w:val="00233FB0"/>
    <w:rsid w:val="0023405D"/>
    <w:rsid w:val="0023436D"/>
    <w:rsid w:val="0023664D"/>
    <w:rsid w:val="002367F8"/>
    <w:rsid w:val="0023696B"/>
    <w:rsid w:val="00236B0B"/>
    <w:rsid w:val="00240171"/>
    <w:rsid w:val="00240C7A"/>
    <w:rsid w:val="002467BB"/>
    <w:rsid w:val="00246BDF"/>
    <w:rsid w:val="002519DB"/>
    <w:rsid w:val="00252012"/>
    <w:rsid w:val="00252018"/>
    <w:rsid w:val="00252739"/>
    <w:rsid w:val="00252E96"/>
    <w:rsid w:val="00252F44"/>
    <w:rsid w:val="00253C56"/>
    <w:rsid w:val="002543B9"/>
    <w:rsid w:val="0025443E"/>
    <w:rsid w:val="002552B2"/>
    <w:rsid w:val="00255C1A"/>
    <w:rsid w:val="0025655A"/>
    <w:rsid w:val="002565D7"/>
    <w:rsid w:val="00257306"/>
    <w:rsid w:val="002578C5"/>
    <w:rsid w:val="002608E8"/>
    <w:rsid w:val="00260DF6"/>
    <w:rsid w:val="00261996"/>
    <w:rsid w:val="00262271"/>
    <w:rsid w:val="002623FD"/>
    <w:rsid w:val="00262A28"/>
    <w:rsid w:val="00262DAA"/>
    <w:rsid w:val="002644DB"/>
    <w:rsid w:val="00264569"/>
    <w:rsid w:val="0026682D"/>
    <w:rsid w:val="00266DC4"/>
    <w:rsid w:val="00271481"/>
    <w:rsid w:val="002727B0"/>
    <w:rsid w:val="00273578"/>
    <w:rsid w:val="0027442D"/>
    <w:rsid w:val="00274592"/>
    <w:rsid w:val="00275B11"/>
    <w:rsid w:val="00275C06"/>
    <w:rsid w:val="00276A70"/>
    <w:rsid w:val="0027782C"/>
    <w:rsid w:val="0027789E"/>
    <w:rsid w:val="00277BD7"/>
    <w:rsid w:val="0028347A"/>
    <w:rsid w:val="00283617"/>
    <w:rsid w:val="0028421B"/>
    <w:rsid w:val="00284B22"/>
    <w:rsid w:val="00285D50"/>
    <w:rsid w:val="002867A4"/>
    <w:rsid w:val="002871AE"/>
    <w:rsid w:val="00290265"/>
    <w:rsid w:val="00290B6D"/>
    <w:rsid w:val="00292534"/>
    <w:rsid w:val="00293765"/>
    <w:rsid w:val="00293821"/>
    <w:rsid w:val="0029425E"/>
    <w:rsid w:val="00295218"/>
    <w:rsid w:val="0029636B"/>
    <w:rsid w:val="00296E04"/>
    <w:rsid w:val="002974C7"/>
    <w:rsid w:val="002A2408"/>
    <w:rsid w:val="002A271E"/>
    <w:rsid w:val="002A2742"/>
    <w:rsid w:val="002A3763"/>
    <w:rsid w:val="002A37B4"/>
    <w:rsid w:val="002A40D9"/>
    <w:rsid w:val="002A47F4"/>
    <w:rsid w:val="002A4D6D"/>
    <w:rsid w:val="002A5B25"/>
    <w:rsid w:val="002B1178"/>
    <w:rsid w:val="002B1510"/>
    <w:rsid w:val="002B3338"/>
    <w:rsid w:val="002B4F94"/>
    <w:rsid w:val="002B608B"/>
    <w:rsid w:val="002B69D7"/>
    <w:rsid w:val="002B6C7F"/>
    <w:rsid w:val="002B7B55"/>
    <w:rsid w:val="002C1FAD"/>
    <w:rsid w:val="002C239E"/>
    <w:rsid w:val="002C24AB"/>
    <w:rsid w:val="002C293B"/>
    <w:rsid w:val="002C42AB"/>
    <w:rsid w:val="002C60C7"/>
    <w:rsid w:val="002C6860"/>
    <w:rsid w:val="002D0829"/>
    <w:rsid w:val="002D1EF5"/>
    <w:rsid w:val="002D2162"/>
    <w:rsid w:val="002D224E"/>
    <w:rsid w:val="002D2A68"/>
    <w:rsid w:val="002D3FC5"/>
    <w:rsid w:val="002D56DD"/>
    <w:rsid w:val="002E13CC"/>
    <w:rsid w:val="002E1A19"/>
    <w:rsid w:val="002E37AE"/>
    <w:rsid w:val="002E4266"/>
    <w:rsid w:val="002E42CD"/>
    <w:rsid w:val="002E57CF"/>
    <w:rsid w:val="002E5B34"/>
    <w:rsid w:val="002E6AD6"/>
    <w:rsid w:val="002E74EF"/>
    <w:rsid w:val="002E7827"/>
    <w:rsid w:val="002E7ED5"/>
    <w:rsid w:val="002F04C9"/>
    <w:rsid w:val="002F0EF2"/>
    <w:rsid w:val="002F1D21"/>
    <w:rsid w:val="002F2ECA"/>
    <w:rsid w:val="002F32CD"/>
    <w:rsid w:val="002F34A9"/>
    <w:rsid w:val="002F4125"/>
    <w:rsid w:val="002F472E"/>
    <w:rsid w:val="002F603D"/>
    <w:rsid w:val="002F61AE"/>
    <w:rsid w:val="002F7438"/>
    <w:rsid w:val="002F7844"/>
    <w:rsid w:val="003008BD"/>
    <w:rsid w:val="003018B8"/>
    <w:rsid w:val="0030307B"/>
    <w:rsid w:val="00303592"/>
    <w:rsid w:val="00303E58"/>
    <w:rsid w:val="003060DA"/>
    <w:rsid w:val="00306C67"/>
    <w:rsid w:val="0030754F"/>
    <w:rsid w:val="003107A7"/>
    <w:rsid w:val="0031111C"/>
    <w:rsid w:val="00311C4F"/>
    <w:rsid w:val="0031314C"/>
    <w:rsid w:val="0031389C"/>
    <w:rsid w:val="0031420F"/>
    <w:rsid w:val="00314BBB"/>
    <w:rsid w:val="0031562C"/>
    <w:rsid w:val="00315F34"/>
    <w:rsid w:val="00317143"/>
    <w:rsid w:val="00317461"/>
    <w:rsid w:val="003175F1"/>
    <w:rsid w:val="00317ECD"/>
    <w:rsid w:val="0032046F"/>
    <w:rsid w:val="00321529"/>
    <w:rsid w:val="003217C2"/>
    <w:rsid w:val="00321AE8"/>
    <w:rsid w:val="003220DE"/>
    <w:rsid w:val="003225FE"/>
    <w:rsid w:val="003227F0"/>
    <w:rsid w:val="00323C2D"/>
    <w:rsid w:val="003258F2"/>
    <w:rsid w:val="0032761A"/>
    <w:rsid w:val="00327820"/>
    <w:rsid w:val="00327994"/>
    <w:rsid w:val="00330849"/>
    <w:rsid w:val="003311E0"/>
    <w:rsid w:val="003318F5"/>
    <w:rsid w:val="0033191B"/>
    <w:rsid w:val="00331AE9"/>
    <w:rsid w:val="00334197"/>
    <w:rsid w:val="00334A4B"/>
    <w:rsid w:val="003364EC"/>
    <w:rsid w:val="00337DD2"/>
    <w:rsid w:val="003407A2"/>
    <w:rsid w:val="003412E9"/>
    <w:rsid w:val="00343F30"/>
    <w:rsid w:val="0034663D"/>
    <w:rsid w:val="003470F1"/>
    <w:rsid w:val="0034779D"/>
    <w:rsid w:val="00350D1C"/>
    <w:rsid w:val="00351B97"/>
    <w:rsid w:val="00353528"/>
    <w:rsid w:val="003540E2"/>
    <w:rsid w:val="003541E9"/>
    <w:rsid w:val="00354A61"/>
    <w:rsid w:val="003579FF"/>
    <w:rsid w:val="00357D58"/>
    <w:rsid w:val="0036048C"/>
    <w:rsid w:val="0036069D"/>
    <w:rsid w:val="00360787"/>
    <w:rsid w:val="003612CC"/>
    <w:rsid w:val="00361625"/>
    <w:rsid w:val="00361F86"/>
    <w:rsid w:val="00363182"/>
    <w:rsid w:val="0036597D"/>
    <w:rsid w:val="00366725"/>
    <w:rsid w:val="003677F0"/>
    <w:rsid w:val="00371651"/>
    <w:rsid w:val="00371AFB"/>
    <w:rsid w:val="00373265"/>
    <w:rsid w:val="00374787"/>
    <w:rsid w:val="00375A54"/>
    <w:rsid w:val="00377ECB"/>
    <w:rsid w:val="00380463"/>
    <w:rsid w:val="0038340C"/>
    <w:rsid w:val="00383570"/>
    <w:rsid w:val="00383655"/>
    <w:rsid w:val="003851CA"/>
    <w:rsid w:val="00386796"/>
    <w:rsid w:val="003919DD"/>
    <w:rsid w:val="00391CF6"/>
    <w:rsid w:val="00392531"/>
    <w:rsid w:val="003934F3"/>
    <w:rsid w:val="003938C0"/>
    <w:rsid w:val="00394AA3"/>
    <w:rsid w:val="00394C00"/>
    <w:rsid w:val="00395B70"/>
    <w:rsid w:val="00396CA9"/>
    <w:rsid w:val="00397CF9"/>
    <w:rsid w:val="003A1265"/>
    <w:rsid w:val="003A1584"/>
    <w:rsid w:val="003A24D1"/>
    <w:rsid w:val="003A278C"/>
    <w:rsid w:val="003A3F2C"/>
    <w:rsid w:val="003A4B39"/>
    <w:rsid w:val="003A4E7F"/>
    <w:rsid w:val="003A5385"/>
    <w:rsid w:val="003A5DB3"/>
    <w:rsid w:val="003A60E4"/>
    <w:rsid w:val="003A655C"/>
    <w:rsid w:val="003A6A15"/>
    <w:rsid w:val="003B03E9"/>
    <w:rsid w:val="003B1826"/>
    <w:rsid w:val="003B4D59"/>
    <w:rsid w:val="003B6135"/>
    <w:rsid w:val="003B66FE"/>
    <w:rsid w:val="003B676A"/>
    <w:rsid w:val="003C0570"/>
    <w:rsid w:val="003C152C"/>
    <w:rsid w:val="003C2968"/>
    <w:rsid w:val="003C3A96"/>
    <w:rsid w:val="003C4215"/>
    <w:rsid w:val="003C579E"/>
    <w:rsid w:val="003D070A"/>
    <w:rsid w:val="003D1421"/>
    <w:rsid w:val="003D4DBF"/>
    <w:rsid w:val="003D575D"/>
    <w:rsid w:val="003D5BF7"/>
    <w:rsid w:val="003D6D36"/>
    <w:rsid w:val="003D7057"/>
    <w:rsid w:val="003E0599"/>
    <w:rsid w:val="003E0C27"/>
    <w:rsid w:val="003E1CF0"/>
    <w:rsid w:val="003E2C85"/>
    <w:rsid w:val="003E2F5D"/>
    <w:rsid w:val="003E3E43"/>
    <w:rsid w:val="003E42F5"/>
    <w:rsid w:val="003E50B0"/>
    <w:rsid w:val="003E5296"/>
    <w:rsid w:val="003F10D3"/>
    <w:rsid w:val="003F30D9"/>
    <w:rsid w:val="003F386B"/>
    <w:rsid w:val="003F3D28"/>
    <w:rsid w:val="003F5B31"/>
    <w:rsid w:val="003F5D5F"/>
    <w:rsid w:val="003F61EC"/>
    <w:rsid w:val="00400BDC"/>
    <w:rsid w:val="00400C15"/>
    <w:rsid w:val="004035E4"/>
    <w:rsid w:val="00403DC2"/>
    <w:rsid w:val="0040494C"/>
    <w:rsid w:val="00406BCD"/>
    <w:rsid w:val="00411BDC"/>
    <w:rsid w:val="00414DAB"/>
    <w:rsid w:val="00416CD2"/>
    <w:rsid w:val="00417479"/>
    <w:rsid w:val="00420476"/>
    <w:rsid w:val="00420E55"/>
    <w:rsid w:val="0042176A"/>
    <w:rsid w:val="004225DD"/>
    <w:rsid w:val="00422CCD"/>
    <w:rsid w:val="00423774"/>
    <w:rsid w:val="00424290"/>
    <w:rsid w:val="00424A12"/>
    <w:rsid w:val="00425A41"/>
    <w:rsid w:val="00425AB8"/>
    <w:rsid w:val="00426403"/>
    <w:rsid w:val="0042731E"/>
    <w:rsid w:val="00427437"/>
    <w:rsid w:val="0043025B"/>
    <w:rsid w:val="00430D0C"/>
    <w:rsid w:val="00432064"/>
    <w:rsid w:val="00432F8A"/>
    <w:rsid w:val="004379A1"/>
    <w:rsid w:val="00440C9B"/>
    <w:rsid w:val="004414B1"/>
    <w:rsid w:val="00441F91"/>
    <w:rsid w:val="0044351D"/>
    <w:rsid w:val="004436B6"/>
    <w:rsid w:val="004440F5"/>
    <w:rsid w:val="0044496D"/>
    <w:rsid w:val="004469CE"/>
    <w:rsid w:val="0045009D"/>
    <w:rsid w:val="00451BBB"/>
    <w:rsid w:val="00455438"/>
    <w:rsid w:val="0045559A"/>
    <w:rsid w:val="00460247"/>
    <w:rsid w:val="00461B3B"/>
    <w:rsid w:val="004670A8"/>
    <w:rsid w:val="004722D5"/>
    <w:rsid w:val="00473692"/>
    <w:rsid w:val="00473BD1"/>
    <w:rsid w:val="00474026"/>
    <w:rsid w:val="004758DC"/>
    <w:rsid w:val="004759AC"/>
    <w:rsid w:val="0048016B"/>
    <w:rsid w:val="0048352D"/>
    <w:rsid w:val="004836F3"/>
    <w:rsid w:val="00484740"/>
    <w:rsid w:val="00484929"/>
    <w:rsid w:val="00486A7A"/>
    <w:rsid w:val="00491FCD"/>
    <w:rsid w:val="004928CD"/>
    <w:rsid w:val="00492FCA"/>
    <w:rsid w:val="004933BE"/>
    <w:rsid w:val="00493F9C"/>
    <w:rsid w:val="004946F9"/>
    <w:rsid w:val="00494B4B"/>
    <w:rsid w:val="00494FCF"/>
    <w:rsid w:val="0049504D"/>
    <w:rsid w:val="00497E61"/>
    <w:rsid w:val="00497F1B"/>
    <w:rsid w:val="004A0982"/>
    <w:rsid w:val="004A0C59"/>
    <w:rsid w:val="004A0CBC"/>
    <w:rsid w:val="004A238C"/>
    <w:rsid w:val="004A2AEA"/>
    <w:rsid w:val="004A32DE"/>
    <w:rsid w:val="004A3746"/>
    <w:rsid w:val="004A3C0F"/>
    <w:rsid w:val="004A4A78"/>
    <w:rsid w:val="004A5164"/>
    <w:rsid w:val="004A64B2"/>
    <w:rsid w:val="004A6B63"/>
    <w:rsid w:val="004A6EE8"/>
    <w:rsid w:val="004A7998"/>
    <w:rsid w:val="004B1246"/>
    <w:rsid w:val="004B19CF"/>
    <w:rsid w:val="004B3E6A"/>
    <w:rsid w:val="004B5748"/>
    <w:rsid w:val="004B5D53"/>
    <w:rsid w:val="004B7D46"/>
    <w:rsid w:val="004C1E1D"/>
    <w:rsid w:val="004C200A"/>
    <w:rsid w:val="004C3B60"/>
    <w:rsid w:val="004C4D1C"/>
    <w:rsid w:val="004C571E"/>
    <w:rsid w:val="004C61AE"/>
    <w:rsid w:val="004C6FEB"/>
    <w:rsid w:val="004C7A9B"/>
    <w:rsid w:val="004C7D9D"/>
    <w:rsid w:val="004D1761"/>
    <w:rsid w:val="004D1AFB"/>
    <w:rsid w:val="004D41F7"/>
    <w:rsid w:val="004D4AD8"/>
    <w:rsid w:val="004D4C57"/>
    <w:rsid w:val="004D7604"/>
    <w:rsid w:val="004E2ED5"/>
    <w:rsid w:val="004E34F4"/>
    <w:rsid w:val="004E4317"/>
    <w:rsid w:val="004E4C76"/>
    <w:rsid w:val="004E5958"/>
    <w:rsid w:val="004E6670"/>
    <w:rsid w:val="004E755B"/>
    <w:rsid w:val="004E774D"/>
    <w:rsid w:val="004E7AD2"/>
    <w:rsid w:val="004E7D7C"/>
    <w:rsid w:val="004F00C7"/>
    <w:rsid w:val="004F0CF8"/>
    <w:rsid w:val="004F181C"/>
    <w:rsid w:val="004F18E8"/>
    <w:rsid w:val="004F255B"/>
    <w:rsid w:val="004F2B08"/>
    <w:rsid w:val="004F46DC"/>
    <w:rsid w:val="004F5605"/>
    <w:rsid w:val="004F5A99"/>
    <w:rsid w:val="004F5DDC"/>
    <w:rsid w:val="004F7778"/>
    <w:rsid w:val="00501D01"/>
    <w:rsid w:val="00501E5F"/>
    <w:rsid w:val="00503E2F"/>
    <w:rsid w:val="00505920"/>
    <w:rsid w:val="00505A3E"/>
    <w:rsid w:val="0050606B"/>
    <w:rsid w:val="00507DE2"/>
    <w:rsid w:val="00514AAE"/>
    <w:rsid w:val="00516548"/>
    <w:rsid w:val="00516D8F"/>
    <w:rsid w:val="00517A5E"/>
    <w:rsid w:val="00520759"/>
    <w:rsid w:val="00521B6D"/>
    <w:rsid w:val="00523544"/>
    <w:rsid w:val="0052670E"/>
    <w:rsid w:val="00532C82"/>
    <w:rsid w:val="0053314C"/>
    <w:rsid w:val="00540EEF"/>
    <w:rsid w:val="00541A38"/>
    <w:rsid w:val="00542C40"/>
    <w:rsid w:val="00545C16"/>
    <w:rsid w:val="00546485"/>
    <w:rsid w:val="0054658E"/>
    <w:rsid w:val="00547230"/>
    <w:rsid w:val="00547BFA"/>
    <w:rsid w:val="0055092D"/>
    <w:rsid w:val="00550BB2"/>
    <w:rsid w:val="00551D1C"/>
    <w:rsid w:val="00551D85"/>
    <w:rsid w:val="005523FF"/>
    <w:rsid w:val="00552D79"/>
    <w:rsid w:val="00556605"/>
    <w:rsid w:val="005571BB"/>
    <w:rsid w:val="00562ECE"/>
    <w:rsid w:val="005631D3"/>
    <w:rsid w:val="00563C2C"/>
    <w:rsid w:val="00565778"/>
    <w:rsid w:val="00565EDE"/>
    <w:rsid w:val="00565EE7"/>
    <w:rsid w:val="0056644A"/>
    <w:rsid w:val="00566B0B"/>
    <w:rsid w:val="00566B1D"/>
    <w:rsid w:val="00571DCE"/>
    <w:rsid w:val="00573650"/>
    <w:rsid w:val="00573BEC"/>
    <w:rsid w:val="005749D7"/>
    <w:rsid w:val="00580890"/>
    <w:rsid w:val="005819B9"/>
    <w:rsid w:val="00583DF2"/>
    <w:rsid w:val="0058575F"/>
    <w:rsid w:val="00585971"/>
    <w:rsid w:val="00586247"/>
    <w:rsid w:val="00587141"/>
    <w:rsid w:val="005932DF"/>
    <w:rsid w:val="005936A1"/>
    <w:rsid w:val="00593F34"/>
    <w:rsid w:val="005946E4"/>
    <w:rsid w:val="00594D66"/>
    <w:rsid w:val="005950CC"/>
    <w:rsid w:val="00596CE9"/>
    <w:rsid w:val="005A0E23"/>
    <w:rsid w:val="005A10E2"/>
    <w:rsid w:val="005A120E"/>
    <w:rsid w:val="005A1F54"/>
    <w:rsid w:val="005A242A"/>
    <w:rsid w:val="005A2616"/>
    <w:rsid w:val="005A314E"/>
    <w:rsid w:val="005A3468"/>
    <w:rsid w:val="005A3A85"/>
    <w:rsid w:val="005A5794"/>
    <w:rsid w:val="005B160F"/>
    <w:rsid w:val="005B1954"/>
    <w:rsid w:val="005B1D59"/>
    <w:rsid w:val="005B1DF4"/>
    <w:rsid w:val="005B22AC"/>
    <w:rsid w:val="005B2584"/>
    <w:rsid w:val="005B3D96"/>
    <w:rsid w:val="005B5A7C"/>
    <w:rsid w:val="005B5D8A"/>
    <w:rsid w:val="005B614C"/>
    <w:rsid w:val="005B7CA3"/>
    <w:rsid w:val="005C08C1"/>
    <w:rsid w:val="005C16EF"/>
    <w:rsid w:val="005C4B86"/>
    <w:rsid w:val="005C4FCE"/>
    <w:rsid w:val="005C623D"/>
    <w:rsid w:val="005C6491"/>
    <w:rsid w:val="005C6B09"/>
    <w:rsid w:val="005C6F28"/>
    <w:rsid w:val="005C79A2"/>
    <w:rsid w:val="005D0CED"/>
    <w:rsid w:val="005D1904"/>
    <w:rsid w:val="005D1F0E"/>
    <w:rsid w:val="005D4411"/>
    <w:rsid w:val="005D4A08"/>
    <w:rsid w:val="005D4E98"/>
    <w:rsid w:val="005D4F49"/>
    <w:rsid w:val="005D4F8A"/>
    <w:rsid w:val="005D5AA1"/>
    <w:rsid w:val="005D5DDA"/>
    <w:rsid w:val="005D64CF"/>
    <w:rsid w:val="005D7B6D"/>
    <w:rsid w:val="005D7F2B"/>
    <w:rsid w:val="005E1E3A"/>
    <w:rsid w:val="005E4B67"/>
    <w:rsid w:val="005E516D"/>
    <w:rsid w:val="005E5393"/>
    <w:rsid w:val="005E7BBD"/>
    <w:rsid w:val="005F00B8"/>
    <w:rsid w:val="005F3380"/>
    <w:rsid w:val="005F3D96"/>
    <w:rsid w:val="005F4CB6"/>
    <w:rsid w:val="005F5C2D"/>
    <w:rsid w:val="00600CAF"/>
    <w:rsid w:val="00602BD1"/>
    <w:rsid w:val="00602E1E"/>
    <w:rsid w:val="006063D3"/>
    <w:rsid w:val="0060783A"/>
    <w:rsid w:val="00607B23"/>
    <w:rsid w:val="006136E5"/>
    <w:rsid w:val="006142AE"/>
    <w:rsid w:val="00614354"/>
    <w:rsid w:val="00614CF5"/>
    <w:rsid w:val="006159FE"/>
    <w:rsid w:val="0062078E"/>
    <w:rsid w:val="0062330C"/>
    <w:rsid w:val="00623454"/>
    <w:rsid w:val="00624550"/>
    <w:rsid w:val="006247A2"/>
    <w:rsid w:val="006261D3"/>
    <w:rsid w:val="006278AB"/>
    <w:rsid w:val="00630575"/>
    <w:rsid w:val="00630D90"/>
    <w:rsid w:val="00633C29"/>
    <w:rsid w:val="00634052"/>
    <w:rsid w:val="006345D3"/>
    <w:rsid w:val="006346F5"/>
    <w:rsid w:val="006352BF"/>
    <w:rsid w:val="006354E2"/>
    <w:rsid w:val="00635F4B"/>
    <w:rsid w:val="00637547"/>
    <w:rsid w:val="00637C80"/>
    <w:rsid w:val="00640175"/>
    <w:rsid w:val="006409D8"/>
    <w:rsid w:val="00645045"/>
    <w:rsid w:val="006455B6"/>
    <w:rsid w:val="006460F7"/>
    <w:rsid w:val="0064612C"/>
    <w:rsid w:val="0064773E"/>
    <w:rsid w:val="00650003"/>
    <w:rsid w:val="0065111B"/>
    <w:rsid w:val="00651B51"/>
    <w:rsid w:val="00652158"/>
    <w:rsid w:val="006522FF"/>
    <w:rsid w:val="006536BF"/>
    <w:rsid w:val="00654C8F"/>
    <w:rsid w:val="00654D21"/>
    <w:rsid w:val="00655575"/>
    <w:rsid w:val="00655ABE"/>
    <w:rsid w:val="0066038A"/>
    <w:rsid w:val="0066076B"/>
    <w:rsid w:val="00661B1A"/>
    <w:rsid w:val="00661CA4"/>
    <w:rsid w:val="00662F66"/>
    <w:rsid w:val="00663A03"/>
    <w:rsid w:val="00665D72"/>
    <w:rsid w:val="006661EF"/>
    <w:rsid w:val="006700DC"/>
    <w:rsid w:val="00670CF4"/>
    <w:rsid w:val="00672E29"/>
    <w:rsid w:val="00673D8D"/>
    <w:rsid w:val="00673DB5"/>
    <w:rsid w:val="00673DC4"/>
    <w:rsid w:val="00674AAE"/>
    <w:rsid w:val="00674BCD"/>
    <w:rsid w:val="00676E1A"/>
    <w:rsid w:val="006803D7"/>
    <w:rsid w:val="0068097B"/>
    <w:rsid w:val="00680FA4"/>
    <w:rsid w:val="006835E5"/>
    <w:rsid w:val="00683C79"/>
    <w:rsid w:val="006849E4"/>
    <w:rsid w:val="006855C1"/>
    <w:rsid w:val="00686881"/>
    <w:rsid w:val="00686917"/>
    <w:rsid w:val="00691F02"/>
    <w:rsid w:val="0069256C"/>
    <w:rsid w:val="00692BA2"/>
    <w:rsid w:val="006941B2"/>
    <w:rsid w:val="00694C22"/>
    <w:rsid w:val="00695302"/>
    <w:rsid w:val="0069559A"/>
    <w:rsid w:val="00696145"/>
    <w:rsid w:val="0069635C"/>
    <w:rsid w:val="00696429"/>
    <w:rsid w:val="006967D2"/>
    <w:rsid w:val="00697004"/>
    <w:rsid w:val="00697618"/>
    <w:rsid w:val="006A020F"/>
    <w:rsid w:val="006A1210"/>
    <w:rsid w:val="006A1589"/>
    <w:rsid w:val="006A16C2"/>
    <w:rsid w:val="006A3529"/>
    <w:rsid w:val="006A4258"/>
    <w:rsid w:val="006A5512"/>
    <w:rsid w:val="006A693A"/>
    <w:rsid w:val="006B06F5"/>
    <w:rsid w:val="006B0D48"/>
    <w:rsid w:val="006B0FE3"/>
    <w:rsid w:val="006B3580"/>
    <w:rsid w:val="006B3B0F"/>
    <w:rsid w:val="006B63B4"/>
    <w:rsid w:val="006B6474"/>
    <w:rsid w:val="006B670D"/>
    <w:rsid w:val="006C09DA"/>
    <w:rsid w:val="006C1137"/>
    <w:rsid w:val="006C223A"/>
    <w:rsid w:val="006C37C0"/>
    <w:rsid w:val="006C3FD3"/>
    <w:rsid w:val="006C4565"/>
    <w:rsid w:val="006C4576"/>
    <w:rsid w:val="006C4B60"/>
    <w:rsid w:val="006C540D"/>
    <w:rsid w:val="006C5C49"/>
    <w:rsid w:val="006C6F60"/>
    <w:rsid w:val="006D09AC"/>
    <w:rsid w:val="006D0F94"/>
    <w:rsid w:val="006D1711"/>
    <w:rsid w:val="006D251B"/>
    <w:rsid w:val="006D32B1"/>
    <w:rsid w:val="006D3D00"/>
    <w:rsid w:val="006D4995"/>
    <w:rsid w:val="006D5AF5"/>
    <w:rsid w:val="006D5BCF"/>
    <w:rsid w:val="006D66A9"/>
    <w:rsid w:val="006E069A"/>
    <w:rsid w:val="006E19CA"/>
    <w:rsid w:val="006E1BE4"/>
    <w:rsid w:val="006E2666"/>
    <w:rsid w:val="006E2C5D"/>
    <w:rsid w:val="006E3A92"/>
    <w:rsid w:val="006E5130"/>
    <w:rsid w:val="006E634F"/>
    <w:rsid w:val="006F0209"/>
    <w:rsid w:val="006F0239"/>
    <w:rsid w:val="006F0C77"/>
    <w:rsid w:val="006F14B9"/>
    <w:rsid w:val="006F2A44"/>
    <w:rsid w:val="006F2F92"/>
    <w:rsid w:val="006F3A40"/>
    <w:rsid w:val="006F54D5"/>
    <w:rsid w:val="00701632"/>
    <w:rsid w:val="00701F4A"/>
    <w:rsid w:val="0070369A"/>
    <w:rsid w:val="00703C55"/>
    <w:rsid w:val="00703CBD"/>
    <w:rsid w:val="00703E63"/>
    <w:rsid w:val="0070633A"/>
    <w:rsid w:val="00707299"/>
    <w:rsid w:val="0070746A"/>
    <w:rsid w:val="0071318F"/>
    <w:rsid w:val="00713C93"/>
    <w:rsid w:val="00713FA4"/>
    <w:rsid w:val="007142C1"/>
    <w:rsid w:val="007147E3"/>
    <w:rsid w:val="007152DE"/>
    <w:rsid w:val="00716626"/>
    <w:rsid w:val="00716BE1"/>
    <w:rsid w:val="00717BD1"/>
    <w:rsid w:val="0072009F"/>
    <w:rsid w:val="00720383"/>
    <w:rsid w:val="0072136E"/>
    <w:rsid w:val="00721DE6"/>
    <w:rsid w:val="007224FC"/>
    <w:rsid w:val="0072284D"/>
    <w:rsid w:val="00722CC2"/>
    <w:rsid w:val="00724A20"/>
    <w:rsid w:val="00725444"/>
    <w:rsid w:val="00725462"/>
    <w:rsid w:val="00730EF5"/>
    <w:rsid w:val="00731990"/>
    <w:rsid w:val="00732CFE"/>
    <w:rsid w:val="00734ED0"/>
    <w:rsid w:val="007354E5"/>
    <w:rsid w:val="007355A0"/>
    <w:rsid w:val="007356D7"/>
    <w:rsid w:val="00735F23"/>
    <w:rsid w:val="00736112"/>
    <w:rsid w:val="00737F67"/>
    <w:rsid w:val="00737F85"/>
    <w:rsid w:val="00741A9E"/>
    <w:rsid w:val="00744A72"/>
    <w:rsid w:val="00745D24"/>
    <w:rsid w:val="00746ED8"/>
    <w:rsid w:val="00751227"/>
    <w:rsid w:val="007537AC"/>
    <w:rsid w:val="007543C8"/>
    <w:rsid w:val="00760056"/>
    <w:rsid w:val="00760F7E"/>
    <w:rsid w:val="0076183F"/>
    <w:rsid w:val="00761D7A"/>
    <w:rsid w:val="007620E7"/>
    <w:rsid w:val="00764F1C"/>
    <w:rsid w:val="00765FE9"/>
    <w:rsid w:val="00766A08"/>
    <w:rsid w:val="00766B1D"/>
    <w:rsid w:val="007714C4"/>
    <w:rsid w:val="0077380C"/>
    <w:rsid w:val="00773B24"/>
    <w:rsid w:val="007750AA"/>
    <w:rsid w:val="00776279"/>
    <w:rsid w:val="00777BAF"/>
    <w:rsid w:val="00780900"/>
    <w:rsid w:val="00781A7E"/>
    <w:rsid w:val="007823A5"/>
    <w:rsid w:val="007830D0"/>
    <w:rsid w:val="007831FA"/>
    <w:rsid w:val="00783663"/>
    <w:rsid w:val="00784AA4"/>
    <w:rsid w:val="00785097"/>
    <w:rsid w:val="007852AD"/>
    <w:rsid w:val="00787A09"/>
    <w:rsid w:val="007913A8"/>
    <w:rsid w:val="00791EB6"/>
    <w:rsid w:val="00793297"/>
    <w:rsid w:val="00793323"/>
    <w:rsid w:val="00793A37"/>
    <w:rsid w:val="00793EA5"/>
    <w:rsid w:val="0079588E"/>
    <w:rsid w:val="00795D4E"/>
    <w:rsid w:val="007964CC"/>
    <w:rsid w:val="00796834"/>
    <w:rsid w:val="00797FBC"/>
    <w:rsid w:val="007A0895"/>
    <w:rsid w:val="007A09C0"/>
    <w:rsid w:val="007A3124"/>
    <w:rsid w:val="007A3140"/>
    <w:rsid w:val="007A5044"/>
    <w:rsid w:val="007A724D"/>
    <w:rsid w:val="007A74A2"/>
    <w:rsid w:val="007A78FF"/>
    <w:rsid w:val="007B2EE4"/>
    <w:rsid w:val="007B4E65"/>
    <w:rsid w:val="007B6289"/>
    <w:rsid w:val="007B642B"/>
    <w:rsid w:val="007B6CB3"/>
    <w:rsid w:val="007C011C"/>
    <w:rsid w:val="007C205F"/>
    <w:rsid w:val="007C268B"/>
    <w:rsid w:val="007C2AAE"/>
    <w:rsid w:val="007C2DCC"/>
    <w:rsid w:val="007C38E5"/>
    <w:rsid w:val="007C3EB9"/>
    <w:rsid w:val="007C432E"/>
    <w:rsid w:val="007C524B"/>
    <w:rsid w:val="007C6C94"/>
    <w:rsid w:val="007C7B98"/>
    <w:rsid w:val="007D2236"/>
    <w:rsid w:val="007D2743"/>
    <w:rsid w:val="007D27C6"/>
    <w:rsid w:val="007D44B5"/>
    <w:rsid w:val="007E216F"/>
    <w:rsid w:val="007E44EB"/>
    <w:rsid w:val="007E68C1"/>
    <w:rsid w:val="007F007E"/>
    <w:rsid w:val="007F0273"/>
    <w:rsid w:val="007F0C10"/>
    <w:rsid w:val="007F2365"/>
    <w:rsid w:val="007F2E30"/>
    <w:rsid w:val="007F59C1"/>
    <w:rsid w:val="007F5D53"/>
    <w:rsid w:val="007F6E4B"/>
    <w:rsid w:val="007F78C2"/>
    <w:rsid w:val="008002F7"/>
    <w:rsid w:val="00800616"/>
    <w:rsid w:val="008018B6"/>
    <w:rsid w:val="008028C2"/>
    <w:rsid w:val="0080343B"/>
    <w:rsid w:val="00804667"/>
    <w:rsid w:val="00805454"/>
    <w:rsid w:val="00805561"/>
    <w:rsid w:val="00806F7B"/>
    <w:rsid w:val="0080746D"/>
    <w:rsid w:val="00807B7B"/>
    <w:rsid w:val="008133FD"/>
    <w:rsid w:val="00813872"/>
    <w:rsid w:val="00813CE0"/>
    <w:rsid w:val="008143AC"/>
    <w:rsid w:val="008144DE"/>
    <w:rsid w:val="0081553A"/>
    <w:rsid w:val="00815885"/>
    <w:rsid w:val="00815CDC"/>
    <w:rsid w:val="00816278"/>
    <w:rsid w:val="00816615"/>
    <w:rsid w:val="00816C58"/>
    <w:rsid w:val="00817170"/>
    <w:rsid w:val="00817492"/>
    <w:rsid w:val="00817D32"/>
    <w:rsid w:val="00822FF1"/>
    <w:rsid w:val="008231D8"/>
    <w:rsid w:val="00823EFB"/>
    <w:rsid w:val="008250FC"/>
    <w:rsid w:val="0082591C"/>
    <w:rsid w:val="008260B4"/>
    <w:rsid w:val="00826DEB"/>
    <w:rsid w:val="0082759B"/>
    <w:rsid w:val="00827780"/>
    <w:rsid w:val="008277C0"/>
    <w:rsid w:val="00827B87"/>
    <w:rsid w:val="00827FCF"/>
    <w:rsid w:val="00830809"/>
    <w:rsid w:val="00831250"/>
    <w:rsid w:val="00831F76"/>
    <w:rsid w:val="00832023"/>
    <w:rsid w:val="00832DCF"/>
    <w:rsid w:val="00833C7C"/>
    <w:rsid w:val="00833ED3"/>
    <w:rsid w:val="00834926"/>
    <w:rsid w:val="00834B44"/>
    <w:rsid w:val="00834BC8"/>
    <w:rsid w:val="00835244"/>
    <w:rsid w:val="00836F29"/>
    <w:rsid w:val="0083705F"/>
    <w:rsid w:val="00837F68"/>
    <w:rsid w:val="0084044A"/>
    <w:rsid w:val="00840836"/>
    <w:rsid w:val="00840922"/>
    <w:rsid w:val="00840D1F"/>
    <w:rsid w:val="00841545"/>
    <w:rsid w:val="008418E3"/>
    <w:rsid w:val="008419A4"/>
    <w:rsid w:val="0084292C"/>
    <w:rsid w:val="008434C4"/>
    <w:rsid w:val="0084358C"/>
    <w:rsid w:val="008447CD"/>
    <w:rsid w:val="008454DB"/>
    <w:rsid w:val="00847B0C"/>
    <w:rsid w:val="00847F4B"/>
    <w:rsid w:val="00847FE2"/>
    <w:rsid w:val="0085013A"/>
    <w:rsid w:val="00851C37"/>
    <w:rsid w:val="0085241D"/>
    <w:rsid w:val="00853458"/>
    <w:rsid w:val="00853A8B"/>
    <w:rsid w:val="00853F8D"/>
    <w:rsid w:val="00854E4B"/>
    <w:rsid w:val="008569D2"/>
    <w:rsid w:val="00856E73"/>
    <w:rsid w:val="008571C4"/>
    <w:rsid w:val="008573C0"/>
    <w:rsid w:val="0085742E"/>
    <w:rsid w:val="00862266"/>
    <w:rsid w:val="0086412C"/>
    <w:rsid w:val="008648A0"/>
    <w:rsid w:val="008672E7"/>
    <w:rsid w:val="00870D6F"/>
    <w:rsid w:val="00872AC1"/>
    <w:rsid w:val="00872AF9"/>
    <w:rsid w:val="00874E3A"/>
    <w:rsid w:val="00874EE1"/>
    <w:rsid w:val="00875270"/>
    <w:rsid w:val="0087548F"/>
    <w:rsid w:val="008801CB"/>
    <w:rsid w:val="0088076F"/>
    <w:rsid w:val="0088100A"/>
    <w:rsid w:val="00881F9F"/>
    <w:rsid w:val="0088259A"/>
    <w:rsid w:val="00883456"/>
    <w:rsid w:val="00883D02"/>
    <w:rsid w:val="00884517"/>
    <w:rsid w:val="008847E3"/>
    <w:rsid w:val="0088558D"/>
    <w:rsid w:val="00885CA5"/>
    <w:rsid w:val="0089002F"/>
    <w:rsid w:val="00890C79"/>
    <w:rsid w:val="0089230F"/>
    <w:rsid w:val="00892BD2"/>
    <w:rsid w:val="00893022"/>
    <w:rsid w:val="008933E0"/>
    <w:rsid w:val="008947E9"/>
    <w:rsid w:val="00896445"/>
    <w:rsid w:val="00897318"/>
    <w:rsid w:val="008A0DED"/>
    <w:rsid w:val="008A21AB"/>
    <w:rsid w:val="008A2638"/>
    <w:rsid w:val="008A3CB9"/>
    <w:rsid w:val="008A3D87"/>
    <w:rsid w:val="008A4FB1"/>
    <w:rsid w:val="008A6726"/>
    <w:rsid w:val="008A6C8E"/>
    <w:rsid w:val="008B13FF"/>
    <w:rsid w:val="008B1DCF"/>
    <w:rsid w:val="008B3236"/>
    <w:rsid w:val="008B4012"/>
    <w:rsid w:val="008B4283"/>
    <w:rsid w:val="008B5176"/>
    <w:rsid w:val="008B5C3C"/>
    <w:rsid w:val="008B5EA5"/>
    <w:rsid w:val="008C0022"/>
    <w:rsid w:val="008C1425"/>
    <w:rsid w:val="008C4B4F"/>
    <w:rsid w:val="008C4D40"/>
    <w:rsid w:val="008C663C"/>
    <w:rsid w:val="008C67C2"/>
    <w:rsid w:val="008C7136"/>
    <w:rsid w:val="008D0F44"/>
    <w:rsid w:val="008D1C67"/>
    <w:rsid w:val="008D2632"/>
    <w:rsid w:val="008D2F78"/>
    <w:rsid w:val="008D3D5D"/>
    <w:rsid w:val="008D4F7E"/>
    <w:rsid w:val="008D61E9"/>
    <w:rsid w:val="008E041E"/>
    <w:rsid w:val="008E0B40"/>
    <w:rsid w:val="008E0F60"/>
    <w:rsid w:val="008E2B9C"/>
    <w:rsid w:val="008E3111"/>
    <w:rsid w:val="008E4056"/>
    <w:rsid w:val="008E410D"/>
    <w:rsid w:val="008E4461"/>
    <w:rsid w:val="008E500F"/>
    <w:rsid w:val="008E5138"/>
    <w:rsid w:val="008E60CD"/>
    <w:rsid w:val="008E67AF"/>
    <w:rsid w:val="008E6A88"/>
    <w:rsid w:val="008E6BE2"/>
    <w:rsid w:val="008E783F"/>
    <w:rsid w:val="008F0849"/>
    <w:rsid w:val="008F0A57"/>
    <w:rsid w:val="008F1A0C"/>
    <w:rsid w:val="008F306A"/>
    <w:rsid w:val="008F3382"/>
    <w:rsid w:val="008F6FCE"/>
    <w:rsid w:val="008F762B"/>
    <w:rsid w:val="00902CC9"/>
    <w:rsid w:val="00903533"/>
    <w:rsid w:val="00904028"/>
    <w:rsid w:val="00905166"/>
    <w:rsid w:val="0090599B"/>
    <w:rsid w:val="00905BE1"/>
    <w:rsid w:val="00906CAD"/>
    <w:rsid w:val="00907677"/>
    <w:rsid w:val="00907BA6"/>
    <w:rsid w:val="00910A56"/>
    <w:rsid w:val="0091294B"/>
    <w:rsid w:val="00916B0A"/>
    <w:rsid w:val="00916FC5"/>
    <w:rsid w:val="00920E89"/>
    <w:rsid w:val="0092182A"/>
    <w:rsid w:val="00921E2F"/>
    <w:rsid w:val="00922CEA"/>
    <w:rsid w:val="00923098"/>
    <w:rsid w:val="009238B6"/>
    <w:rsid w:val="009244AD"/>
    <w:rsid w:val="0092647F"/>
    <w:rsid w:val="00931714"/>
    <w:rsid w:val="00931FEE"/>
    <w:rsid w:val="00933848"/>
    <w:rsid w:val="00935A0D"/>
    <w:rsid w:val="00940B0A"/>
    <w:rsid w:val="00943024"/>
    <w:rsid w:val="009434FD"/>
    <w:rsid w:val="009452AE"/>
    <w:rsid w:val="00945B1F"/>
    <w:rsid w:val="009500AE"/>
    <w:rsid w:val="00950E38"/>
    <w:rsid w:val="00951509"/>
    <w:rsid w:val="0095324D"/>
    <w:rsid w:val="00954036"/>
    <w:rsid w:val="00954301"/>
    <w:rsid w:val="009546CA"/>
    <w:rsid w:val="0095697C"/>
    <w:rsid w:val="00957868"/>
    <w:rsid w:val="00957ED5"/>
    <w:rsid w:val="0096072D"/>
    <w:rsid w:val="009643E7"/>
    <w:rsid w:val="00964629"/>
    <w:rsid w:val="00964954"/>
    <w:rsid w:val="009657BD"/>
    <w:rsid w:val="00965F39"/>
    <w:rsid w:val="00966518"/>
    <w:rsid w:val="009672CD"/>
    <w:rsid w:val="0097028B"/>
    <w:rsid w:val="00970385"/>
    <w:rsid w:val="009726A6"/>
    <w:rsid w:val="00973652"/>
    <w:rsid w:val="00973854"/>
    <w:rsid w:val="00973864"/>
    <w:rsid w:val="00974177"/>
    <w:rsid w:val="00975894"/>
    <w:rsid w:val="00976B50"/>
    <w:rsid w:val="00976D15"/>
    <w:rsid w:val="00980CA7"/>
    <w:rsid w:val="00980F4B"/>
    <w:rsid w:val="0098189D"/>
    <w:rsid w:val="00982CC0"/>
    <w:rsid w:val="00982F19"/>
    <w:rsid w:val="00983749"/>
    <w:rsid w:val="00983B47"/>
    <w:rsid w:val="00984C3A"/>
    <w:rsid w:val="00985B25"/>
    <w:rsid w:val="00985FF6"/>
    <w:rsid w:val="009861E9"/>
    <w:rsid w:val="00986C2C"/>
    <w:rsid w:val="00987340"/>
    <w:rsid w:val="00990F92"/>
    <w:rsid w:val="009916B7"/>
    <w:rsid w:val="0099172B"/>
    <w:rsid w:val="00992146"/>
    <w:rsid w:val="00993823"/>
    <w:rsid w:val="00993C20"/>
    <w:rsid w:val="0099485D"/>
    <w:rsid w:val="00995EAB"/>
    <w:rsid w:val="00996033"/>
    <w:rsid w:val="009966F3"/>
    <w:rsid w:val="009A092F"/>
    <w:rsid w:val="009A1B01"/>
    <w:rsid w:val="009A2205"/>
    <w:rsid w:val="009A29DB"/>
    <w:rsid w:val="009A37E3"/>
    <w:rsid w:val="009A5C65"/>
    <w:rsid w:val="009A64C3"/>
    <w:rsid w:val="009A740A"/>
    <w:rsid w:val="009A747E"/>
    <w:rsid w:val="009B0559"/>
    <w:rsid w:val="009B1D8E"/>
    <w:rsid w:val="009B2232"/>
    <w:rsid w:val="009B2D43"/>
    <w:rsid w:val="009B41EE"/>
    <w:rsid w:val="009B5DC3"/>
    <w:rsid w:val="009B65D3"/>
    <w:rsid w:val="009B6CF6"/>
    <w:rsid w:val="009B6E2B"/>
    <w:rsid w:val="009C0185"/>
    <w:rsid w:val="009C0CB7"/>
    <w:rsid w:val="009C0CEF"/>
    <w:rsid w:val="009C18AF"/>
    <w:rsid w:val="009C1AD4"/>
    <w:rsid w:val="009C32B2"/>
    <w:rsid w:val="009C39AA"/>
    <w:rsid w:val="009C5F40"/>
    <w:rsid w:val="009C688E"/>
    <w:rsid w:val="009C6DC6"/>
    <w:rsid w:val="009D0C13"/>
    <w:rsid w:val="009D2BA6"/>
    <w:rsid w:val="009D3070"/>
    <w:rsid w:val="009D3844"/>
    <w:rsid w:val="009D3BE4"/>
    <w:rsid w:val="009D4414"/>
    <w:rsid w:val="009D56F6"/>
    <w:rsid w:val="009D61B2"/>
    <w:rsid w:val="009E1A2D"/>
    <w:rsid w:val="009E23CB"/>
    <w:rsid w:val="009E32CE"/>
    <w:rsid w:val="009E3F5F"/>
    <w:rsid w:val="009E4094"/>
    <w:rsid w:val="009E56FA"/>
    <w:rsid w:val="009E6F68"/>
    <w:rsid w:val="009F1767"/>
    <w:rsid w:val="009F1A4D"/>
    <w:rsid w:val="009F2097"/>
    <w:rsid w:val="009F2DBA"/>
    <w:rsid w:val="009F3A32"/>
    <w:rsid w:val="009F5B8D"/>
    <w:rsid w:val="009F6113"/>
    <w:rsid w:val="009F6E0C"/>
    <w:rsid w:val="009F719C"/>
    <w:rsid w:val="009F7C27"/>
    <w:rsid w:val="00A00E28"/>
    <w:rsid w:val="00A01DF7"/>
    <w:rsid w:val="00A01E55"/>
    <w:rsid w:val="00A02281"/>
    <w:rsid w:val="00A02A16"/>
    <w:rsid w:val="00A06C23"/>
    <w:rsid w:val="00A0744C"/>
    <w:rsid w:val="00A11F14"/>
    <w:rsid w:val="00A13900"/>
    <w:rsid w:val="00A14DD4"/>
    <w:rsid w:val="00A14DF0"/>
    <w:rsid w:val="00A1731E"/>
    <w:rsid w:val="00A1748B"/>
    <w:rsid w:val="00A178D5"/>
    <w:rsid w:val="00A20698"/>
    <w:rsid w:val="00A211FA"/>
    <w:rsid w:val="00A23DAD"/>
    <w:rsid w:val="00A25301"/>
    <w:rsid w:val="00A25F15"/>
    <w:rsid w:val="00A27BE5"/>
    <w:rsid w:val="00A3053C"/>
    <w:rsid w:val="00A306CD"/>
    <w:rsid w:val="00A34D15"/>
    <w:rsid w:val="00A35039"/>
    <w:rsid w:val="00A35A9A"/>
    <w:rsid w:val="00A36180"/>
    <w:rsid w:val="00A4013D"/>
    <w:rsid w:val="00A401DE"/>
    <w:rsid w:val="00A407E3"/>
    <w:rsid w:val="00A41F3F"/>
    <w:rsid w:val="00A44113"/>
    <w:rsid w:val="00A441F2"/>
    <w:rsid w:val="00A444A4"/>
    <w:rsid w:val="00A45766"/>
    <w:rsid w:val="00A46044"/>
    <w:rsid w:val="00A523B4"/>
    <w:rsid w:val="00A52ADB"/>
    <w:rsid w:val="00A52ECF"/>
    <w:rsid w:val="00A531EE"/>
    <w:rsid w:val="00A539A4"/>
    <w:rsid w:val="00A53B10"/>
    <w:rsid w:val="00A549C5"/>
    <w:rsid w:val="00A54A1B"/>
    <w:rsid w:val="00A54C7A"/>
    <w:rsid w:val="00A5656B"/>
    <w:rsid w:val="00A56DF3"/>
    <w:rsid w:val="00A56EE6"/>
    <w:rsid w:val="00A57247"/>
    <w:rsid w:val="00A60D24"/>
    <w:rsid w:val="00A61F58"/>
    <w:rsid w:val="00A64BC8"/>
    <w:rsid w:val="00A64CB3"/>
    <w:rsid w:val="00A65BC1"/>
    <w:rsid w:val="00A65FA2"/>
    <w:rsid w:val="00A66465"/>
    <w:rsid w:val="00A666DE"/>
    <w:rsid w:val="00A66C75"/>
    <w:rsid w:val="00A6756A"/>
    <w:rsid w:val="00A67C3A"/>
    <w:rsid w:val="00A7155B"/>
    <w:rsid w:val="00A7159E"/>
    <w:rsid w:val="00A71E0C"/>
    <w:rsid w:val="00A71F78"/>
    <w:rsid w:val="00A71FEA"/>
    <w:rsid w:val="00A73C1B"/>
    <w:rsid w:val="00A743A3"/>
    <w:rsid w:val="00A764BB"/>
    <w:rsid w:val="00A76BBF"/>
    <w:rsid w:val="00A774D0"/>
    <w:rsid w:val="00A77F0A"/>
    <w:rsid w:val="00A808BD"/>
    <w:rsid w:val="00A80DB2"/>
    <w:rsid w:val="00A82DC4"/>
    <w:rsid w:val="00A83154"/>
    <w:rsid w:val="00A836A5"/>
    <w:rsid w:val="00A845C0"/>
    <w:rsid w:val="00A85583"/>
    <w:rsid w:val="00A8567B"/>
    <w:rsid w:val="00A85B18"/>
    <w:rsid w:val="00A85C4D"/>
    <w:rsid w:val="00A865CA"/>
    <w:rsid w:val="00A86B64"/>
    <w:rsid w:val="00A874B8"/>
    <w:rsid w:val="00A879FD"/>
    <w:rsid w:val="00A90366"/>
    <w:rsid w:val="00A908CC"/>
    <w:rsid w:val="00A9308B"/>
    <w:rsid w:val="00A94036"/>
    <w:rsid w:val="00A94251"/>
    <w:rsid w:val="00A943E8"/>
    <w:rsid w:val="00A9491F"/>
    <w:rsid w:val="00A94DB9"/>
    <w:rsid w:val="00A96051"/>
    <w:rsid w:val="00A97650"/>
    <w:rsid w:val="00A97654"/>
    <w:rsid w:val="00A97D4B"/>
    <w:rsid w:val="00AA3A50"/>
    <w:rsid w:val="00AA3B7F"/>
    <w:rsid w:val="00AA6BA5"/>
    <w:rsid w:val="00AA7FDA"/>
    <w:rsid w:val="00AB0DC1"/>
    <w:rsid w:val="00AB10CA"/>
    <w:rsid w:val="00AB1299"/>
    <w:rsid w:val="00AB1499"/>
    <w:rsid w:val="00AB1B8D"/>
    <w:rsid w:val="00AB1F8E"/>
    <w:rsid w:val="00AB3B33"/>
    <w:rsid w:val="00AB4056"/>
    <w:rsid w:val="00AB424B"/>
    <w:rsid w:val="00AB4A02"/>
    <w:rsid w:val="00AB4DE2"/>
    <w:rsid w:val="00AB4FCD"/>
    <w:rsid w:val="00AB776C"/>
    <w:rsid w:val="00AC0C41"/>
    <w:rsid w:val="00AC1CEC"/>
    <w:rsid w:val="00AC229E"/>
    <w:rsid w:val="00AC31CC"/>
    <w:rsid w:val="00AC3AEF"/>
    <w:rsid w:val="00AC4470"/>
    <w:rsid w:val="00AC67DD"/>
    <w:rsid w:val="00AD1AB7"/>
    <w:rsid w:val="00AD4C61"/>
    <w:rsid w:val="00AD58D4"/>
    <w:rsid w:val="00AD59B1"/>
    <w:rsid w:val="00AD6741"/>
    <w:rsid w:val="00AD7984"/>
    <w:rsid w:val="00AE2B5C"/>
    <w:rsid w:val="00AE41DA"/>
    <w:rsid w:val="00AE4D15"/>
    <w:rsid w:val="00AE5882"/>
    <w:rsid w:val="00AE727B"/>
    <w:rsid w:val="00AE728F"/>
    <w:rsid w:val="00AE7C73"/>
    <w:rsid w:val="00AE7CE8"/>
    <w:rsid w:val="00AF0BBD"/>
    <w:rsid w:val="00AF269E"/>
    <w:rsid w:val="00AF2A65"/>
    <w:rsid w:val="00AF2ADD"/>
    <w:rsid w:val="00AF2BD5"/>
    <w:rsid w:val="00AF5403"/>
    <w:rsid w:val="00AF5DD7"/>
    <w:rsid w:val="00AF5DDC"/>
    <w:rsid w:val="00AF5E6B"/>
    <w:rsid w:val="00AF705E"/>
    <w:rsid w:val="00AF735B"/>
    <w:rsid w:val="00AF77F8"/>
    <w:rsid w:val="00B009CC"/>
    <w:rsid w:val="00B01661"/>
    <w:rsid w:val="00B01BE8"/>
    <w:rsid w:val="00B028BD"/>
    <w:rsid w:val="00B02D84"/>
    <w:rsid w:val="00B0348F"/>
    <w:rsid w:val="00B04228"/>
    <w:rsid w:val="00B0489A"/>
    <w:rsid w:val="00B06536"/>
    <w:rsid w:val="00B0670E"/>
    <w:rsid w:val="00B07B05"/>
    <w:rsid w:val="00B100AF"/>
    <w:rsid w:val="00B11991"/>
    <w:rsid w:val="00B11E8B"/>
    <w:rsid w:val="00B12894"/>
    <w:rsid w:val="00B129B9"/>
    <w:rsid w:val="00B12BCD"/>
    <w:rsid w:val="00B13484"/>
    <w:rsid w:val="00B13BFE"/>
    <w:rsid w:val="00B13C08"/>
    <w:rsid w:val="00B13DDC"/>
    <w:rsid w:val="00B14B24"/>
    <w:rsid w:val="00B15148"/>
    <w:rsid w:val="00B15CEF"/>
    <w:rsid w:val="00B21D46"/>
    <w:rsid w:val="00B21DA3"/>
    <w:rsid w:val="00B22071"/>
    <w:rsid w:val="00B22965"/>
    <w:rsid w:val="00B23929"/>
    <w:rsid w:val="00B2628B"/>
    <w:rsid w:val="00B300D5"/>
    <w:rsid w:val="00B3054D"/>
    <w:rsid w:val="00B329B3"/>
    <w:rsid w:val="00B32C14"/>
    <w:rsid w:val="00B32D33"/>
    <w:rsid w:val="00B330EC"/>
    <w:rsid w:val="00B33CB6"/>
    <w:rsid w:val="00B348C5"/>
    <w:rsid w:val="00B37C47"/>
    <w:rsid w:val="00B40639"/>
    <w:rsid w:val="00B40D31"/>
    <w:rsid w:val="00B42C88"/>
    <w:rsid w:val="00B434AF"/>
    <w:rsid w:val="00B461F3"/>
    <w:rsid w:val="00B47323"/>
    <w:rsid w:val="00B509BD"/>
    <w:rsid w:val="00B51A5C"/>
    <w:rsid w:val="00B5270A"/>
    <w:rsid w:val="00B52E9B"/>
    <w:rsid w:val="00B52FE4"/>
    <w:rsid w:val="00B53638"/>
    <w:rsid w:val="00B5755F"/>
    <w:rsid w:val="00B57DA4"/>
    <w:rsid w:val="00B60842"/>
    <w:rsid w:val="00B6181C"/>
    <w:rsid w:val="00B622F0"/>
    <w:rsid w:val="00B638D8"/>
    <w:rsid w:val="00B6469E"/>
    <w:rsid w:val="00B662A4"/>
    <w:rsid w:val="00B67AE6"/>
    <w:rsid w:val="00B67BFC"/>
    <w:rsid w:val="00B67D66"/>
    <w:rsid w:val="00B72568"/>
    <w:rsid w:val="00B7257B"/>
    <w:rsid w:val="00B72846"/>
    <w:rsid w:val="00B72CD5"/>
    <w:rsid w:val="00B72F81"/>
    <w:rsid w:val="00B73132"/>
    <w:rsid w:val="00B74647"/>
    <w:rsid w:val="00B758C5"/>
    <w:rsid w:val="00B76C36"/>
    <w:rsid w:val="00B7752C"/>
    <w:rsid w:val="00B7795C"/>
    <w:rsid w:val="00B803C8"/>
    <w:rsid w:val="00B809F8"/>
    <w:rsid w:val="00B80CDF"/>
    <w:rsid w:val="00B8415F"/>
    <w:rsid w:val="00B844A9"/>
    <w:rsid w:val="00B846D0"/>
    <w:rsid w:val="00B87C2C"/>
    <w:rsid w:val="00B90C6F"/>
    <w:rsid w:val="00B927B1"/>
    <w:rsid w:val="00B93F4E"/>
    <w:rsid w:val="00B9437D"/>
    <w:rsid w:val="00B94A0F"/>
    <w:rsid w:val="00B95D4B"/>
    <w:rsid w:val="00B96B91"/>
    <w:rsid w:val="00B97492"/>
    <w:rsid w:val="00BA09CF"/>
    <w:rsid w:val="00BA11A3"/>
    <w:rsid w:val="00BA11EF"/>
    <w:rsid w:val="00BA142B"/>
    <w:rsid w:val="00BA149D"/>
    <w:rsid w:val="00BA2382"/>
    <w:rsid w:val="00BA28AF"/>
    <w:rsid w:val="00BA2DA7"/>
    <w:rsid w:val="00BA3490"/>
    <w:rsid w:val="00BA4071"/>
    <w:rsid w:val="00BA44A8"/>
    <w:rsid w:val="00BA5C32"/>
    <w:rsid w:val="00BA651E"/>
    <w:rsid w:val="00BA6A2E"/>
    <w:rsid w:val="00BA7A0A"/>
    <w:rsid w:val="00BB0928"/>
    <w:rsid w:val="00BB0EB5"/>
    <w:rsid w:val="00BB65F1"/>
    <w:rsid w:val="00BB7007"/>
    <w:rsid w:val="00BB79E0"/>
    <w:rsid w:val="00BC09BB"/>
    <w:rsid w:val="00BC0B1C"/>
    <w:rsid w:val="00BC29BC"/>
    <w:rsid w:val="00BC34B7"/>
    <w:rsid w:val="00BC379A"/>
    <w:rsid w:val="00BC540B"/>
    <w:rsid w:val="00BC5AAE"/>
    <w:rsid w:val="00BC5CB8"/>
    <w:rsid w:val="00BC6765"/>
    <w:rsid w:val="00BC72F8"/>
    <w:rsid w:val="00BC7972"/>
    <w:rsid w:val="00BD044A"/>
    <w:rsid w:val="00BD0636"/>
    <w:rsid w:val="00BD1CDF"/>
    <w:rsid w:val="00BD5281"/>
    <w:rsid w:val="00BD5B5E"/>
    <w:rsid w:val="00BD66A4"/>
    <w:rsid w:val="00BD6A22"/>
    <w:rsid w:val="00BD7E9E"/>
    <w:rsid w:val="00BE0112"/>
    <w:rsid w:val="00BE011E"/>
    <w:rsid w:val="00BE13D4"/>
    <w:rsid w:val="00BE2EAE"/>
    <w:rsid w:val="00BE3520"/>
    <w:rsid w:val="00BE3546"/>
    <w:rsid w:val="00BE3B35"/>
    <w:rsid w:val="00BE55CC"/>
    <w:rsid w:val="00BE6414"/>
    <w:rsid w:val="00BE6BA7"/>
    <w:rsid w:val="00BE74D2"/>
    <w:rsid w:val="00BF0B26"/>
    <w:rsid w:val="00BF2E8E"/>
    <w:rsid w:val="00BF4B32"/>
    <w:rsid w:val="00BF60C7"/>
    <w:rsid w:val="00BF6577"/>
    <w:rsid w:val="00C00D94"/>
    <w:rsid w:val="00C02437"/>
    <w:rsid w:val="00C0424D"/>
    <w:rsid w:val="00C054D6"/>
    <w:rsid w:val="00C06267"/>
    <w:rsid w:val="00C06352"/>
    <w:rsid w:val="00C07E97"/>
    <w:rsid w:val="00C10E95"/>
    <w:rsid w:val="00C1143D"/>
    <w:rsid w:val="00C114FE"/>
    <w:rsid w:val="00C1182A"/>
    <w:rsid w:val="00C11B71"/>
    <w:rsid w:val="00C1322E"/>
    <w:rsid w:val="00C137E1"/>
    <w:rsid w:val="00C14BAB"/>
    <w:rsid w:val="00C15623"/>
    <w:rsid w:val="00C15670"/>
    <w:rsid w:val="00C158EB"/>
    <w:rsid w:val="00C16006"/>
    <w:rsid w:val="00C218C5"/>
    <w:rsid w:val="00C23598"/>
    <w:rsid w:val="00C2373D"/>
    <w:rsid w:val="00C24B3A"/>
    <w:rsid w:val="00C25064"/>
    <w:rsid w:val="00C25929"/>
    <w:rsid w:val="00C26005"/>
    <w:rsid w:val="00C2610C"/>
    <w:rsid w:val="00C261DA"/>
    <w:rsid w:val="00C27474"/>
    <w:rsid w:val="00C27484"/>
    <w:rsid w:val="00C276B0"/>
    <w:rsid w:val="00C314D7"/>
    <w:rsid w:val="00C32440"/>
    <w:rsid w:val="00C32C5B"/>
    <w:rsid w:val="00C332DE"/>
    <w:rsid w:val="00C33437"/>
    <w:rsid w:val="00C33B13"/>
    <w:rsid w:val="00C34F04"/>
    <w:rsid w:val="00C35432"/>
    <w:rsid w:val="00C354DB"/>
    <w:rsid w:val="00C35B23"/>
    <w:rsid w:val="00C36CD7"/>
    <w:rsid w:val="00C36CE3"/>
    <w:rsid w:val="00C40D15"/>
    <w:rsid w:val="00C42DB4"/>
    <w:rsid w:val="00C42ECB"/>
    <w:rsid w:val="00C43F59"/>
    <w:rsid w:val="00C447A8"/>
    <w:rsid w:val="00C47124"/>
    <w:rsid w:val="00C50091"/>
    <w:rsid w:val="00C5052B"/>
    <w:rsid w:val="00C5075D"/>
    <w:rsid w:val="00C50FDF"/>
    <w:rsid w:val="00C5236A"/>
    <w:rsid w:val="00C525C9"/>
    <w:rsid w:val="00C52893"/>
    <w:rsid w:val="00C5423A"/>
    <w:rsid w:val="00C54CD1"/>
    <w:rsid w:val="00C54E80"/>
    <w:rsid w:val="00C5516A"/>
    <w:rsid w:val="00C558C5"/>
    <w:rsid w:val="00C564F8"/>
    <w:rsid w:val="00C5750D"/>
    <w:rsid w:val="00C57967"/>
    <w:rsid w:val="00C57D71"/>
    <w:rsid w:val="00C60B08"/>
    <w:rsid w:val="00C60B54"/>
    <w:rsid w:val="00C643B9"/>
    <w:rsid w:val="00C64B30"/>
    <w:rsid w:val="00C6554D"/>
    <w:rsid w:val="00C65698"/>
    <w:rsid w:val="00C66ADB"/>
    <w:rsid w:val="00C67BF7"/>
    <w:rsid w:val="00C70B3B"/>
    <w:rsid w:val="00C71291"/>
    <w:rsid w:val="00C720D3"/>
    <w:rsid w:val="00C7252C"/>
    <w:rsid w:val="00C729D3"/>
    <w:rsid w:val="00C732EB"/>
    <w:rsid w:val="00C74FEE"/>
    <w:rsid w:val="00C7578E"/>
    <w:rsid w:val="00C76BC1"/>
    <w:rsid w:val="00C76D89"/>
    <w:rsid w:val="00C775F7"/>
    <w:rsid w:val="00C80512"/>
    <w:rsid w:val="00C80D3F"/>
    <w:rsid w:val="00C82198"/>
    <w:rsid w:val="00C8265E"/>
    <w:rsid w:val="00C84CD1"/>
    <w:rsid w:val="00C84E9A"/>
    <w:rsid w:val="00C875C4"/>
    <w:rsid w:val="00C878FA"/>
    <w:rsid w:val="00C909C4"/>
    <w:rsid w:val="00C90BD8"/>
    <w:rsid w:val="00C90BE8"/>
    <w:rsid w:val="00C920ED"/>
    <w:rsid w:val="00C92CF7"/>
    <w:rsid w:val="00C93B31"/>
    <w:rsid w:val="00C9451D"/>
    <w:rsid w:val="00C94CEB"/>
    <w:rsid w:val="00C95EE4"/>
    <w:rsid w:val="00C97259"/>
    <w:rsid w:val="00CA0A07"/>
    <w:rsid w:val="00CA0D3E"/>
    <w:rsid w:val="00CA0F50"/>
    <w:rsid w:val="00CA1089"/>
    <w:rsid w:val="00CA2268"/>
    <w:rsid w:val="00CA2ABF"/>
    <w:rsid w:val="00CA2CC9"/>
    <w:rsid w:val="00CA461D"/>
    <w:rsid w:val="00CA4C75"/>
    <w:rsid w:val="00CA524B"/>
    <w:rsid w:val="00CA5676"/>
    <w:rsid w:val="00CA57C7"/>
    <w:rsid w:val="00CA5D84"/>
    <w:rsid w:val="00CA71E3"/>
    <w:rsid w:val="00CA728E"/>
    <w:rsid w:val="00CA76FD"/>
    <w:rsid w:val="00CB01E1"/>
    <w:rsid w:val="00CB0C1A"/>
    <w:rsid w:val="00CB24A1"/>
    <w:rsid w:val="00CB32A7"/>
    <w:rsid w:val="00CB32F9"/>
    <w:rsid w:val="00CB4356"/>
    <w:rsid w:val="00CB48A9"/>
    <w:rsid w:val="00CB6DC8"/>
    <w:rsid w:val="00CB730B"/>
    <w:rsid w:val="00CC0290"/>
    <w:rsid w:val="00CC055E"/>
    <w:rsid w:val="00CC0A88"/>
    <w:rsid w:val="00CC272C"/>
    <w:rsid w:val="00CC2E7F"/>
    <w:rsid w:val="00CC4A69"/>
    <w:rsid w:val="00CC5665"/>
    <w:rsid w:val="00CC65B8"/>
    <w:rsid w:val="00CC6BBF"/>
    <w:rsid w:val="00CD0E82"/>
    <w:rsid w:val="00CD20EF"/>
    <w:rsid w:val="00CD5066"/>
    <w:rsid w:val="00CD587B"/>
    <w:rsid w:val="00CD5D10"/>
    <w:rsid w:val="00CD6F7B"/>
    <w:rsid w:val="00CE0F82"/>
    <w:rsid w:val="00CE1311"/>
    <w:rsid w:val="00CE234B"/>
    <w:rsid w:val="00CE30CF"/>
    <w:rsid w:val="00CE52C6"/>
    <w:rsid w:val="00CE56B0"/>
    <w:rsid w:val="00CE591A"/>
    <w:rsid w:val="00CE5D75"/>
    <w:rsid w:val="00CF002F"/>
    <w:rsid w:val="00CF14EE"/>
    <w:rsid w:val="00CF1BD2"/>
    <w:rsid w:val="00CF2C7D"/>
    <w:rsid w:val="00CF5B97"/>
    <w:rsid w:val="00CF651A"/>
    <w:rsid w:val="00CF68FE"/>
    <w:rsid w:val="00CF6FC4"/>
    <w:rsid w:val="00CF7107"/>
    <w:rsid w:val="00CF7283"/>
    <w:rsid w:val="00CF7FBD"/>
    <w:rsid w:val="00D0000D"/>
    <w:rsid w:val="00D008C4"/>
    <w:rsid w:val="00D00F28"/>
    <w:rsid w:val="00D02150"/>
    <w:rsid w:val="00D032B6"/>
    <w:rsid w:val="00D040CE"/>
    <w:rsid w:val="00D05130"/>
    <w:rsid w:val="00D074C8"/>
    <w:rsid w:val="00D07B9D"/>
    <w:rsid w:val="00D105C1"/>
    <w:rsid w:val="00D10D4D"/>
    <w:rsid w:val="00D11DE9"/>
    <w:rsid w:val="00D14061"/>
    <w:rsid w:val="00D1495A"/>
    <w:rsid w:val="00D1790D"/>
    <w:rsid w:val="00D17F35"/>
    <w:rsid w:val="00D2115C"/>
    <w:rsid w:val="00D21D7B"/>
    <w:rsid w:val="00D22355"/>
    <w:rsid w:val="00D22C0F"/>
    <w:rsid w:val="00D24BCF"/>
    <w:rsid w:val="00D251B3"/>
    <w:rsid w:val="00D26621"/>
    <w:rsid w:val="00D26D26"/>
    <w:rsid w:val="00D279A5"/>
    <w:rsid w:val="00D30545"/>
    <w:rsid w:val="00D33247"/>
    <w:rsid w:val="00D35E9C"/>
    <w:rsid w:val="00D36761"/>
    <w:rsid w:val="00D37382"/>
    <w:rsid w:val="00D42DD6"/>
    <w:rsid w:val="00D42E37"/>
    <w:rsid w:val="00D43422"/>
    <w:rsid w:val="00D43561"/>
    <w:rsid w:val="00D43849"/>
    <w:rsid w:val="00D43A18"/>
    <w:rsid w:val="00D45032"/>
    <w:rsid w:val="00D46158"/>
    <w:rsid w:val="00D463EB"/>
    <w:rsid w:val="00D509C3"/>
    <w:rsid w:val="00D50B05"/>
    <w:rsid w:val="00D51C6C"/>
    <w:rsid w:val="00D54C85"/>
    <w:rsid w:val="00D567AA"/>
    <w:rsid w:val="00D57CC9"/>
    <w:rsid w:val="00D57FC8"/>
    <w:rsid w:val="00D6023C"/>
    <w:rsid w:val="00D619E8"/>
    <w:rsid w:val="00D61D7E"/>
    <w:rsid w:val="00D62BA7"/>
    <w:rsid w:val="00D636C6"/>
    <w:rsid w:val="00D645BD"/>
    <w:rsid w:val="00D65A12"/>
    <w:rsid w:val="00D65D10"/>
    <w:rsid w:val="00D667CD"/>
    <w:rsid w:val="00D6750D"/>
    <w:rsid w:val="00D67E7E"/>
    <w:rsid w:val="00D707D4"/>
    <w:rsid w:val="00D71BA0"/>
    <w:rsid w:val="00D73FA6"/>
    <w:rsid w:val="00D7466B"/>
    <w:rsid w:val="00D75EC1"/>
    <w:rsid w:val="00D767BD"/>
    <w:rsid w:val="00D767F6"/>
    <w:rsid w:val="00D7695F"/>
    <w:rsid w:val="00D777CE"/>
    <w:rsid w:val="00D802BA"/>
    <w:rsid w:val="00D80A5F"/>
    <w:rsid w:val="00D81526"/>
    <w:rsid w:val="00D818C0"/>
    <w:rsid w:val="00D8296D"/>
    <w:rsid w:val="00D833B6"/>
    <w:rsid w:val="00D83646"/>
    <w:rsid w:val="00D855DA"/>
    <w:rsid w:val="00D85823"/>
    <w:rsid w:val="00D8598B"/>
    <w:rsid w:val="00D85A92"/>
    <w:rsid w:val="00D87C52"/>
    <w:rsid w:val="00D914A2"/>
    <w:rsid w:val="00D91CA9"/>
    <w:rsid w:val="00D91E2B"/>
    <w:rsid w:val="00D9233E"/>
    <w:rsid w:val="00D9348E"/>
    <w:rsid w:val="00D94366"/>
    <w:rsid w:val="00D94CF5"/>
    <w:rsid w:val="00D94DA9"/>
    <w:rsid w:val="00D96812"/>
    <w:rsid w:val="00D96928"/>
    <w:rsid w:val="00D96E79"/>
    <w:rsid w:val="00D978C5"/>
    <w:rsid w:val="00DA182C"/>
    <w:rsid w:val="00DA2A5A"/>
    <w:rsid w:val="00DA2B7A"/>
    <w:rsid w:val="00DA2BFC"/>
    <w:rsid w:val="00DA3462"/>
    <w:rsid w:val="00DA397A"/>
    <w:rsid w:val="00DA3C7E"/>
    <w:rsid w:val="00DA4707"/>
    <w:rsid w:val="00DA6789"/>
    <w:rsid w:val="00DA6CAE"/>
    <w:rsid w:val="00DB18EB"/>
    <w:rsid w:val="00DB1948"/>
    <w:rsid w:val="00DB30EB"/>
    <w:rsid w:val="00DB41D7"/>
    <w:rsid w:val="00DB53E3"/>
    <w:rsid w:val="00DB64FE"/>
    <w:rsid w:val="00DB6A27"/>
    <w:rsid w:val="00DB6CE3"/>
    <w:rsid w:val="00DC2829"/>
    <w:rsid w:val="00DC2F6D"/>
    <w:rsid w:val="00DC3882"/>
    <w:rsid w:val="00DC44FE"/>
    <w:rsid w:val="00DC7E11"/>
    <w:rsid w:val="00DD09EA"/>
    <w:rsid w:val="00DD2757"/>
    <w:rsid w:val="00DD4222"/>
    <w:rsid w:val="00DD4300"/>
    <w:rsid w:val="00DD4B15"/>
    <w:rsid w:val="00DD699B"/>
    <w:rsid w:val="00DD7776"/>
    <w:rsid w:val="00DE0216"/>
    <w:rsid w:val="00DE1359"/>
    <w:rsid w:val="00DE3A73"/>
    <w:rsid w:val="00DE4344"/>
    <w:rsid w:val="00DE4FAD"/>
    <w:rsid w:val="00DE542C"/>
    <w:rsid w:val="00DE5DC8"/>
    <w:rsid w:val="00DE65A1"/>
    <w:rsid w:val="00DE79FA"/>
    <w:rsid w:val="00DF030D"/>
    <w:rsid w:val="00DF0606"/>
    <w:rsid w:val="00DF0705"/>
    <w:rsid w:val="00DF122C"/>
    <w:rsid w:val="00DF209D"/>
    <w:rsid w:val="00DF21C3"/>
    <w:rsid w:val="00DF3104"/>
    <w:rsid w:val="00DF380C"/>
    <w:rsid w:val="00DF3CAE"/>
    <w:rsid w:val="00DF4656"/>
    <w:rsid w:val="00DF4D9A"/>
    <w:rsid w:val="00DF525C"/>
    <w:rsid w:val="00DF633D"/>
    <w:rsid w:val="00DF6C9E"/>
    <w:rsid w:val="00E00060"/>
    <w:rsid w:val="00E02422"/>
    <w:rsid w:val="00E0367D"/>
    <w:rsid w:val="00E03D68"/>
    <w:rsid w:val="00E045FA"/>
    <w:rsid w:val="00E056C1"/>
    <w:rsid w:val="00E05FED"/>
    <w:rsid w:val="00E07F29"/>
    <w:rsid w:val="00E106CC"/>
    <w:rsid w:val="00E12A00"/>
    <w:rsid w:val="00E13170"/>
    <w:rsid w:val="00E13E8B"/>
    <w:rsid w:val="00E141EE"/>
    <w:rsid w:val="00E148A5"/>
    <w:rsid w:val="00E14B9A"/>
    <w:rsid w:val="00E176B9"/>
    <w:rsid w:val="00E25369"/>
    <w:rsid w:val="00E25B38"/>
    <w:rsid w:val="00E25DA3"/>
    <w:rsid w:val="00E25DC6"/>
    <w:rsid w:val="00E2687C"/>
    <w:rsid w:val="00E2766D"/>
    <w:rsid w:val="00E31453"/>
    <w:rsid w:val="00E319C4"/>
    <w:rsid w:val="00E336A6"/>
    <w:rsid w:val="00E34658"/>
    <w:rsid w:val="00E34857"/>
    <w:rsid w:val="00E35131"/>
    <w:rsid w:val="00E36EC6"/>
    <w:rsid w:val="00E37024"/>
    <w:rsid w:val="00E3710F"/>
    <w:rsid w:val="00E41AFD"/>
    <w:rsid w:val="00E44CF5"/>
    <w:rsid w:val="00E456EF"/>
    <w:rsid w:val="00E46181"/>
    <w:rsid w:val="00E46273"/>
    <w:rsid w:val="00E46A48"/>
    <w:rsid w:val="00E46D79"/>
    <w:rsid w:val="00E47698"/>
    <w:rsid w:val="00E47BBE"/>
    <w:rsid w:val="00E501C9"/>
    <w:rsid w:val="00E5042C"/>
    <w:rsid w:val="00E50DF3"/>
    <w:rsid w:val="00E52687"/>
    <w:rsid w:val="00E5379B"/>
    <w:rsid w:val="00E56627"/>
    <w:rsid w:val="00E60930"/>
    <w:rsid w:val="00E61ADB"/>
    <w:rsid w:val="00E64BBA"/>
    <w:rsid w:val="00E65A7D"/>
    <w:rsid w:val="00E678EF"/>
    <w:rsid w:val="00E70288"/>
    <w:rsid w:val="00E706AB"/>
    <w:rsid w:val="00E707F2"/>
    <w:rsid w:val="00E71997"/>
    <w:rsid w:val="00E71D75"/>
    <w:rsid w:val="00E72411"/>
    <w:rsid w:val="00E72953"/>
    <w:rsid w:val="00E743A9"/>
    <w:rsid w:val="00E74446"/>
    <w:rsid w:val="00E751E7"/>
    <w:rsid w:val="00E7564C"/>
    <w:rsid w:val="00E800BE"/>
    <w:rsid w:val="00E8059A"/>
    <w:rsid w:val="00E809DC"/>
    <w:rsid w:val="00E81A27"/>
    <w:rsid w:val="00E81F38"/>
    <w:rsid w:val="00E8292B"/>
    <w:rsid w:val="00E831D4"/>
    <w:rsid w:val="00E8331C"/>
    <w:rsid w:val="00E84112"/>
    <w:rsid w:val="00E856A4"/>
    <w:rsid w:val="00E85A81"/>
    <w:rsid w:val="00E87F93"/>
    <w:rsid w:val="00E90CDA"/>
    <w:rsid w:val="00E912FE"/>
    <w:rsid w:val="00E92470"/>
    <w:rsid w:val="00E92E24"/>
    <w:rsid w:val="00E94878"/>
    <w:rsid w:val="00E94F2A"/>
    <w:rsid w:val="00E95054"/>
    <w:rsid w:val="00E96039"/>
    <w:rsid w:val="00E96483"/>
    <w:rsid w:val="00E96D80"/>
    <w:rsid w:val="00E97419"/>
    <w:rsid w:val="00E97731"/>
    <w:rsid w:val="00E97ACE"/>
    <w:rsid w:val="00EA09E4"/>
    <w:rsid w:val="00EA36FA"/>
    <w:rsid w:val="00EA4127"/>
    <w:rsid w:val="00EA5B9C"/>
    <w:rsid w:val="00EB0287"/>
    <w:rsid w:val="00EB1BE3"/>
    <w:rsid w:val="00EB1D87"/>
    <w:rsid w:val="00EB32B7"/>
    <w:rsid w:val="00EB4027"/>
    <w:rsid w:val="00EB4C6A"/>
    <w:rsid w:val="00EB50C7"/>
    <w:rsid w:val="00EC04E6"/>
    <w:rsid w:val="00EC0A18"/>
    <w:rsid w:val="00EC28E9"/>
    <w:rsid w:val="00EC5BCA"/>
    <w:rsid w:val="00EC734F"/>
    <w:rsid w:val="00ED09CC"/>
    <w:rsid w:val="00ED0C85"/>
    <w:rsid w:val="00ED24F4"/>
    <w:rsid w:val="00ED2A13"/>
    <w:rsid w:val="00ED591F"/>
    <w:rsid w:val="00ED5ABA"/>
    <w:rsid w:val="00ED6095"/>
    <w:rsid w:val="00EE0161"/>
    <w:rsid w:val="00EE110B"/>
    <w:rsid w:val="00EE316A"/>
    <w:rsid w:val="00EE4C43"/>
    <w:rsid w:val="00EE5269"/>
    <w:rsid w:val="00EE541C"/>
    <w:rsid w:val="00EE6007"/>
    <w:rsid w:val="00EE6506"/>
    <w:rsid w:val="00EE66D3"/>
    <w:rsid w:val="00EE6E75"/>
    <w:rsid w:val="00EE7527"/>
    <w:rsid w:val="00EE756B"/>
    <w:rsid w:val="00EF0FFD"/>
    <w:rsid w:val="00EF1FF5"/>
    <w:rsid w:val="00EF2125"/>
    <w:rsid w:val="00EF22F2"/>
    <w:rsid w:val="00EF2F3A"/>
    <w:rsid w:val="00EF30B5"/>
    <w:rsid w:val="00EF34A9"/>
    <w:rsid w:val="00EF4A90"/>
    <w:rsid w:val="00EF6A3C"/>
    <w:rsid w:val="00EF7BFA"/>
    <w:rsid w:val="00F0077A"/>
    <w:rsid w:val="00F01E2A"/>
    <w:rsid w:val="00F024D2"/>
    <w:rsid w:val="00F02548"/>
    <w:rsid w:val="00F029CD"/>
    <w:rsid w:val="00F02CF0"/>
    <w:rsid w:val="00F04625"/>
    <w:rsid w:val="00F049DB"/>
    <w:rsid w:val="00F05560"/>
    <w:rsid w:val="00F05EE8"/>
    <w:rsid w:val="00F07A06"/>
    <w:rsid w:val="00F104E5"/>
    <w:rsid w:val="00F1062C"/>
    <w:rsid w:val="00F1067C"/>
    <w:rsid w:val="00F10CCB"/>
    <w:rsid w:val="00F12053"/>
    <w:rsid w:val="00F121C1"/>
    <w:rsid w:val="00F125C1"/>
    <w:rsid w:val="00F1293A"/>
    <w:rsid w:val="00F14A2D"/>
    <w:rsid w:val="00F21A5D"/>
    <w:rsid w:val="00F229AE"/>
    <w:rsid w:val="00F22B50"/>
    <w:rsid w:val="00F2427D"/>
    <w:rsid w:val="00F26824"/>
    <w:rsid w:val="00F26EE0"/>
    <w:rsid w:val="00F27077"/>
    <w:rsid w:val="00F27848"/>
    <w:rsid w:val="00F30319"/>
    <w:rsid w:val="00F32A19"/>
    <w:rsid w:val="00F32D45"/>
    <w:rsid w:val="00F33F2B"/>
    <w:rsid w:val="00F41372"/>
    <w:rsid w:val="00F41D90"/>
    <w:rsid w:val="00F43142"/>
    <w:rsid w:val="00F4391A"/>
    <w:rsid w:val="00F5061D"/>
    <w:rsid w:val="00F51086"/>
    <w:rsid w:val="00F51753"/>
    <w:rsid w:val="00F52825"/>
    <w:rsid w:val="00F53E49"/>
    <w:rsid w:val="00F559E3"/>
    <w:rsid w:val="00F55CD1"/>
    <w:rsid w:val="00F55EAC"/>
    <w:rsid w:val="00F55FFE"/>
    <w:rsid w:val="00F57949"/>
    <w:rsid w:val="00F57E83"/>
    <w:rsid w:val="00F57FE9"/>
    <w:rsid w:val="00F60DDC"/>
    <w:rsid w:val="00F611C1"/>
    <w:rsid w:val="00F61E3D"/>
    <w:rsid w:val="00F62A95"/>
    <w:rsid w:val="00F63CDF"/>
    <w:rsid w:val="00F66F2A"/>
    <w:rsid w:val="00F67160"/>
    <w:rsid w:val="00F70689"/>
    <w:rsid w:val="00F71308"/>
    <w:rsid w:val="00F71545"/>
    <w:rsid w:val="00F73736"/>
    <w:rsid w:val="00F73954"/>
    <w:rsid w:val="00F7417F"/>
    <w:rsid w:val="00F748BF"/>
    <w:rsid w:val="00F74B39"/>
    <w:rsid w:val="00F75959"/>
    <w:rsid w:val="00F776BB"/>
    <w:rsid w:val="00F77771"/>
    <w:rsid w:val="00F81811"/>
    <w:rsid w:val="00F8253C"/>
    <w:rsid w:val="00F82E47"/>
    <w:rsid w:val="00F84966"/>
    <w:rsid w:val="00F85A36"/>
    <w:rsid w:val="00F85DC2"/>
    <w:rsid w:val="00F85F14"/>
    <w:rsid w:val="00F85FFA"/>
    <w:rsid w:val="00F86D81"/>
    <w:rsid w:val="00F86F2A"/>
    <w:rsid w:val="00F900A3"/>
    <w:rsid w:val="00F904E3"/>
    <w:rsid w:val="00F90C75"/>
    <w:rsid w:val="00F91053"/>
    <w:rsid w:val="00F92735"/>
    <w:rsid w:val="00F928D2"/>
    <w:rsid w:val="00F94696"/>
    <w:rsid w:val="00F962DD"/>
    <w:rsid w:val="00F96E73"/>
    <w:rsid w:val="00FA05CF"/>
    <w:rsid w:val="00FA2C3A"/>
    <w:rsid w:val="00FA2EAA"/>
    <w:rsid w:val="00FA5DB7"/>
    <w:rsid w:val="00FA645B"/>
    <w:rsid w:val="00FA7E7D"/>
    <w:rsid w:val="00FB065B"/>
    <w:rsid w:val="00FB0B2B"/>
    <w:rsid w:val="00FB3243"/>
    <w:rsid w:val="00FB361E"/>
    <w:rsid w:val="00FB53EF"/>
    <w:rsid w:val="00FB5552"/>
    <w:rsid w:val="00FB5F41"/>
    <w:rsid w:val="00FC2813"/>
    <w:rsid w:val="00FC37F9"/>
    <w:rsid w:val="00FC4A98"/>
    <w:rsid w:val="00FC5D2F"/>
    <w:rsid w:val="00FC798F"/>
    <w:rsid w:val="00FD0A1D"/>
    <w:rsid w:val="00FD39C1"/>
    <w:rsid w:val="00FD48C6"/>
    <w:rsid w:val="00FE042B"/>
    <w:rsid w:val="00FE1101"/>
    <w:rsid w:val="00FE1C41"/>
    <w:rsid w:val="00FE2548"/>
    <w:rsid w:val="00FE2CAA"/>
    <w:rsid w:val="00FE2D17"/>
    <w:rsid w:val="00FE3D3D"/>
    <w:rsid w:val="00FE4732"/>
    <w:rsid w:val="00FE6454"/>
    <w:rsid w:val="00FE6E9A"/>
    <w:rsid w:val="00FE6F0D"/>
    <w:rsid w:val="00FE70D0"/>
    <w:rsid w:val="00FE7CBD"/>
    <w:rsid w:val="00FF0F1C"/>
    <w:rsid w:val="00FF14D3"/>
    <w:rsid w:val="00FF44F6"/>
    <w:rsid w:val="00FF4776"/>
    <w:rsid w:val="00FF6C09"/>
    <w:rsid w:val="00FF73DC"/>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CC0C4"/>
  <w15:chartTrackingRefBased/>
  <w15:docId w15:val="{658A6838-6048-49E7-B6C4-F832A763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6273"/>
    <w:rPr>
      <w:rFonts w:ascii="Calibri" w:eastAsia="Calibri" w:hAnsi="Calibri" w:cs="Calibri"/>
      <w:kern w:val="0"/>
      <w14:ligatures w14:val="none"/>
    </w:rPr>
  </w:style>
  <w:style w:type="paragraph" w:styleId="Heading1">
    <w:name w:val="heading 1"/>
    <w:basedOn w:val="Normal"/>
    <w:next w:val="Normal"/>
    <w:link w:val="Heading1Char"/>
    <w:uiPriority w:val="9"/>
    <w:qFormat/>
    <w:rsid w:val="00351B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B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17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36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B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351B97"/>
    <w:rPr>
      <w:rFonts w:asciiTheme="majorHAnsi" w:eastAsiaTheme="majorEastAsia" w:hAnsiTheme="majorHAnsi" w:cstheme="majorBidi"/>
      <w:color w:val="2F5496" w:themeColor="accent1" w:themeShade="BF"/>
      <w:kern w:val="0"/>
      <w:sz w:val="26"/>
      <w:szCs w:val="26"/>
      <w14:ligatures w14:val="none"/>
    </w:rPr>
  </w:style>
  <w:style w:type="paragraph" w:customStyle="1" w:styleId="p">
    <w:name w:val="p"/>
    <w:basedOn w:val="Normal"/>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2365"/>
    <w:rPr>
      <w:color w:val="0000FF"/>
      <w:u w:val="single"/>
    </w:rPr>
  </w:style>
  <w:style w:type="paragraph" w:styleId="NormalWeb">
    <w:name w:val="Normal (Web)"/>
    <w:basedOn w:val="Normal"/>
    <w:uiPriority w:val="99"/>
    <w:semiHidden/>
    <w:unhideWhenUsed/>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2365"/>
    <w:rPr>
      <w:i/>
      <w:iCs/>
    </w:rPr>
  </w:style>
  <w:style w:type="character" w:styleId="Strong">
    <w:name w:val="Strong"/>
    <w:basedOn w:val="DefaultParagraphFont"/>
    <w:uiPriority w:val="22"/>
    <w:qFormat/>
    <w:rsid w:val="00B22965"/>
    <w:rPr>
      <w:b/>
      <w:bCs/>
    </w:rPr>
  </w:style>
  <w:style w:type="character" w:customStyle="1" w:styleId="Heading3Char">
    <w:name w:val="Heading 3 Char"/>
    <w:basedOn w:val="DefaultParagraphFont"/>
    <w:link w:val="Heading3"/>
    <w:uiPriority w:val="9"/>
    <w:rsid w:val="004D1761"/>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3018B8"/>
    <w:pPr>
      <w:outlineLvl w:val="9"/>
    </w:pPr>
  </w:style>
  <w:style w:type="character" w:styleId="CommentReference">
    <w:name w:val="annotation reference"/>
    <w:basedOn w:val="DefaultParagraphFont"/>
    <w:uiPriority w:val="99"/>
    <w:semiHidden/>
    <w:unhideWhenUsed/>
    <w:rsid w:val="004A0C59"/>
    <w:rPr>
      <w:sz w:val="16"/>
      <w:szCs w:val="16"/>
    </w:rPr>
  </w:style>
  <w:style w:type="paragraph" w:styleId="ListParagraph">
    <w:name w:val="List Paragraph"/>
    <w:basedOn w:val="Normal"/>
    <w:uiPriority w:val="34"/>
    <w:qFormat/>
    <w:rsid w:val="0088259A"/>
    <w:pPr>
      <w:ind w:left="720"/>
      <w:contextualSpacing/>
    </w:pPr>
  </w:style>
  <w:style w:type="paragraph" w:styleId="NoSpacing">
    <w:name w:val="No Spacing"/>
    <w:uiPriority w:val="1"/>
    <w:qFormat/>
    <w:rsid w:val="00B60842"/>
    <w:pPr>
      <w:spacing w:after="0" w:line="240" w:lineRule="auto"/>
    </w:pPr>
    <w:rPr>
      <w:rFonts w:ascii="Calibri" w:eastAsia="Calibri" w:hAnsi="Calibri" w:cs="Calibri"/>
      <w:kern w:val="0"/>
      <w14:ligatures w14:val="none"/>
    </w:rPr>
  </w:style>
  <w:style w:type="paragraph" w:styleId="TOC1">
    <w:name w:val="toc 1"/>
    <w:basedOn w:val="Normal"/>
    <w:next w:val="Normal"/>
    <w:autoRedefine/>
    <w:uiPriority w:val="39"/>
    <w:unhideWhenUsed/>
    <w:rsid w:val="00DF0606"/>
    <w:pPr>
      <w:spacing w:after="100"/>
    </w:pPr>
  </w:style>
  <w:style w:type="paragraph" w:styleId="TOC2">
    <w:name w:val="toc 2"/>
    <w:basedOn w:val="Normal"/>
    <w:next w:val="Normal"/>
    <w:autoRedefine/>
    <w:uiPriority w:val="39"/>
    <w:unhideWhenUsed/>
    <w:rsid w:val="006C1137"/>
    <w:pPr>
      <w:tabs>
        <w:tab w:val="right" w:leader="dot" w:pos="9350"/>
      </w:tabs>
      <w:spacing w:after="100" w:line="360" w:lineRule="auto"/>
      <w:ind w:left="220"/>
    </w:pPr>
  </w:style>
  <w:style w:type="paragraph" w:styleId="TOC3">
    <w:name w:val="toc 3"/>
    <w:basedOn w:val="Normal"/>
    <w:next w:val="Normal"/>
    <w:autoRedefine/>
    <w:uiPriority w:val="39"/>
    <w:unhideWhenUsed/>
    <w:rsid w:val="00DF0606"/>
    <w:pPr>
      <w:spacing w:after="100"/>
      <w:ind w:left="440"/>
    </w:pPr>
  </w:style>
  <w:style w:type="paragraph" w:styleId="Header">
    <w:name w:val="header"/>
    <w:basedOn w:val="Normal"/>
    <w:link w:val="HeaderChar"/>
    <w:uiPriority w:val="99"/>
    <w:unhideWhenUsed/>
    <w:rsid w:val="00B13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84"/>
    <w:rPr>
      <w:rFonts w:ascii="Calibri" w:eastAsia="Calibri" w:hAnsi="Calibri" w:cs="Calibri"/>
      <w:kern w:val="0"/>
      <w14:ligatures w14:val="none"/>
    </w:rPr>
  </w:style>
  <w:style w:type="paragraph" w:styleId="Footer">
    <w:name w:val="footer"/>
    <w:basedOn w:val="Normal"/>
    <w:link w:val="FooterChar"/>
    <w:uiPriority w:val="99"/>
    <w:unhideWhenUsed/>
    <w:rsid w:val="00B13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84"/>
    <w:rPr>
      <w:rFonts w:ascii="Calibri" w:eastAsia="Calibri" w:hAnsi="Calibri" w:cs="Calibri"/>
      <w:kern w:val="0"/>
      <w14:ligatures w14:val="none"/>
    </w:rPr>
  </w:style>
  <w:style w:type="table" w:styleId="TableGrid">
    <w:name w:val="Table Grid"/>
    <w:basedOn w:val="TableNormal"/>
    <w:uiPriority w:val="39"/>
    <w:rsid w:val="00DF1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73652"/>
    <w:rPr>
      <w:rFonts w:asciiTheme="majorHAnsi" w:eastAsiaTheme="majorEastAsia" w:hAnsiTheme="majorHAnsi" w:cstheme="majorBidi"/>
      <w:i/>
      <w:iCs/>
      <w:color w:val="2F5496" w:themeColor="accent1" w:themeShade="BF"/>
      <w:kern w:val="0"/>
      <w14:ligatures w14:val="none"/>
    </w:rPr>
  </w:style>
  <w:style w:type="character" w:customStyle="1" w:styleId="l6">
    <w:name w:val="l6"/>
    <w:basedOn w:val="DefaultParagraphFont"/>
    <w:rsid w:val="00BE3520"/>
  </w:style>
  <w:style w:type="paragraph" w:styleId="Caption">
    <w:name w:val="caption"/>
    <w:basedOn w:val="Normal"/>
    <w:next w:val="Normal"/>
    <w:uiPriority w:val="35"/>
    <w:unhideWhenUsed/>
    <w:qFormat/>
    <w:rsid w:val="001F39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4F04"/>
    <w:pPr>
      <w:spacing w:after="0"/>
    </w:pPr>
    <w:rPr>
      <w:rFonts w:ascii="Times New Roman" w:hAnsi="Times New Roman"/>
    </w:rPr>
  </w:style>
  <w:style w:type="paragraph" w:styleId="Bibliography">
    <w:name w:val="Bibliography"/>
    <w:basedOn w:val="Normal"/>
    <w:next w:val="Normal"/>
    <w:uiPriority w:val="37"/>
    <w:unhideWhenUsed/>
    <w:rsid w:val="00A85B18"/>
    <w:rPr>
      <w:rFonts w:asciiTheme="minorHAnsi" w:eastAsiaTheme="minorHAnsi" w:hAnsiTheme="minorHAnsi" w:cstheme="minorBidi"/>
      <w:kern w:val="2"/>
      <w14:ligatures w14:val="standardContextual"/>
    </w:rPr>
  </w:style>
  <w:style w:type="character" w:styleId="UnresolvedMention">
    <w:name w:val="Unresolved Mention"/>
    <w:basedOn w:val="DefaultParagraphFont"/>
    <w:uiPriority w:val="99"/>
    <w:semiHidden/>
    <w:unhideWhenUsed/>
    <w:rsid w:val="000A1158"/>
    <w:rPr>
      <w:color w:val="605E5C"/>
      <w:shd w:val="clear" w:color="auto" w:fill="E1DFDD"/>
    </w:rPr>
  </w:style>
  <w:style w:type="character" w:styleId="FollowedHyperlink">
    <w:name w:val="FollowedHyperlink"/>
    <w:basedOn w:val="DefaultParagraphFont"/>
    <w:uiPriority w:val="99"/>
    <w:semiHidden/>
    <w:unhideWhenUsed/>
    <w:rsid w:val="00411B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775">
      <w:bodyDiv w:val="1"/>
      <w:marLeft w:val="0"/>
      <w:marRight w:val="0"/>
      <w:marTop w:val="0"/>
      <w:marBottom w:val="0"/>
      <w:divBdr>
        <w:top w:val="none" w:sz="0" w:space="0" w:color="auto"/>
        <w:left w:val="none" w:sz="0" w:space="0" w:color="auto"/>
        <w:bottom w:val="none" w:sz="0" w:space="0" w:color="auto"/>
        <w:right w:val="none" w:sz="0" w:space="0" w:color="auto"/>
      </w:divBdr>
    </w:div>
    <w:div w:id="57752523">
      <w:bodyDiv w:val="1"/>
      <w:marLeft w:val="0"/>
      <w:marRight w:val="0"/>
      <w:marTop w:val="0"/>
      <w:marBottom w:val="0"/>
      <w:divBdr>
        <w:top w:val="none" w:sz="0" w:space="0" w:color="auto"/>
        <w:left w:val="none" w:sz="0" w:space="0" w:color="auto"/>
        <w:bottom w:val="none" w:sz="0" w:space="0" w:color="auto"/>
        <w:right w:val="none" w:sz="0" w:space="0" w:color="auto"/>
      </w:divBdr>
    </w:div>
    <w:div w:id="399791789">
      <w:bodyDiv w:val="1"/>
      <w:marLeft w:val="0"/>
      <w:marRight w:val="0"/>
      <w:marTop w:val="0"/>
      <w:marBottom w:val="0"/>
      <w:divBdr>
        <w:top w:val="none" w:sz="0" w:space="0" w:color="auto"/>
        <w:left w:val="none" w:sz="0" w:space="0" w:color="auto"/>
        <w:bottom w:val="none" w:sz="0" w:space="0" w:color="auto"/>
        <w:right w:val="none" w:sz="0" w:space="0" w:color="auto"/>
      </w:divBdr>
    </w:div>
    <w:div w:id="452479362">
      <w:bodyDiv w:val="1"/>
      <w:marLeft w:val="0"/>
      <w:marRight w:val="0"/>
      <w:marTop w:val="0"/>
      <w:marBottom w:val="0"/>
      <w:divBdr>
        <w:top w:val="none" w:sz="0" w:space="0" w:color="auto"/>
        <w:left w:val="none" w:sz="0" w:space="0" w:color="auto"/>
        <w:bottom w:val="none" w:sz="0" w:space="0" w:color="auto"/>
        <w:right w:val="none" w:sz="0" w:space="0" w:color="auto"/>
      </w:divBdr>
    </w:div>
    <w:div w:id="477921103">
      <w:bodyDiv w:val="1"/>
      <w:marLeft w:val="0"/>
      <w:marRight w:val="0"/>
      <w:marTop w:val="0"/>
      <w:marBottom w:val="0"/>
      <w:divBdr>
        <w:top w:val="none" w:sz="0" w:space="0" w:color="auto"/>
        <w:left w:val="none" w:sz="0" w:space="0" w:color="auto"/>
        <w:bottom w:val="none" w:sz="0" w:space="0" w:color="auto"/>
        <w:right w:val="none" w:sz="0" w:space="0" w:color="auto"/>
      </w:divBdr>
    </w:div>
    <w:div w:id="556287207">
      <w:bodyDiv w:val="1"/>
      <w:marLeft w:val="0"/>
      <w:marRight w:val="0"/>
      <w:marTop w:val="0"/>
      <w:marBottom w:val="0"/>
      <w:divBdr>
        <w:top w:val="none" w:sz="0" w:space="0" w:color="auto"/>
        <w:left w:val="none" w:sz="0" w:space="0" w:color="auto"/>
        <w:bottom w:val="none" w:sz="0" w:space="0" w:color="auto"/>
        <w:right w:val="none" w:sz="0" w:space="0" w:color="auto"/>
      </w:divBdr>
      <w:divsChild>
        <w:div w:id="215941757">
          <w:marLeft w:val="0"/>
          <w:marRight w:val="0"/>
          <w:marTop w:val="0"/>
          <w:marBottom w:val="0"/>
          <w:divBdr>
            <w:top w:val="none" w:sz="0" w:space="0" w:color="auto"/>
            <w:left w:val="none" w:sz="0" w:space="0" w:color="auto"/>
            <w:bottom w:val="none" w:sz="0" w:space="0" w:color="auto"/>
            <w:right w:val="none" w:sz="0" w:space="0" w:color="auto"/>
          </w:divBdr>
        </w:div>
      </w:divsChild>
    </w:div>
    <w:div w:id="746734008">
      <w:bodyDiv w:val="1"/>
      <w:marLeft w:val="0"/>
      <w:marRight w:val="0"/>
      <w:marTop w:val="0"/>
      <w:marBottom w:val="0"/>
      <w:divBdr>
        <w:top w:val="none" w:sz="0" w:space="0" w:color="auto"/>
        <w:left w:val="none" w:sz="0" w:space="0" w:color="auto"/>
        <w:bottom w:val="none" w:sz="0" w:space="0" w:color="auto"/>
        <w:right w:val="none" w:sz="0" w:space="0" w:color="auto"/>
      </w:divBdr>
    </w:div>
    <w:div w:id="888301978">
      <w:bodyDiv w:val="1"/>
      <w:marLeft w:val="0"/>
      <w:marRight w:val="0"/>
      <w:marTop w:val="0"/>
      <w:marBottom w:val="0"/>
      <w:divBdr>
        <w:top w:val="none" w:sz="0" w:space="0" w:color="auto"/>
        <w:left w:val="none" w:sz="0" w:space="0" w:color="auto"/>
        <w:bottom w:val="none" w:sz="0" w:space="0" w:color="auto"/>
        <w:right w:val="none" w:sz="0" w:space="0" w:color="auto"/>
      </w:divBdr>
    </w:div>
    <w:div w:id="901255063">
      <w:bodyDiv w:val="1"/>
      <w:marLeft w:val="0"/>
      <w:marRight w:val="0"/>
      <w:marTop w:val="0"/>
      <w:marBottom w:val="0"/>
      <w:divBdr>
        <w:top w:val="none" w:sz="0" w:space="0" w:color="auto"/>
        <w:left w:val="none" w:sz="0" w:space="0" w:color="auto"/>
        <w:bottom w:val="none" w:sz="0" w:space="0" w:color="auto"/>
        <w:right w:val="none" w:sz="0" w:space="0" w:color="auto"/>
      </w:divBdr>
    </w:div>
    <w:div w:id="907690454">
      <w:bodyDiv w:val="1"/>
      <w:marLeft w:val="0"/>
      <w:marRight w:val="0"/>
      <w:marTop w:val="0"/>
      <w:marBottom w:val="0"/>
      <w:divBdr>
        <w:top w:val="none" w:sz="0" w:space="0" w:color="auto"/>
        <w:left w:val="none" w:sz="0" w:space="0" w:color="auto"/>
        <w:bottom w:val="none" w:sz="0" w:space="0" w:color="auto"/>
        <w:right w:val="none" w:sz="0" w:space="0" w:color="auto"/>
      </w:divBdr>
    </w:div>
    <w:div w:id="916745605">
      <w:bodyDiv w:val="1"/>
      <w:marLeft w:val="0"/>
      <w:marRight w:val="0"/>
      <w:marTop w:val="0"/>
      <w:marBottom w:val="0"/>
      <w:divBdr>
        <w:top w:val="none" w:sz="0" w:space="0" w:color="auto"/>
        <w:left w:val="none" w:sz="0" w:space="0" w:color="auto"/>
        <w:bottom w:val="none" w:sz="0" w:space="0" w:color="auto"/>
        <w:right w:val="none" w:sz="0" w:space="0" w:color="auto"/>
      </w:divBdr>
    </w:div>
    <w:div w:id="1054348832">
      <w:bodyDiv w:val="1"/>
      <w:marLeft w:val="0"/>
      <w:marRight w:val="0"/>
      <w:marTop w:val="0"/>
      <w:marBottom w:val="0"/>
      <w:divBdr>
        <w:top w:val="none" w:sz="0" w:space="0" w:color="auto"/>
        <w:left w:val="none" w:sz="0" w:space="0" w:color="auto"/>
        <w:bottom w:val="none" w:sz="0" w:space="0" w:color="auto"/>
        <w:right w:val="none" w:sz="0" w:space="0" w:color="auto"/>
      </w:divBdr>
    </w:div>
    <w:div w:id="1072122567">
      <w:bodyDiv w:val="1"/>
      <w:marLeft w:val="0"/>
      <w:marRight w:val="0"/>
      <w:marTop w:val="0"/>
      <w:marBottom w:val="0"/>
      <w:divBdr>
        <w:top w:val="none" w:sz="0" w:space="0" w:color="auto"/>
        <w:left w:val="none" w:sz="0" w:space="0" w:color="auto"/>
        <w:bottom w:val="none" w:sz="0" w:space="0" w:color="auto"/>
        <w:right w:val="none" w:sz="0" w:space="0" w:color="auto"/>
      </w:divBdr>
    </w:div>
    <w:div w:id="1090736597">
      <w:bodyDiv w:val="1"/>
      <w:marLeft w:val="0"/>
      <w:marRight w:val="0"/>
      <w:marTop w:val="0"/>
      <w:marBottom w:val="0"/>
      <w:divBdr>
        <w:top w:val="none" w:sz="0" w:space="0" w:color="auto"/>
        <w:left w:val="none" w:sz="0" w:space="0" w:color="auto"/>
        <w:bottom w:val="none" w:sz="0" w:space="0" w:color="auto"/>
        <w:right w:val="none" w:sz="0" w:space="0" w:color="auto"/>
      </w:divBdr>
    </w:div>
    <w:div w:id="1186360955">
      <w:bodyDiv w:val="1"/>
      <w:marLeft w:val="0"/>
      <w:marRight w:val="0"/>
      <w:marTop w:val="0"/>
      <w:marBottom w:val="0"/>
      <w:divBdr>
        <w:top w:val="none" w:sz="0" w:space="0" w:color="auto"/>
        <w:left w:val="none" w:sz="0" w:space="0" w:color="auto"/>
        <w:bottom w:val="none" w:sz="0" w:space="0" w:color="auto"/>
        <w:right w:val="none" w:sz="0" w:space="0" w:color="auto"/>
      </w:divBdr>
    </w:div>
    <w:div w:id="1311715849">
      <w:bodyDiv w:val="1"/>
      <w:marLeft w:val="0"/>
      <w:marRight w:val="0"/>
      <w:marTop w:val="0"/>
      <w:marBottom w:val="0"/>
      <w:divBdr>
        <w:top w:val="none" w:sz="0" w:space="0" w:color="auto"/>
        <w:left w:val="none" w:sz="0" w:space="0" w:color="auto"/>
        <w:bottom w:val="none" w:sz="0" w:space="0" w:color="auto"/>
        <w:right w:val="none" w:sz="0" w:space="0" w:color="auto"/>
      </w:divBdr>
    </w:div>
    <w:div w:id="1353385404">
      <w:bodyDiv w:val="1"/>
      <w:marLeft w:val="0"/>
      <w:marRight w:val="0"/>
      <w:marTop w:val="0"/>
      <w:marBottom w:val="0"/>
      <w:divBdr>
        <w:top w:val="none" w:sz="0" w:space="0" w:color="auto"/>
        <w:left w:val="none" w:sz="0" w:space="0" w:color="auto"/>
        <w:bottom w:val="none" w:sz="0" w:space="0" w:color="auto"/>
        <w:right w:val="none" w:sz="0" w:space="0" w:color="auto"/>
      </w:divBdr>
    </w:div>
    <w:div w:id="1492410766">
      <w:bodyDiv w:val="1"/>
      <w:marLeft w:val="0"/>
      <w:marRight w:val="0"/>
      <w:marTop w:val="0"/>
      <w:marBottom w:val="0"/>
      <w:divBdr>
        <w:top w:val="none" w:sz="0" w:space="0" w:color="auto"/>
        <w:left w:val="none" w:sz="0" w:space="0" w:color="auto"/>
        <w:bottom w:val="none" w:sz="0" w:space="0" w:color="auto"/>
        <w:right w:val="none" w:sz="0" w:space="0" w:color="auto"/>
      </w:divBdr>
    </w:div>
    <w:div w:id="1598757883">
      <w:bodyDiv w:val="1"/>
      <w:marLeft w:val="0"/>
      <w:marRight w:val="0"/>
      <w:marTop w:val="0"/>
      <w:marBottom w:val="0"/>
      <w:divBdr>
        <w:top w:val="none" w:sz="0" w:space="0" w:color="auto"/>
        <w:left w:val="none" w:sz="0" w:space="0" w:color="auto"/>
        <w:bottom w:val="none" w:sz="0" w:space="0" w:color="auto"/>
        <w:right w:val="none" w:sz="0" w:space="0" w:color="auto"/>
      </w:divBdr>
    </w:div>
    <w:div w:id="1674607421">
      <w:bodyDiv w:val="1"/>
      <w:marLeft w:val="0"/>
      <w:marRight w:val="0"/>
      <w:marTop w:val="0"/>
      <w:marBottom w:val="0"/>
      <w:divBdr>
        <w:top w:val="none" w:sz="0" w:space="0" w:color="auto"/>
        <w:left w:val="none" w:sz="0" w:space="0" w:color="auto"/>
        <w:bottom w:val="none" w:sz="0" w:space="0" w:color="auto"/>
        <w:right w:val="none" w:sz="0" w:space="0" w:color="auto"/>
      </w:divBdr>
    </w:div>
    <w:div w:id="1946035808">
      <w:bodyDiv w:val="1"/>
      <w:marLeft w:val="0"/>
      <w:marRight w:val="0"/>
      <w:marTop w:val="0"/>
      <w:marBottom w:val="0"/>
      <w:divBdr>
        <w:top w:val="none" w:sz="0" w:space="0" w:color="auto"/>
        <w:left w:val="none" w:sz="0" w:space="0" w:color="auto"/>
        <w:bottom w:val="none" w:sz="0" w:space="0" w:color="auto"/>
        <w:right w:val="none" w:sz="0" w:space="0" w:color="auto"/>
      </w:divBdr>
    </w:div>
    <w:div w:id="2078933583">
      <w:bodyDiv w:val="1"/>
      <w:marLeft w:val="0"/>
      <w:marRight w:val="0"/>
      <w:marTop w:val="0"/>
      <w:marBottom w:val="0"/>
      <w:divBdr>
        <w:top w:val="none" w:sz="0" w:space="0" w:color="auto"/>
        <w:left w:val="none" w:sz="0" w:space="0" w:color="auto"/>
        <w:bottom w:val="none" w:sz="0" w:space="0" w:color="auto"/>
        <w:right w:val="none" w:sz="0" w:space="0" w:color="auto"/>
      </w:divBdr>
    </w:div>
    <w:div w:id="209624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sv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hyperlink" Target="https://kinsta.com/blog/flask-vs-django/"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hyperlink" Target="https://www.theseus.fi/handle/10024/33979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hyperlink" Target="https://doi.org/10.31357/vjs.v23i01.4680"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BD42F-CBA3-4140-A00F-D3D35915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3</TotalTime>
  <Pages>44</Pages>
  <Words>7841</Words>
  <Characters>4469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li Jayasiri</dc:creator>
  <cp:keywords/>
  <dc:description/>
  <cp:lastModifiedBy>Minoli Jayasiri</cp:lastModifiedBy>
  <cp:revision>711</cp:revision>
  <dcterms:created xsi:type="dcterms:W3CDTF">2024-02-02T05:15:00Z</dcterms:created>
  <dcterms:modified xsi:type="dcterms:W3CDTF">2024-02-0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iwaJjl7"/&gt;&lt;style id="http://www.zotero.org/styles/elsevier-harvard" hasBibliography="1" bibliographyStyleHasBeenSet="1"/&gt;&lt;prefs&gt;&lt;pref name="fieldType" value="Field"/&gt;&lt;/prefs&gt;&lt;/data&gt;</vt:lpwstr>
  </property>
</Properties>
</file>